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6518C9" w:rsidRDefault="008D7A07" w:rsidP="00466496">
      <w:pPr>
        <w:rPr>
          <w:b/>
          <w:lang w:val="en-US"/>
        </w:rPr>
      </w:pPr>
    </w:p>
    <w:p w:rsidR="008D7A07" w:rsidRPr="006518C9" w:rsidRDefault="008D7A07" w:rsidP="00466496">
      <w:pPr>
        <w:rPr>
          <w:b/>
          <w:lang w:val="en-US"/>
        </w:rPr>
      </w:pPr>
    </w:p>
    <w:p w:rsidR="00532E8A" w:rsidRPr="006518C9" w:rsidRDefault="00DB73AC" w:rsidP="00466496">
      <w:pPr>
        <w:rPr>
          <w:b/>
          <w:lang w:val="en-US"/>
        </w:rPr>
      </w:pPr>
      <w:proofErr w:type="gramStart"/>
      <w:r w:rsidRPr="006518C9">
        <w:rPr>
          <w:b/>
          <w:lang w:val="en-US"/>
        </w:rPr>
        <w:t>mzIdentML</w:t>
      </w:r>
      <w:proofErr w:type="gram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rsidR="007B0DFD" w:rsidRPr="006518C9" w:rsidRDefault="007B0DFD" w:rsidP="00466496">
      <w:pPr>
        <w:rPr>
          <w:lang w:val="en-US"/>
        </w:rPr>
      </w:pPr>
    </w:p>
    <w:p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rsidR="007B0DFD" w:rsidRPr="006518C9" w:rsidRDefault="007B0DFD" w:rsidP="00466496">
      <w:pPr>
        <w:rPr>
          <w:lang w:val="en-US"/>
        </w:rPr>
      </w:pPr>
    </w:p>
    <w:p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rsidR="007B0DFD" w:rsidRPr="006518C9" w:rsidRDefault="007B0DFD" w:rsidP="00466496">
      <w:pPr>
        <w:rPr>
          <w:lang w:val="en-US"/>
        </w:rPr>
      </w:pPr>
    </w:p>
    <w:p w:rsidR="002E367A" w:rsidRPr="006518C9" w:rsidRDefault="002E367A" w:rsidP="00466496">
      <w:pPr>
        <w:rPr>
          <w:u w:val="single"/>
          <w:lang w:val="en-US"/>
        </w:rPr>
      </w:pPr>
      <w:r w:rsidRPr="006518C9">
        <w:rPr>
          <w:u w:val="single"/>
          <w:lang w:val="en-US"/>
        </w:rPr>
        <w:t>Version of This Document</w:t>
      </w:r>
    </w:p>
    <w:p w:rsidR="001B6667" w:rsidRPr="006518C9" w:rsidRDefault="002E367A" w:rsidP="00466496">
      <w:pPr>
        <w:rPr>
          <w:lang w:val="en-US"/>
        </w:rPr>
      </w:pPr>
      <w:r w:rsidRPr="006518C9">
        <w:rPr>
          <w:lang w:val="en-US"/>
        </w:rPr>
        <w:t xml:space="preserve">The current version of this document </w:t>
      </w:r>
      <w:proofErr w:type="gramStart"/>
      <w:r w:rsidRPr="006518C9">
        <w:rPr>
          <w:lang w:val="en-US"/>
        </w:rPr>
        <w:t>is:</w:t>
      </w:r>
      <w:proofErr w:type="gramEnd"/>
      <w:r w:rsidRPr="006518C9">
        <w:rPr>
          <w:lang w:val="en-US"/>
        </w:rPr>
        <w:t xml:space="preserve">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rsidR="009F7758" w:rsidRPr="006518C9" w:rsidRDefault="009F7758" w:rsidP="00466496">
      <w:pPr>
        <w:pStyle w:val="berschrift1"/>
        <w:numPr>
          <w:ilvl w:val="0"/>
          <w:numId w:val="0"/>
        </w:numPr>
      </w:pPr>
      <w:bookmarkStart w:id="0" w:name="_Ref525097868"/>
      <w:bookmarkStart w:id="1" w:name="_Toc118017561"/>
      <w:bookmarkStart w:id="2" w:name="_Toc156877855"/>
    </w:p>
    <w:p w:rsidR="007B0DFD" w:rsidRPr="006518C9" w:rsidRDefault="007B0DFD" w:rsidP="00466496">
      <w:pPr>
        <w:pStyle w:val="berschrift1"/>
        <w:numPr>
          <w:ilvl w:val="0"/>
          <w:numId w:val="0"/>
        </w:numPr>
      </w:pPr>
      <w:bookmarkStart w:id="3" w:name="_Toc476057167"/>
      <w:r w:rsidRPr="006518C9">
        <w:t>Abstract</w:t>
      </w:r>
      <w:bookmarkEnd w:id="0"/>
      <w:bookmarkEnd w:id="1"/>
      <w:bookmarkEnd w:id="2"/>
      <w:bookmarkEnd w:id="3"/>
    </w:p>
    <w:p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rsidR="007B0DFD" w:rsidRPr="006518C9" w:rsidRDefault="007B0DFD" w:rsidP="00466496">
      <w:pPr>
        <w:rPr>
          <w:lang w:val="en-US"/>
        </w:rPr>
      </w:pPr>
    </w:p>
    <w:p w:rsidR="00686D21" w:rsidRPr="006518C9" w:rsidRDefault="007B0DFD" w:rsidP="00466496">
      <w:pPr>
        <w:rPr>
          <w:b/>
          <w:sz w:val="28"/>
          <w:szCs w:val="28"/>
          <w:lang w:val="en-US"/>
        </w:rPr>
      </w:pPr>
      <w:r w:rsidRPr="006518C9">
        <w:rPr>
          <w:b/>
          <w:sz w:val="28"/>
          <w:szCs w:val="28"/>
          <w:lang w:val="en-US"/>
        </w:rPr>
        <w:t>Contents</w:t>
      </w:r>
    </w:p>
    <w:p w:rsidR="00AF4B32" w:rsidRPr="00BD77D1" w:rsidRDefault="003A117B">
      <w:pPr>
        <w:pStyle w:val="Verzeichnis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rsidR="00AF4B32" w:rsidRPr="00BD77D1" w:rsidRDefault="00F243FB">
      <w:pPr>
        <w:pStyle w:val="Verzeichnis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rsidR="00AF4B32" w:rsidRPr="00BD77D1" w:rsidRDefault="00F243FB">
      <w:pPr>
        <w:pStyle w:val="Verzeichnis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rsidR="00AF4B32" w:rsidRPr="00BD77D1" w:rsidRDefault="00F243FB">
      <w:pPr>
        <w:pStyle w:val="Verzeichnis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rsidR="00AF4B32" w:rsidRPr="00BD77D1" w:rsidRDefault="00F243FB">
      <w:pPr>
        <w:pStyle w:val="Verzeichnis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rsidR="00AF4B32" w:rsidRPr="00BD77D1" w:rsidRDefault="00F243FB">
      <w:pPr>
        <w:pStyle w:val="Verzeichnis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rsidR="00AF4B32" w:rsidRPr="00BD77D1" w:rsidRDefault="00F243FB">
      <w:pPr>
        <w:pStyle w:val="Verzeichnis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rsidR="007B0DFD" w:rsidRPr="006518C9" w:rsidRDefault="003A117B" w:rsidP="00466496">
      <w:pPr>
        <w:rPr>
          <w:highlight w:val="yellow"/>
          <w:lang w:val="en-US"/>
        </w:rPr>
      </w:pPr>
      <w:r w:rsidRPr="006518C9">
        <w:rPr>
          <w:highlight w:val="yellow"/>
          <w:lang w:val="en-US"/>
        </w:rPr>
        <w:fldChar w:fldCharType="end"/>
      </w:r>
    </w:p>
    <w:p w:rsidR="008F1CA6" w:rsidRPr="006518C9" w:rsidRDefault="008F1CA6" w:rsidP="00466496">
      <w:pPr>
        <w:pStyle w:val="berschrift1"/>
      </w:pPr>
      <w:bookmarkStart w:id="4" w:name="_Ref116882289"/>
      <w:bookmarkStart w:id="5" w:name="_Toc118017562"/>
      <w:bookmarkStart w:id="6" w:name="_Toc156877856"/>
      <w:bookmarkStart w:id="7" w:name="_Toc476057168"/>
      <w:r w:rsidRPr="006518C9">
        <w:t>Introduction</w:t>
      </w:r>
      <w:bookmarkEnd w:id="4"/>
      <w:bookmarkEnd w:id="5"/>
      <w:bookmarkEnd w:id="6"/>
      <w:bookmarkEnd w:id="7"/>
    </w:p>
    <w:p w:rsidR="008F1CA6" w:rsidRPr="006518C9" w:rsidRDefault="008F1CA6" w:rsidP="00466496">
      <w:pPr>
        <w:pStyle w:val="berschrift2"/>
      </w:pPr>
      <w:bookmarkStart w:id="8" w:name="_Toc476057169"/>
      <w:r w:rsidRPr="006518C9">
        <w:t>Background</w:t>
      </w:r>
      <w:bookmarkEnd w:id="8"/>
    </w:p>
    <w:p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proofErr w:type="gramStart"/>
      <w:r w:rsidR="009C311D" w:rsidRPr="006518C9">
        <w:rPr>
          <w:lang w:val="en-US"/>
        </w:rPr>
        <w:t>)</w:t>
      </w:r>
      <w:r w:rsidRPr="006518C9">
        <w:rPr>
          <w:lang w:val="en-US"/>
        </w:rPr>
        <w:t>peptide</w:t>
      </w:r>
      <w:proofErr w:type="gramEnd"/>
      <w:r w:rsidRPr="006518C9">
        <w:rPr>
          <w:lang w:val="en-US"/>
        </w:rPr>
        <w:t xml:space="preserv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w:t>
      </w:r>
      <w:proofErr w:type="gramStart"/>
      <w:r w:rsidRPr="006518C9">
        <w:rPr>
          <w:lang w:val="en-US"/>
        </w:rPr>
        <w:t>is intended</w:t>
      </w:r>
      <w:proofErr w:type="gramEnd"/>
      <w:r w:rsidRPr="006518C9">
        <w:rPr>
          <w:lang w:val="en-US"/>
        </w:rPr>
        <w:t xml:space="preserve">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gramStart"/>
      <w:r w:rsidR="006D41B9" w:rsidRPr="006518C9">
        <w:rPr>
          <w:lang w:val="en-US"/>
        </w:rPr>
        <w:t>mzIdentML</w:t>
      </w:r>
      <w:proofErr w:type="gram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rsidR="002D794A" w:rsidRPr="006518C9" w:rsidRDefault="002D794A" w:rsidP="00466496">
      <w:pPr>
        <w:rPr>
          <w:lang w:val="en-US"/>
        </w:rPr>
      </w:pPr>
    </w:p>
    <w:p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proofErr w:type="gramStart"/>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roofErr w:type="gramEnd"/>
      <w:r w:rsidR="00A50A1E" w:rsidRPr="006518C9">
        <w:rPr>
          <w:lang w:val="en-US"/>
        </w:rPr>
        <w:t>.</w:t>
      </w:r>
    </w:p>
    <w:p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w:t>
      </w:r>
      <w:proofErr w:type="gramStart"/>
      <w:r w:rsidR="00347A46" w:rsidRPr="006518C9">
        <w:rPr>
          <w:lang w:val="en-US"/>
        </w:rPr>
        <w:t>is provided</w:t>
      </w:r>
      <w:proofErr w:type="gramEnd"/>
      <w:r w:rsidR="00347A46" w:rsidRPr="006518C9">
        <w:rPr>
          <w:lang w:val="en-US"/>
        </w:rPr>
        <w:t xml:space="preserve">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 xml:space="preserve">to </w:t>
      </w:r>
      <w:proofErr w:type="gramStart"/>
      <w:r w:rsidR="00EC3EAA" w:rsidRPr="006518C9">
        <w:rPr>
          <w:lang w:val="en-US"/>
        </w:rPr>
        <w:t>be designed</w:t>
      </w:r>
      <w:proofErr w:type="gramEnd"/>
      <w:r w:rsidR="00EC3EAA" w:rsidRPr="006518C9">
        <w:rPr>
          <w:lang w:val="en-US"/>
        </w:rPr>
        <w:t xml:space="preserve">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w:t>
      </w:r>
      <w:proofErr w:type="gramStart"/>
      <w:r w:rsidRPr="006518C9">
        <w:rPr>
          <w:iCs/>
          <w:lang w:val="en-US"/>
        </w:rPr>
        <w:t>final results</w:t>
      </w:r>
      <w:proofErr w:type="gramEnd"/>
      <w:r w:rsidRPr="006518C9">
        <w:rPr>
          <w:iCs/>
          <w:lang w:val="en-US"/>
        </w:rPr>
        <w:t xml:space="preserve"> being assembled in a single mzIdentML file.</w:t>
      </w:r>
    </w:p>
    <w:p w:rsidR="002D794A" w:rsidRPr="006518C9" w:rsidRDefault="002D794A" w:rsidP="00466496">
      <w:pPr>
        <w:ind w:left="360"/>
        <w:rPr>
          <w:lang w:val="en-US"/>
        </w:rPr>
      </w:pPr>
    </w:p>
    <w:p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w:t>
      </w:r>
      <w:proofErr w:type="gramStart"/>
      <w:r w:rsidRPr="006518C9">
        <w:rPr>
          <w:lang w:val="en-US"/>
        </w:rPr>
        <w:t>should be used</w:t>
      </w:r>
      <w:proofErr w:type="gramEnd"/>
      <w:r w:rsidRPr="006518C9">
        <w:rPr>
          <w:lang w:val="en-US"/>
        </w:rPr>
        <w:t xml:space="preserve">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9"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rsidR="002E0228" w:rsidRPr="006518C9" w:rsidRDefault="002E0228" w:rsidP="002A4683">
      <w:pPr>
        <w:jc w:val="both"/>
        <w:rPr>
          <w:highlight w:val="cyan"/>
          <w:lang w:val="en-US"/>
        </w:rPr>
      </w:pPr>
    </w:p>
    <w:p w:rsidR="00DB3ECF" w:rsidRPr="006518C9" w:rsidRDefault="00DB3ECF" w:rsidP="002A4683">
      <w:pPr>
        <w:pStyle w:val="berschrift2"/>
        <w:jc w:val="both"/>
      </w:pPr>
      <w:bookmarkStart w:id="9" w:name="_Toc476057170"/>
      <w:r w:rsidRPr="006518C9">
        <w:t>Document Structure</w:t>
      </w:r>
      <w:bookmarkEnd w:id="9"/>
    </w:p>
    <w:p w:rsidR="00970B31" w:rsidRPr="006518C9" w:rsidRDefault="00970B31" w:rsidP="002A4683">
      <w:pPr>
        <w:jc w:val="both"/>
        <w:rPr>
          <w:highlight w:val="yellow"/>
          <w:lang w:val="en-US"/>
        </w:rPr>
      </w:pPr>
      <w:r w:rsidRPr="006518C9">
        <w:rPr>
          <w:lang w:val="en-US"/>
        </w:rPr>
        <w:t xml:space="preserve">The remainder of this document </w:t>
      </w:r>
      <w:proofErr w:type="gramStart"/>
      <w:r w:rsidRPr="006518C9">
        <w:rPr>
          <w:lang w:val="en-US"/>
        </w:rPr>
        <w:t>is structured</w:t>
      </w:r>
      <w:proofErr w:type="gramEnd"/>
      <w:r w:rsidRPr="006518C9">
        <w:rPr>
          <w:lang w:val="en-US"/>
        </w:rPr>
        <w:t xml:space="preserve">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proofErr w:type="gramStart"/>
      <w:r w:rsidR="00005423">
        <w:rPr>
          <w:lang w:val="en-US"/>
        </w:rPr>
        <w:t>2</w:t>
      </w:r>
      <w:proofErr w:type="gramEnd"/>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w:t>
      </w:r>
      <w:proofErr w:type="gramStart"/>
      <w:r w:rsidRPr="006518C9">
        <w:rPr>
          <w:lang w:val="en-US"/>
        </w:rPr>
        <w:t>is intended</w:t>
      </w:r>
      <w:proofErr w:type="gramEnd"/>
      <w:r w:rsidRPr="006518C9">
        <w:rPr>
          <w:lang w:val="en-US"/>
        </w:rPr>
        <w:t xml:space="preserve">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w:t>
      </w:r>
      <w:proofErr w:type="gramStart"/>
      <w:r w:rsidRPr="006518C9">
        <w:rPr>
          <w:lang w:val="en-US"/>
        </w:rPr>
        <w:t>schema</w:t>
      </w:r>
      <w:r w:rsidR="00503DF9" w:rsidRPr="006518C9">
        <w:rPr>
          <w:lang w:val="en-US"/>
        </w:rPr>
        <w:t xml:space="preserve"> which is generated automatically</w:t>
      </w:r>
      <w:proofErr w:type="gramEnd"/>
      <w:r w:rsidR="00503DF9" w:rsidRPr="006518C9">
        <w:rPr>
          <w:lang w:val="en-US"/>
        </w:rPr>
        <w:t xml:space="preserve">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w:t>
      </w:r>
      <w:proofErr w:type="gramStart"/>
      <w:r w:rsidRPr="006518C9">
        <w:rPr>
          <w:lang w:val="en-US"/>
        </w:rPr>
        <w:t>are presented</w:t>
      </w:r>
      <w:proofErr w:type="gramEnd"/>
      <w:r w:rsidRPr="006518C9">
        <w:rPr>
          <w:lang w:val="en-US"/>
        </w:rPr>
        <w:t xml:space="preserve">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rsidR="00970B31" w:rsidRPr="006518C9" w:rsidRDefault="00970B31" w:rsidP="00466496">
      <w:pPr>
        <w:rPr>
          <w:highlight w:val="yellow"/>
          <w:lang w:val="en-US"/>
        </w:rPr>
      </w:pPr>
    </w:p>
    <w:p w:rsidR="00970B31" w:rsidRPr="006518C9" w:rsidRDefault="00970B31" w:rsidP="00466496">
      <w:pPr>
        <w:pStyle w:val="berschrift1"/>
      </w:pPr>
      <w:bookmarkStart w:id="10" w:name="_Toc170636040"/>
      <w:bookmarkStart w:id="11" w:name="_Ref211659702"/>
      <w:bookmarkStart w:id="12" w:name="_Ref216758743"/>
      <w:bookmarkStart w:id="13" w:name="_Toc476057171"/>
      <w:r w:rsidRPr="006518C9">
        <w:t xml:space="preserve">Use Cases for </w:t>
      </w:r>
      <w:r w:rsidR="006D41B9" w:rsidRPr="006518C9">
        <w:t>mzIdentML</w:t>
      </w:r>
      <w:bookmarkEnd w:id="10"/>
      <w:bookmarkEnd w:id="11"/>
      <w:bookmarkEnd w:id="12"/>
      <w:bookmarkEnd w:id="13"/>
    </w:p>
    <w:p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xml:space="preserve">, and </w:t>
      </w:r>
      <w:proofErr w:type="gramStart"/>
      <w:r w:rsidR="00B42BC1" w:rsidRPr="006518C9">
        <w:rPr>
          <w:lang w:val="en-US"/>
        </w:rPr>
        <w:t>are used</w:t>
      </w:r>
      <w:proofErr w:type="gramEnd"/>
      <w:r w:rsidR="00B42BC1" w:rsidRPr="006518C9">
        <w:rPr>
          <w:lang w:val="en-US"/>
        </w:rPr>
        <w:t xml:space="preserve">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rsidR="000B7E48" w:rsidRPr="006518C9" w:rsidRDefault="000B7E48" w:rsidP="00FC5361">
      <w:pPr>
        <w:jc w:val="both"/>
        <w:rPr>
          <w:lang w:val="en-US"/>
        </w:rPr>
      </w:pPr>
    </w:p>
    <w:p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proofErr w:type="gramStart"/>
      <w:r w:rsidR="000A1F2D" w:rsidRPr="006518C9">
        <w:rPr>
          <w:lang w:val="en-US"/>
        </w:rPr>
        <w:t>:</w:t>
      </w:r>
      <w:proofErr w:type="gramEnd"/>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 xml:space="preserve">search on the same or another search engine. This means that all search parameters </w:t>
      </w:r>
      <w:proofErr w:type="gramStart"/>
      <w:r w:rsidRPr="006518C9">
        <w:rPr>
          <w:lang w:val="en-US"/>
        </w:rPr>
        <w:t>should be described</w:t>
      </w:r>
      <w:proofErr w:type="gramEnd"/>
      <w:r w:rsidRPr="006518C9">
        <w:rPr>
          <w:lang w:val="en-US"/>
        </w:rPr>
        <w:t xml:space="preserve"> in sufficient detail and that sufficient information is available to determine which database (if any) the data were searched against. The peak lists data do not need to be included in the instance document, but do need to be suitably referenced.</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 xml:space="preserve">and if the results from the decoy </w:t>
      </w:r>
      <w:proofErr w:type="gramStart"/>
      <w:r w:rsidRPr="006518C9">
        <w:rPr>
          <w:lang w:val="en-US"/>
        </w:rPr>
        <w:t>search</w:t>
      </w:r>
      <w:proofErr w:type="gramEnd"/>
      <w:r w:rsidRPr="006518C9">
        <w:rPr>
          <w:lang w:val="en-US"/>
        </w:rPr>
        <w:t xml:space="preserve">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w:t>
      </w:r>
      <w:proofErr w:type="gramStart"/>
      <w:r w:rsidRPr="006518C9">
        <w:rPr>
          <w:lang w:val="en-US"/>
        </w:rPr>
        <w:t>protein grouping</w:t>
      </w:r>
      <w:proofErr w:type="gramEnd"/>
      <w:r w:rsidRPr="006518C9">
        <w:rPr>
          <w:lang w:val="en-US"/>
        </w:rPr>
        <w:t xml:space="preserve"> algorithm.</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manual or automated annotation of proteins/peptides in an instance document. A third party tool </w:t>
      </w:r>
      <w:proofErr w:type="gramStart"/>
      <w:r w:rsidRPr="006518C9">
        <w:rPr>
          <w:lang w:val="en-US"/>
        </w:rPr>
        <w:t>could be used</w:t>
      </w:r>
      <w:proofErr w:type="gramEnd"/>
      <w:r w:rsidRPr="006518C9">
        <w:rPr>
          <w:lang w:val="en-US"/>
        </w:rPr>
        <w:t xml:space="preserve"> to save annotations and validations of identified proteins/peptides to an existing instance document</w:t>
      </w:r>
      <w:r w:rsidR="00CB36C0" w:rsidRPr="006518C9">
        <w:rPr>
          <w:lang w:val="en-US"/>
        </w:rPr>
        <w:t>.</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 xml:space="preserve">led sample. For example, with a 14N/15N experiment, two separate sets of amino acid masses are used, and it must be possible to tell which masses </w:t>
      </w:r>
      <w:proofErr w:type="gramStart"/>
      <w:r w:rsidRPr="006518C9">
        <w:rPr>
          <w:lang w:val="en-US"/>
        </w:rPr>
        <w:t>were used</w:t>
      </w:r>
      <w:proofErr w:type="gramEnd"/>
      <w:r w:rsidRPr="006518C9">
        <w:rPr>
          <w:lang w:val="en-US"/>
        </w:rPr>
        <w:t xml:space="preserve"> for each peptide result.</w:t>
      </w:r>
    </w:p>
    <w:p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 xml:space="preserve">MS run, it should be possible to refer back to the spectrum in the peak list file that </w:t>
      </w:r>
      <w:proofErr w:type="gramStart"/>
      <w:r w:rsidR="000A1F2D" w:rsidRPr="006518C9">
        <w:rPr>
          <w:lang w:val="en-US"/>
        </w:rPr>
        <w:t>was searched</w:t>
      </w:r>
      <w:proofErr w:type="gramEnd"/>
      <w:r w:rsidR="000A1F2D" w:rsidRPr="006518C9">
        <w:rPr>
          <w:lang w:val="en-US"/>
        </w:rPr>
        <w:t xml:space="preserve"> and from there, if the information is available</w:t>
      </w:r>
      <w:r w:rsidR="00A233FF" w:rsidRPr="006518C9">
        <w:rPr>
          <w:lang w:val="en-US"/>
        </w:rPr>
        <w:t>,</w:t>
      </w:r>
      <w:r w:rsidR="000A1F2D" w:rsidRPr="006518C9">
        <w:rPr>
          <w:lang w:val="en-US"/>
        </w:rPr>
        <w:t xml:space="preserve"> to be able to determine the retention time of the spectrum.</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proofErr w:type="gramStart"/>
      <w:r w:rsidR="00271AC5" w:rsidRPr="006518C9">
        <w:rPr>
          <w:lang w:val="en-US"/>
        </w:rPr>
        <w:t>should</w:t>
      </w:r>
      <w:r w:rsidR="00A951EF" w:rsidRPr="006518C9">
        <w:rPr>
          <w:lang w:val="en-US"/>
        </w:rPr>
        <w:t xml:space="preserve"> be provided</w:t>
      </w:r>
      <w:proofErr w:type="gramEnd"/>
      <w:r w:rsidRPr="006518C9">
        <w:rPr>
          <w:lang w:val="en-US"/>
        </w:rPr>
        <w:t xml:space="preserve"> for storing fragmentation data so that for example viewers could display which ions in the input data match predicted ion fragment masses.</w:t>
      </w:r>
    </w:p>
    <w:p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t>
      </w:r>
      <w:proofErr w:type="gramStart"/>
      <w:r w:rsidRPr="006518C9">
        <w:rPr>
          <w:lang w:val="en-US"/>
        </w:rPr>
        <w:t>were found in</w:t>
      </w:r>
      <w:proofErr w:type="gramEnd"/>
      <w:r w:rsidRPr="006518C9">
        <w:rPr>
          <w:lang w:val="en-US"/>
        </w:rPr>
        <w:t xml:space="preserve">. </w:t>
      </w:r>
    </w:p>
    <w:p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w:t>
      </w:r>
      <w:proofErr w:type="gramStart"/>
      <w:r w:rsidRPr="006518C9">
        <w:rPr>
          <w:lang w:val="en-US"/>
        </w:rPr>
        <w:t>could be combined</w:t>
      </w:r>
      <w:proofErr w:type="gramEnd"/>
      <w:r w:rsidRPr="006518C9">
        <w:rPr>
          <w:lang w:val="en-US"/>
        </w:rPr>
        <w:t xml:space="preserve"> using a third tool to give one set of protein results.</w:t>
      </w:r>
    </w:p>
    <w:p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w:t>
      </w:r>
      <w:proofErr w:type="gramStart"/>
      <w:r w:rsidRPr="006518C9">
        <w:rPr>
          <w:lang w:val="en-US"/>
        </w:rPr>
        <w:t>have been identified</w:t>
      </w:r>
      <w:proofErr w:type="gramEnd"/>
      <w:r w:rsidRPr="006518C9">
        <w:rPr>
          <w:lang w:val="en-US"/>
        </w:rPr>
        <w:t xml:space="preserve"> (newly added in mzIdentML 1.2)</w:t>
      </w:r>
      <w:r w:rsidR="00FF75C6" w:rsidRPr="006518C9">
        <w:rPr>
          <w:lang w:val="en-US"/>
        </w:rPr>
        <w:t>.</w:t>
      </w:r>
    </w:p>
    <w:p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w:t>
      </w:r>
      <w:proofErr w:type="gramStart"/>
      <w:r w:rsidRPr="006518C9">
        <w:rPr>
          <w:lang w:val="en-US"/>
        </w:rPr>
        <w:t>can be inferred</w:t>
      </w:r>
      <w:proofErr w:type="gramEnd"/>
      <w:r w:rsidRPr="006518C9">
        <w:rPr>
          <w:lang w:val="en-US"/>
        </w:rPr>
        <w:t xml:space="preserve"> from cross-linking approaches (newly added in mzIdentML 1.2).</w:t>
      </w:r>
    </w:p>
    <w:p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rsidR="009B06C5" w:rsidRPr="006518C9" w:rsidRDefault="009B06C5" w:rsidP="00B7287D">
      <w:pPr>
        <w:jc w:val="both"/>
        <w:rPr>
          <w:lang w:val="en-US"/>
        </w:rPr>
      </w:pPr>
    </w:p>
    <w:p w:rsidR="009B06C5" w:rsidRPr="006518C9" w:rsidRDefault="009B06C5" w:rsidP="00B7287D">
      <w:pPr>
        <w:jc w:val="both"/>
        <w:rPr>
          <w:lang w:val="en-US"/>
        </w:rPr>
      </w:pPr>
      <w:r w:rsidRPr="006518C9">
        <w:rPr>
          <w:lang w:val="en-US"/>
        </w:rPr>
        <w:t xml:space="preserve">There should be limited support </w:t>
      </w:r>
      <w:proofErr w:type="gramStart"/>
      <w:r w:rsidRPr="006518C9">
        <w:rPr>
          <w:lang w:val="en-US"/>
        </w:rPr>
        <w:t>for</w:t>
      </w:r>
      <w:proofErr w:type="gramEnd"/>
      <w:r w:rsidRPr="006518C9">
        <w:rPr>
          <w:lang w:val="en-US"/>
        </w:rPr>
        <w:t>:</w:t>
      </w:r>
    </w:p>
    <w:p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w:t>
      </w:r>
      <w:proofErr w:type="gramStart"/>
      <w:r w:rsidR="005B41D3" w:rsidRPr="006518C9">
        <w:rPr>
          <w:lang w:val="en-US"/>
        </w:rPr>
        <w:t>are used</w:t>
      </w:r>
      <w:proofErr w:type="gramEnd"/>
      <w:r w:rsidR="005B41D3" w:rsidRPr="006518C9">
        <w:rPr>
          <w:lang w:val="en-US"/>
        </w:rPr>
        <w:t xml:space="preserve"> to characterize spectra. </w:t>
      </w:r>
      <w:r w:rsidR="006807FB" w:rsidRPr="006518C9">
        <w:rPr>
          <w:lang w:val="en-US"/>
        </w:rPr>
        <w:t>Th</w:t>
      </w:r>
      <w:r w:rsidR="005B41D3" w:rsidRPr="006518C9">
        <w:rPr>
          <w:lang w:val="en-US"/>
        </w:rPr>
        <w:t xml:space="preserve">e </w:t>
      </w:r>
      <w:proofErr w:type="gramStart"/>
      <w:r w:rsidR="005B41D3" w:rsidRPr="006518C9">
        <w:rPr>
          <w:lang w:val="en-US"/>
        </w:rPr>
        <w:t>final results</w:t>
      </w:r>
      <w:proofErr w:type="gramEnd"/>
      <w:r w:rsidR="005B41D3" w:rsidRPr="006518C9">
        <w:rPr>
          <w:lang w:val="en-US"/>
        </w:rPr>
        <w:t xml:space="preserve"> from a sequence-tag-filtered search can be stored in mzIdentML, but the details of tag generation and filtering cannot</w:t>
      </w:r>
      <w:r w:rsidR="006807FB" w:rsidRPr="006518C9">
        <w:rPr>
          <w:lang w:val="en-US"/>
        </w:rPr>
        <w:t>.</w:t>
      </w:r>
    </w:p>
    <w:p w:rsidR="00000E51" w:rsidRPr="006518C9" w:rsidRDefault="00000E51" w:rsidP="00FC5361">
      <w:pPr>
        <w:jc w:val="both"/>
        <w:rPr>
          <w:lang w:val="en-US"/>
        </w:rPr>
      </w:pPr>
    </w:p>
    <w:p w:rsidR="000A1F2D" w:rsidRPr="006518C9" w:rsidRDefault="000A1F2D" w:rsidP="00613E99">
      <w:pPr>
        <w:jc w:val="both"/>
        <w:rPr>
          <w:lang w:val="en-US"/>
        </w:rPr>
      </w:pPr>
      <w:r w:rsidRPr="006518C9">
        <w:rPr>
          <w:lang w:val="en-US"/>
        </w:rPr>
        <w:t xml:space="preserve">The following use cases </w:t>
      </w:r>
      <w:proofErr w:type="gramStart"/>
      <w:r w:rsidRPr="006518C9">
        <w:rPr>
          <w:u w:val="single"/>
          <w:lang w:val="en-US"/>
        </w:rPr>
        <w:t>will not be</w:t>
      </w:r>
      <w:r w:rsidRPr="006518C9">
        <w:rPr>
          <w:lang w:val="en-US"/>
        </w:rPr>
        <w:t xml:space="preserve"> supported</w:t>
      </w:r>
      <w:proofErr w:type="gramEnd"/>
      <w:r w:rsidRPr="006518C9">
        <w:rPr>
          <w:lang w:val="en-US"/>
        </w:rPr>
        <w:t xml:space="preserve">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w:t>
      </w:r>
      <w:proofErr w:type="gramStart"/>
      <w:r w:rsidR="00AF13E6" w:rsidRPr="006518C9">
        <w:rPr>
          <w:lang w:val="en-US"/>
        </w:rPr>
        <w:t>and also</w:t>
      </w:r>
      <w:proofErr w:type="gramEnd"/>
      <w:r w:rsidR="00AF13E6" w:rsidRPr="006518C9">
        <w:rPr>
          <w:lang w:val="en-US"/>
        </w:rPr>
        <w:t xml:space="preserve"> in mzTab</w:t>
      </w:r>
      <w:r w:rsidRPr="006518C9">
        <w:rPr>
          <w:lang w:val="en-US"/>
        </w:rPr>
        <w:t>.</w:t>
      </w:r>
    </w:p>
    <w:p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i.e. only “</w:t>
      </w:r>
      <w:proofErr w:type="gramStart"/>
      <w:r w:rsidRPr="006518C9">
        <w:rPr>
          <w:lang w:val="en-US"/>
        </w:rPr>
        <w:t>final” results</w:t>
      </w:r>
      <w:proofErr w:type="gramEnd"/>
      <w:r w:rsidRPr="006518C9">
        <w:rPr>
          <w:lang w:val="en-US"/>
        </w:rPr>
        <w:t xml:space="preserve">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rsidR="002E2D3E" w:rsidRPr="006518C9" w:rsidRDefault="002E2D3E" w:rsidP="00B7287D">
      <w:pPr>
        <w:jc w:val="both"/>
        <w:rPr>
          <w:highlight w:val="yellow"/>
          <w:lang w:val="en-US"/>
        </w:rPr>
      </w:pPr>
    </w:p>
    <w:p w:rsidR="00FC1295" w:rsidRPr="006518C9" w:rsidRDefault="00FC1295" w:rsidP="00B7287D">
      <w:pPr>
        <w:pStyle w:val="berschrift1"/>
        <w:jc w:val="both"/>
      </w:pPr>
      <w:bookmarkStart w:id="14" w:name="_Toc170636041"/>
      <w:bookmarkStart w:id="15" w:name="_Ref206411919"/>
      <w:bookmarkStart w:id="16" w:name="_Toc476057172"/>
      <w:r w:rsidRPr="006518C9">
        <w:t>Concepts and Terminology</w:t>
      </w:r>
      <w:bookmarkEnd w:id="14"/>
      <w:bookmarkEnd w:id="15"/>
      <w:bookmarkEnd w:id="16"/>
    </w:p>
    <w:p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10"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1"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rsidR="00FC1295" w:rsidRPr="006518C9" w:rsidRDefault="00FC1295" w:rsidP="00B7287D">
      <w:pPr>
        <w:jc w:val="both"/>
        <w:rPr>
          <w:lang w:val="en-US"/>
        </w:rPr>
      </w:pPr>
    </w:p>
    <w:p w:rsidR="00FC1295" w:rsidRPr="006518C9" w:rsidRDefault="00FC1295" w:rsidP="00B7287D">
      <w:pPr>
        <w:pStyle w:val="berschrift1"/>
        <w:jc w:val="both"/>
      </w:pPr>
      <w:bookmarkStart w:id="17" w:name="_Toc170636042"/>
      <w:bookmarkStart w:id="18" w:name="_Ref216758768"/>
      <w:bookmarkStart w:id="19" w:name="_Ref453235444"/>
      <w:bookmarkStart w:id="20" w:name="_Ref456698050"/>
      <w:bookmarkStart w:id="21" w:name="_Toc476057173"/>
      <w:r w:rsidRPr="006518C9">
        <w:t>Relationship to Other Specifications</w:t>
      </w:r>
      <w:bookmarkEnd w:id="17"/>
      <w:bookmarkEnd w:id="18"/>
      <w:bookmarkEnd w:id="19"/>
      <w:bookmarkEnd w:id="20"/>
      <w:bookmarkEnd w:id="21"/>
    </w:p>
    <w:p w:rsidR="00FC1295" w:rsidRPr="006518C9" w:rsidRDefault="00FC1295" w:rsidP="00B7287D">
      <w:pPr>
        <w:jc w:val="both"/>
        <w:rPr>
          <w:lang w:val="en-US"/>
        </w:rPr>
      </w:pPr>
      <w:r w:rsidRPr="006518C9">
        <w:rPr>
          <w:lang w:val="en-US"/>
        </w:rPr>
        <w:t xml:space="preserve">The specification described in this document </w:t>
      </w:r>
      <w:proofErr w:type="gramStart"/>
      <w:r w:rsidRPr="006518C9">
        <w:rPr>
          <w:lang w:val="en-US"/>
        </w:rPr>
        <w:t>is not being developed</w:t>
      </w:r>
      <w:proofErr w:type="gramEnd"/>
      <w:r w:rsidRPr="006518C9">
        <w:rPr>
          <w:lang w:val="en-US"/>
        </w:rPr>
        <w:t xml:space="preserve"> in isolation; indeed, it is designed to be complementary to, and thus used in conjunction with, several existing and emerging models. Related specifications include the following:</w:t>
      </w:r>
    </w:p>
    <w:p w:rsidR="00FC1295" w:rsidRPr="006518C9" w:rsidRDefault="00FC1295" w:rsidP="00B7287D">
      <w:pPr>
        <w:jc w:val="both"/>
        <w:rPr>
          <w:lang w:val="en-US"/>
        </w:rPr>
      </w:pPr>
    </w:p>
    <w:p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2"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w:t>
      </w:r>
      <w:proofErr w:type="gramStart"/>
      <w:r w:rsidR="006D4009" w:rsidRPr="006518C9">
        <w:rPr>
          <w:lang w:val="en-US"/>
        </w:rPr>
        <w:t>About</w:t>
      </w:r>
      <w:proofErr w:type="gramEnd"/>
      <w:r w:rsidR="006D4009" w:rsidRPr="006518C9">
        <w:rPr>
          <w:lang w:val="en-US"/>
        </w:rPr>
        <w:t xml:space="preserve"> a Proteomics Experiment: Mass spectrometry Informatics document defines </w:t>
      </w:r>
      <w:r w:rsidR="00C07F84" w:rsidRPr="006518C9">
        <w:rPr>
          <w:lang w:val="en-US"/>
        </w:rPr>
        <w:t xml:space="preserve">a checklist of information that should be reported about such a study. </w:t>
      </w:r>
    </w:p>
    <w:p w:rsidR="00FC1295" w:rsidRPr="006518C9" w:rsidRDefault="00FC1295" w:rsidP="00B7287D">
      <w:pPr>
        <w:numPr>
          <w:ilvl w:val="0"/>
          <w:numId w:val="13"/>
        </w:numPr>
        <w:jc w:val="both"/>
        <w:rPr>
          <w:lang w:val="en-US"/>
        </w:rPr>
      </w:pPr>
      <w:proofErr w:type="gramStart"/>
      <w:r w:rsidRPr="006518C9">
        <w:rPr>
          <w:i/>
          <w:lang w:val="en-US"/>
        </w:rPr>
        <w:t>mzML</w:t>
      </w:r>
      <w:proofErr w:type="gramEnd"/>
      <w:r w:rsidRPr="006518C9">
        <w:rPr>
          <w:i/>
          <w:lang w:val="en-US"/>
        </w:rPr>
        <w:t xml:space="preserve"> </w:t>
      </w:r>
      <w:r w:rsidRPr="006518C9">
        <w:rPr>
          <w:lang w:val="en-US"/>
        </w:rPr>
        <w:t>(</w:t>
      </w:r>
      <w:hyperlink r:id="rId13" w:history="1">
        <w:r w:rsidR="00B83F5F" w:rsidRPr="006518C9">
          <w:rPr>
            <w:rStyle w:val="Hyperlink"/>
            <w:lang w:val="en-US"/>
          </w:rPr>
          <w:t>http://www.psidev.info/mzml</w:t>
        </w:r>
      </w:hyperlink>
      <w:r w:rsidRPr="006518C9">
        <w:rPr>
          <w:lang w:val="en-US"/>
        </w:rPr>
        <w:t xml:space="preserve">). </w:t>
      </w:r>
      <w:proofErr w:type="gramStart"/>
      <w:r w:rsidRPr="006518C9">
        <w:rPr>
          <w:lang w:val="en-US"/>
        </w:rPr>
        <w:t>mzML</w:t>
      </w:r>
      <w:proofErr w:type="gram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w:t>
      </w:r>
      <w:proofErr w:type="gramStart"/>
      <w:r w:rsidRPr="006518C9">
        <w:rPr>
          <w:lang w:val="en-US"/>
        </w:rPr>
        <w:t xml:space="preserve">is </w:t>
      </w:r>
      <w:r w:rsidR="00C743E3" w:rsidRPr="006518C9">
        <w:rPr>
          <w:lang w:val="en-US"/>
        </w:rPr>
        <w:t>RECOMMENDED</w:t>
      </w:r>
      <w:proofErr w:type="gramEnd"/>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rsidR="00B83F5F" w:rsidRPr="006518C9" w:rsidRDefault="00B83F5F" w:rsidP="00B7287D">
      <w:pPr>
        <w:numPr>
          <w:ilvl w:val="0"/>
          <w:numId w:val="13"/>
        </w:numPr>
        <w:jc w:val="both"/>
        <w:rPr>
          <w:lang w:val="en-US"/>
        </w:rPr>
      </w:pPr>
      <w:proofErr w:type="gramStart"/>
      <w:r w:rsidRPr="006518C9">
        <w:rPr>
          <w:i/>
          <w:lang w:val="en-US"/>
        </w:rPr>
        <w:t>mzQuantML</w:t>
      </w:r>
      <w:proofErr w:type="gramEnd"/>
      <w:r w:rsidRPr="006518C9">
        <w:rPr>
          <w:i/>
          <w:lang w:val="en-US"/>
        </w:rPr>
        <w:t xml:space="preserve"> </w:t>
      </w:r>
      <w:r w:rsidRPr="006518C9">
        <w:rPr>
          <w:lang w:val="en-US"/>
        </w:rPr>
        <w:t>(</w:t>
      </w:r>
      <w:hyperlink r:id="rId14" w:history="1">
        <w:r w:rsidRPr="006518C9">
          <w:rPr>
            <w:rStyle w:val="Hyperlink"/>
            <w:lang w:val="en-US"/>
          </w:rPr>
          <w:t>http://www.psidev.info/mzquantml</w:t>
        </w:r>
      </w:hyperlink>
      <w:r w:rsidRPr="006518C9">
        <w:rPr>
          <w:lang w:val="en-US"/>
        </w:rPr>
        <w:t xml:space="preserve">). </w:t>
      </w:r>
      <w:proofErr w:type="gramStart"/>
      <w:r w:rsidRPr="006518C9">
        <w:rPr>
          <w:lang w:val="en-US"/>
        </w:rPr>
        <w:t>mzQuantML</w:t>
      </w:r>
      <w:proofErr w:type="gram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rsidR="00F86CB5" w:rsidRPr="006518C9" w:rsidRDefault="00F86CB5" w:rsidP="00B7287D">
      <w:pPr>
        <w:numPr>
          <w:ilvl w:val="0"/>
          <w:numId w:val="13"/>
        </w:numPr>
        <w:jc w:val="both"/>
        <w:rPr>
          <w:lang w:val="en-US"/>
        </w:rPr>
      </w:pPr>
      <w:proofErr w:type="gramStart"/>
      <w:r w:rsidRPr="006518C9">
        <w:rPr>
          <w:i/>
          <w:lang w:val="en-US"/>
        </w:rPr>
        <w:t>mzTab</w:t>
      </w:r>
      <w:proofErr w:type="gramEnd"/>
      <w:r w:rsidRPr="006518C9">
        <w:rPr>
          <w:lang w:val="en-US"/>
        </w:rPr>
        <w:t xml:space="preserve"> (</w:t>
      </w:r>
      <w:hyperlink r:id="rId15"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gramStart"/>
      <w:r w:rsidR="00250801" w:rsidRPr="006518C9">
        <w:rPr>
          <w:lang w:val="en-US"/>
        </w:rPr>
        <w:t>mzTab</w:t>
      </w:r>
      <w:proofErr w:type="gram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gramStart"/>
      <w:r w:rsidR="00F63CE9" w:rsidRPr="006518C9">
        <w:rPr>
          <w:lang w:val="en-US"/>
        </w:rPr>
        <w:t>mzTab</w:t>
      </w:r>
      <w:proofErr w:type="gramEnd"/>
      <w:r w:rsidR="00F63CE9" w:rsidRPr="006518C9">
        <w:rPr>
          <w:lang w:val="en-US"/>
        </w:rPr>
        <w:t xml:space="preserve"> results can represent a subset of all the information included in a mzidentML file. However, in mzTab 1.0 while there is support for some of the new features represented in mzidentML 1.2 (e.g. ambiguity in the modification position), other features </w:t>
      </w:r>
      <w:proofErr w:type="gramStart"/>
      <w:r w:rsidR="00F63CE9" w:rsidRPr="006518C9">
        <w:rPr>
          <w:lang w:val="en-US"/>
        </w:rPr>
        <w:t>are not explicitly supported</w:t>
      </w:r>
      <w:proofErr w:type="gramEnd"/>
      <w:r w:rsidR="00F63CE9" w:rsidRPr="006518C9">
        <w:rPr>
          <w:lang w:val="en-US"/>
        </w:rPr>
        <w:t xml:space="preserve"> (e.g. cross</w:t>
      </w:r>
      <w:r w:rsidR="00322152" w:rsidRPr="006518C9">
        <w:rPr>
          <w:lang w:val="en-US"/>
        </w:rPr>
        <w:t>-</w:t>
      </w:r>
      <w:r w:rsidR="00F63CE9" w:rsidRPr="006518C9">
        <w:rPr>
          <w:lang w:val="en-US"/>
        </w:rPr>
        <w:t>linking).</w:t>
      </w:r>
      <w:r w:rsidR="00607975" w:rsidRPr="006518C9">
        <w:rPr>
          <w:lang w:val="en-US"/>
        </w:rPr>
        <w:t xml:space="preserve"> </w:t>
      </w:r>
      <w:proofErr w:type="gramStart"/>
      <w:r w:rsidR="00607975" w:rsidRPr="006518C9">
        <w:rPr>
          <w:lang w:val="en-US"/>
        </w:rPr>
        <w:t>mzTab</w:t>
      </w:r>
      <w:proofErr w:type="gramEnd"/>
      <w:r w:rsidR="00607975" w:rsidRPr="006518C9">
        <w:rPr>
          <w:lang w:val="en-US"/>
        </w:rPr>
        <w:t xml:space="preserve"> files MAY reference mzIdentML files.</w:t>
      </w:r>
    </w:p>
    <w:p w:rsidR="007905D7" w:rsidRPr="006518C9" w:rsidRDefault="007905D7" w:rsidP="007905D7">
      <w:pPr>
        <w:numPr>
          <w:ilvl w:val="0"/>
          <w:numId w:val="13"/>
        </w:numPr>
        <w:jc w:val="both"/>
        <w:rPr>
          <w:lang w:val="en-US"/>
        </w:rPr>
      </w:pPr>
      <w:r w:rsidRPr="002971BD">
        <w:rPr>
          <w:i/>
          <w:lang w:val="de-DE"/>
        </w:rPr>
        <w:t xml:space="preserve">PSI-MI XML / MITAB </w:t>
      </w:r>
      <w:r w:rsidRPr="002971BD">
        <w:rPr>
          <w:lang w:val="de-DE"/>
        </w:rPr>
        <w:t>(</w:t>
      </w:r>
      <w:hyperlink r:id="rId16" w:history="1">
        <w:r w:rsidRPr="002971BD">
          <w:rPr>
            <w:rStyle w:val="Hyperlink"/>
            <w:lang w:val="de-DE"/>
          </w:rPr>
          <w:t>http://www.psidev.info/groups/molecular-interactions</w:t>
        </w:r>
      </w:hyperlink>
      <w:r w:rsidRPr="002971BD">
        <w:rPr>
          <w:lang w:val="de-DE"/>
        </w:rPr>
        <w:t>)</w:t>
      </w:r>
      <w:r w:rsidR="00512CE6" w:rsidRPr="002971BD">
        <w:rPr>
          <w:lang w:val="de-DE"/>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rsidR="002E0228" w:rsidRPr="006518C9" w:rsidRDefault="00250801" w:rsidP="00B7287D">
      <w:pPr>
        <w:jc w:val="both"/>
        <w:rPr>
          <w:highlight w:val="yellow"/>
          <w:lang w:val="en-US"/>
        </w:rPr>
      </w:pPr>
      <w:r w:rsidRPr="006518C9">
        <w:rPr>
          <w:highlight w:val="yellow"/>
          <w:lang w:val="en-US"/>
        </w:rPr>
        <w:t xml:space="preserve"> </w:t>
      </w:r>
    </w:p>
    <w:p w:rsidR="008B6BE0" w:rsidRPr="006518C9" w:rsidRDefault="008B6BE0" w:rsidP="00466496">
      <w:pPr>
        <w:rPr>
          <w:lang w:val="en-US"/>
        </w:rPr>
      </w:pPr>
    </w:p>
    <w:p w:rsidR="008B6BE0" w:rsidRPr="006518C9" w:rsidRDefault="008B6BE0" w:rsidP="00466496">
      <w:pPr>
        <w:pStyle w:val="berschrift2"/>
      </w:pPr>
      <w:bookmarkStart w:id="22" w:name="_Toc476057174"/>
      <w:r w:rsidRPr="006518C9">
        <w:t xml:space="preserve">The PSI </w:t>
      </w:r>
      <w:r w:rsidR="0004488F" w:rsidRPr="006518C9">
        <w:t>Mass Spectrometry</w:t>
      </w:r>
      <w:r w:rsidRPr="006518C9">
        <w:t xml:space="preserve"> Controlled Vocabulary (CV)</w:t>
      </w:r>
      <w:bookmarkEnd w:id="22"/>
    </w:p>
    <w:p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 xml:space="preserve">The CV </w:t>
      </w:r>
      <w:proofErr w:type="gramStart"/>
      <w:r w:rsidR="001922DF" w:rsidRPr="006518C9">
        <w:rPr>
          <w:lang w:val="en-US"/>
        </w:rPr>
        <w:t>has been generated</w:t>
      </w:r>
      <w:proofErr w:type="gramEnd"/>
      <w:r w:rsidR="001922DF" w:rsidRPr="006518C9">
        <w:rPr>
          <w:lang w:val="en-US"/>
        </w:rPr>
        <w:t xml:space="preserve">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MS</w:t>
      </w:r>
      <w:proofErr w:type="gramStart"/>
      <w:r w:rsidR="005127EA" w:rsidRPr="006518C9">
        <w:rPr>
          <w:lang w:val="en-US"/>
        </w:rPr>
        <w:t>:1001191</w:t>
      </w:r>
      <w:proofErr w:type="gramEnd"/>
      <w:r w:rsidR="005127EA" w:rsidRPr="006518C9">
        <w:rPr>
          <w:lang w:val="en-US"/>
        </w:rPr>
        <w:t xml:space="preserve">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MS</w:t>
      </w:r>
      <w:proofErr w:type="gramStart"/>
      <w:r w:rsidR="006D76D2" w:rsidRPr="006518C9">
        <w:rPr>
          <w:lang w:val="en-US"/>
        </w:rPr>
        <w:t>:1001172</w:t>
      </w:r>
      <w:proofErr w:type="gramEnd"/>
      <w:r w:rsidR="006D76D2" w:rsidRPr="006518C9">
        <w:rPr>
          <w:lang w:val="en-US"/>
        </w:rPr>
        <w:t xml:space="preserve">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w:t>
      </w:r>
      <w:proofErr w:type="gramStart"/>
      <w:r w:rsidR="009B730A" w:rsidRPr="006518C9">
        <w:rPr>
          <w:lang w:val="en-US"/>
        </w:rPr>
        <w:t>:0000221</w:t>
      </w:r>
      <w:proofErr w:type="gramEnd"/>
      <w:r w:rsidR="009B730A" w:rsidRPr="006518C9">
        <w:rPr>
          <w:lang w:val="en-US"/>
        </w:rPr>
        <w:t xml:space="preserve">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rsidR="00583A14" w:rsidRPr="006518C9" w:rsidRDefault="00583A14" w:rsidP="006D5508">
      <w:pPr>
        <w:jc w:val="both"/>
        <w:rPr>
          <w:lang w:val="en-US"/>
        </w:rPr>
      </w:pPr>
    </w:p>
    <w:p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w:t>
      </w:r>
      <w:proofErr w:type="gramStart"/>
      <w:r w:rsidRPr="006518C9">
        <w:rPr>
          <w:lang w:val="en-US"/>
        </w:rPr>
        <w:t>should be dynamically maintained</w:t>
      </w:r>
      <w:proofErr w:type="gramEnd"/>
      <w:r w:rsidRPr="006518C9">
        <w:rPr>
          <w:lang w:val="en-US"/>
        </w:rPr>
        <w:t xml:space="preserve"> </w:t>
      </w:r>
      <w:r w:rsidRPr="006518C9">
        <w:rPr>
          <w:i/>
          <w:lang w:val="en-US"/>
        </w:rPr>
        <w:t>via</w:t>
      </w:r>
      <w:r w:rsidRPr="006518C9">
        <w:rPr>
          <w:lang w:val="en-US"/>
        </w:rPr>
        <w:t xml:space="preserve"> the </w:t>
      </w:r>
      <w:hyperlink r:id="rId17"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w:t>
      </w:r>
      <w:proofErr w:type="gramStart"/>
      <w:r w:rsidRPr="006518C9">
        <w:rPr>
          <w:lang w:val="en-US"/>
        </w:rPr>
        <w:t>community</w:t>
      </w:r>
      <w:proofErr w:type="gramEnd"/>
      <w:r w:rsidRPr="006518C9">
        <w:rPr>
          <w:lang w:val="en-US"/>
        </w:rPr>
        <w:t xml:space="preserve"> the new terms are added </w:t>
      </w:r>
      <w:r w:rsidR="00CC5EEA" w:rsidRPr="006518C9">
        <w:rPr>
          <w:lang w:val="en-US"/>
        </w:rPr>
        <w:t>within a few business days</w:t>
      </w:r>
      <w:r w:rsidRPr="006518C9">
        <w:rPr>
          <w:lang w:val="en-US"/>
        </w:rPr>
        <w:t xml:space="preserve">. </w:t>
      </w:r>
    </w:p>
    <w:p w:rsidR="00071A7F" w:rsidRPr="006518C9" w:rsidRDefault="00071A7F" w:rsidP="006D5508">
      <w:pPr>
        <w:jc w:val="both"/>
        <w:rPr>
          <w:lang w:val="en-US"/>
        </w:rPr>
      </w:pPr>
    </w:p>
    <w:p w:rsidR="00071A7F" w:rsidRPr="006518C9" w:rsidRDefault="00071A7F" w:rsidP="006D5508">
      <w:pPr>
        <w:jc w:val="both"/>
        <w:rPr>
          <w:lang w:val="en-US"/>
        </w:rPr>
      </w:pPr>
      <w:r w:rsidRPr="006518C9">
        <w:rPr>
          <w:lang w:val="en-US"/>
        </w:rPr>
        <w:t xml:space="preserve">In general, modifications </w:t>
      </w:r>
      <w:proofErr w:type="gramStart"/>
      <w:r w:rsidRPr="006518C9">
        <w:rPr>
          <w:lang w:val="en-US"/>
        </w:rPr>
        <w:t>SHOULD be sourced</w:t>
      </w:r>
      <w:proofErr w:type="gramEnd"/>
      <w:r w:rsidRPr="006518C9">
        <w:rPr>
          <w:lang w:val="en-US"/>
        </w:rPr>
        <w:t xml:space="preserve"> from Unimod</w:t>
      </w:r>
      <w:r w:rsidR="00376799" w:rsidRPr="006518C9">
        <w:rPr>
          <w:lang w:val="en-US"/>
        </w:rPr>
        <w:t xml:space="preserve"> (</w:t>
      </w:r>
      <w:hyperlink r:id="rId18"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 xml:space="preserve">-CV SHOULD </w:t>
      </w:r>
      <w:proofErr w:type="gramStart"/>
      <w:r w:rsidR="00EB0E86" w:rsidRPr="006518C9">
        <w:rPr>
          <w:lang w:val="en-US"/>
        </w:rPr>
        <w:t>be</w:t>
      </w:r>
      <w:proofErr w:type="gramEnd"/>
      <w:r w:rsidR="00EB0E86" w:rsidRPr="006518C9">
        <w:rPr>
          <w:lang w:val="en-US"/>
        </w:rPr>
        <w:t xml:space="preserve"> used (</w:t>
      </w:r>
      <w:hyperlink r:id="rId19"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rsidR="0047525B" w:rsidRPr="006518C9" w:rsidRDefault="0047525B" w:rsidP="00466496">
      <w:pPr>
        <w:rPr>
          <w:lang w:val="en-US"/>
        </w:rPr>
      </w:pPr>
    </w:p>
    <w:p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rsidR="00EF53DA" w:rsidRPr="006518C9" w:rsidRDefault="00EF53DA" w:rsidP="00466496">
      <w:pPr>
        <w:numPr>
          <w:ilvl w:val="0"/>
          <w:numId w:val="15"/>
        </w:numPr>
        <w:rPr>
          <w:rFonts w:cs="Arial"/>
          <w:lang w:val="en-US"/>
        </w:rPr>
      </w:pPr>
      <w:proofErr w:type="gramStart"/>
      <w:r w:rsidRPr="006518C9">
        <w:rPr>
          <w:rFonts w:cs="Arial"/>
          <w:lang w:val="en-US"/>
        </w:rPr>
        <w:t>Unit Ontology (</w:t>
      </w:r>
      <w:hyperlink r:id="rId20"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roofErr w:type="gramEnd"/>
    </w:p>
    <w:p w:rsidR="00EF53DA" w:rsidRPr="002971BD" w:rsidRDefault="00EF53DA" w:rsidP="00466496">
      <w:pPr>
        <w:numPr>
          <w:ilvl w:val="0"/>
          <w:numId w:val="15"/>
        </w:numPr>
        <w:rPr>
          <w:rFonts w:cs="Arial"/>
          <w:lang w:val="de-DE"/>
        </w:rPr>
      </w:pPr>
      <w:r w:rsidRPr="002971BD">
        <w:rPr>
          <w:rFonts w:cs="Arial"/>
          <w:lang w:val="de-DE"/>
        </w:rPr>
        <w:t>ChEBI (</w:t>
      </w:r>
      <w:hyperlink r:id="rId21" w:history="1">
        <w:r w:rsidRPr="002971BD">
          <w:rPr>
            <w:rStyle w:val="Hyperlink"/>
            <w:rFonts w:cs="Arial"/>
            <w:lang w:val="de-DE"/>
          </w:rPr>
          <w:t>http://www.ebi.ac.uk/chebi/</w:t>
        </w:r>
      </w:hyperlink>
      <w:r w:rsidRPr="002971BD">
        <w:rPr>
          <w:rFonts w:cs="Arial"/>
          <w:lang w:val="de-DE"/>
        </w:rPr>
        <w:t>)</w:t>
      </w:r>
      <w:r w:rsidR="00B563A1" w:rsidRPr="002971BD">
        <w:rPr>
          <w:rFonts w:cs="Arial"/>
          <w:lang w:val="de-DE"/>
        </w:rPr>
        <w:t>.</w:t>
      </w:r>
    </w:p>
    <w:p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rsidR="00EF53DA" w:rsidRPr="006518C9" w:rsidRDefault="00EF53DA" w:rsidP="00466496">
      <w:pPr>
        <w:rPr>
          <w:lang w:val="en-US"/>
        </w:rPr>
      </w:pPr>
    </w:p>
    <w:p w:rsidR="006D5508" w:rsidRPr="006518C9" w:rsidRDefault="006D5508" w:rsidP="006D5508">
      <w:pPr>
        <w:rPr>
          <w:rFonts w:cs="Arial"/>
          <w:lang w:val="en-US"/>
        </w:rPr>
      </w:pPr>
      <w:r w:rsidRPr="006518C9">
        <w:rPr>
          <w:lang w:val="en-US"/>
        </w:rPr>
        <w:t xml:space="preserve">The </w:t>
      </w:r>
      <w:r w:rsidRPr="006518C9">
        <w:rPr>
          <w:rFonts w:cs="Arial"/>
          <w:lang w:val="en-US"/>
        </w:rPr>
        <w:t xml:space="preserve">PSI Protein </w:t>
      </w:r>
      <w:proofErr w:type="gramStart"/>
      <w:r w:rsidRPr="006518C9">
        <w:rPr>
          <w:rFonts w:cs="Arial"/>
          <w:lang w:val="en-US"/>
        </w:rPr>
        <w:t>modifications CV (</w:t>
      </w:r>
      <w:hyperlink r:id="rId22" w:history="1">
        <w:r w:rsidRPr="006518C9">
          <w:rPr>
            <w:rStyle w:val="Hyperlink"/>
            <w:rFonts w:cs="Arial"/>
            <w:lang w:val="en-US"/>
          </w:rPr>
          <w:t>http://psidev.cvs.sourceforge.net/viewvc/psidev/psi/mod/data/PSI-MOD.obo</w:t>
        </w:r>
      </w:hyperlink>
      <w:r w:rsidRPr="006518C9">
        <w:rPr>
          <w:rFonts w:cs="Arial"/>
          <w:lang w:val="en-US"/>
        </w:rPr>
        <w:t>) is</w:t>
      </w:r>
      <w:proofErr w:type="gramEnd"/>
      <w:r w:rsidRPr="006518C9">
        <w:rPr>
          <w:rFonts w:cs="Arial"/>
          <w:lang w:val="en-US"/>
        </w:rPr>
        <w:t xml:space="preserve">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w:t>
      </w:r>
      <w:proofErr w:type="gramStart"/>
      <w:r w:rsidRPr="006518C9">
        <w:rPr>
          <w:rFonts w:cs="Arial"/>
          <w:lang w:val="en-US"/>
        </w:rPr>
        <w:t>is RECOMMENDED</w:t>
      </w:r>
      <w:proofErr w:type="gramEnd"/>
      <w:r w:rsidRPr="006518C9">
        <w:rPr>
          <w:rFonts w:cs="Arial"/>
          <w:lang w:val="en-US"/>
        </w:rPr>
        <w:t xml:space="preserve"> to use Unimod wherever possible.</w:t>
      </w:r>
    </w:p>
    <w:p w:rsidR="00145A50" w:rsidRPr="006518C9" w:rsidRDefault="00145A50" w:rsidP="00466496">
      <w:pPr>
        <w:rPr>
          <w:lang w:val="en-US"/>
        </w:rPr>
      </w:pPr>
    </w:p>
    <w:p w:rsidR="006D5508" w:rsidRPr="006518C9" w:rsidRDefault="006D5508" w:rsidP="00466496">
      <w:pPr>
        <w:rPr>
          <w:lang w:val="en-US"/>
        </w:rPr>
      </w:pPr>
    </w:p>
    <w:p w:rsidR="0060744A" w:rsidRPr="006518C9" w:rsidRDefault="0060744A" w:rsidP="00466496">
      <w:pPr>
        <w:pStyle w:val="berschrift2"/>
      </w:pPr>
      <w:bookmarkStart w:id="23" w:name="_Ref217200132"/>
      <w:bookmarkStart w:id="24" w:name="_Toc476057175"/>
      <w:r w:rsidRPr="006518C9">
        <w:t>Validation of controlled vocabulary terms</w:t>
      </w:r>
      <w:bookmarkEnd w:id="23"/>
      <w:bookmarkEnd w:id="24"/>
    </w:p>
    <w:p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w:t>
      </w:r>
      <w:proofErr w:type="gramStart"/>
      <w:r w:rsidRPr="006518C9">
        <w:rPr>
          <w:lang w:val="en-US"/>
        </w:rPr>
        <w:t>is governed</w:t>
      </w:r>
      <w:proofErr w:type="gramEnd"/>
      <w:r w:rsidRPr="006518C9">
        <w:rPr>
          <w:lang w:val="en-US"/>
        </w:rPr>
        <w:t xml:space="preserve">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w:t>
      </w:r>
      <w:proofErr w:type="gramStart"/>
      <w:r w:rsidR="00D861D4" w:rsidRPr="006518C9">
        <w:rPr>
          <w:lang w:val="en-US"/>
        </w:rPr>
        <w:t>is read and interpreted by validation software, checking that the data annotation is consistent</w:t>
      </w:r>
      <w:proofErr w:type="gramEnd"/>
      <w:r w:rsidR="00D861D4" w:rsidRPr="006518C9">
        <w:rPr>
          <w:lang w:val="en-US"/>
        </w:rPr>
        <w:t xml:space="preserve">. </w:t>
      </w:r>
      <w:proofErr w:type="gramStart"/>
      <w:r w:rsidR="00D861D4" w:rsidRPr="006518C9">
        <w:rPr>
          <w:lang w:val="en-US"/>
        </w:rPr>
        <w:t xml:space="preserve">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provided in an instance document.</w:t>
      </w:r>
      <w:proofErr w:type="gramEnd"/>
      <w:r w:rsidR="009214A0" w:rsidRPr="006518C9">
        <w:rPr>
          <w:lang w:val="en-US"/>
        </w:rPr>
        <w:t xml:space="preserve"> </w:t>
      </w:r>
      <w:r w:rsidR="00E24B95" w:rsidRPr="006518C9">
        <w:rPr>
          <w:lang w:val="en-US"/>
        </w:rPr>
        <w:t xml:space="preserve">Syntactic and semantic validation </w:t>
      </w:r>
      <w:proofErr w:type="gramStart"/>
      <w:r w:rsidR="00E24B95" w:rsidRPr="006518C9">
        <w:rPr>
          <w:lang w:val="en-US"/>
        </w:rPr>
        <w:t>SHOULD be checked</w:t>
      </w:r>
      <w:proofErr w:type="gramEnd"/>
      <w:r w:rsidR="00E24B95" w:rsidRPr="006518C9">
        <w:rPr>
          <w:lang w:val="en-US"/>
        </w:rPr>
        <w:t xml:space="preserve"> using the official Java-based validator available from</w:t>
      </w:r>
      <w:r w:rsidR="00DA77B1" w:rsidRPr="006518C9">
        <w:rPr>
          <w:lang w:val="en-US"/>
        </w:rPr>
        <w:t xml:space="preserve"> </w:t>
      </w:r>
      <w:hyperlink r:id="rId23" w:history="1">
        <w:r w:rsidR="00DA77B1" w:rsidRPr="006518C9">
          <w:rPr>
            <w:rStyle w:val="Hyperlink"/>
            <w:lang w:val="en-US"/>
          </w:rPr>
          <w:t>http://www.psidev.info/mzidentml</w:t>
        </w:r>
      </w:hyperlink>
      <w:r w:rsidR="00E24B95" w:rsidRPr="006518C9">
        <w:rPr>
          <w:lang w:val="en-US"/>
        </w:rPr>
        <w:t>.</w:t>
      </w:r>
    </w:p>
    <w:p w:rsidR="00B271B4" w:rsidRPr="006518C9" w:rsidRDefault="00B271B4" w:rsidP="00466496">
      <w:pPr>
        <w:rPr>
          <w:lang w:val="en-US"/>
        </w:rPr>
      </w:pPr>
    </w:p>
    <w:p w:rsidR="000B2162" w:rsidRPr="006518C9" w:rsidRDefault="00202BF1" w:rsidP="00071A7F">
      <w:pPr>
        <w:pStyle w:val="berschrift2"/>
      </w:pPr>
      <w:bookmarkStart w:id="25" w:name="_Toc476057176"/>
      <w:r w:rsidRPr="006518C9">
        <w:t>Changes from version 1.1</w:t>
      </w:r>
      <w:r w:rsidR="00C96C4E" w:rsidRPr="006518C9">
        <w:t>.0</w:t>
      </w:r>
      <w:r w:rsidR="003C1531" w:rsidRPr="006518C9">
        <w:t xml:space="preserve"> to version 1.2.0</w:t>
      </w:r>
      <w:bookmarkEnd w:id="25"/>
    </w:p>
    <w:p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 xml:space="preserve">Several examples referenced throughout the document </w:t>
      </w:r>
      <w:proofErr w:type="gramStart"/>
      <w:r w:rsidR="00F67CD1" w:rsidRPr="006518C9">
        <w:rPr>
          <w:lang w:val="en-US"/>
        </w:rPr>
        <w:t>are annotated</w:t>
      </w:r>
      <w:proofErr w:type="gramEnd"/>
      <w:r w:rsidR="00F67CD1" w:rsidRPr="006518C9">
        <w:rPr>
          <w:lang w:val="en-US"/>
        </w:rPr>
        <w:t xml:space="preserve"> with version 1.1.0. In these cases, it </w:t>
      </w:r>
      <w:proofErr w:type="gramStart"/>
      <w:r w:rsidR="00F67CD1" w:rsidRPr="006518C9">
        <w:rPr>
          <w:lang w:val="en-US"/>
        </w:rPr>
        <w:t>can be assumed</w:t>
      </w:r>
      <w:proofErr w:type="gramEnd"/>
      <w:r w:rsidR="00F67CD1" w:rsidRPr="006518C9">
        <w:rPr>
          <w:lang w:val="en-US"/>
        </w:rPr>
        <w:t xml:space="preserve">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rsidR="00857454" w:rsidRPr="006518C9" w:rsidRDefault="00857454" w:rsidP="00466496">
      <w:pPr>
        <w:rPr>
          <w:lang w:val="en-US"/>
        </w:rPr>
      </w:pPr>
    </w:p>
    <w:p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proofErr w:type="gramStart"/>
      <w:r w:rsidR="000835AD" w:rsidRPr="006518C9">
        <w:rPr>
          <w:b/>
          <w:i/>
          <w:lang w:val="en-US"/>
        </w:rPr>
        <w:t>n</w:t>
      </w:r>
      <w:r w:rsidR="000835AD" w:rsidRPr="006518C9">
        <w:rPr>
          <w:b/>
          <w:lang w:val="en-US"/>
        </w:rPr>
        <w:t xml:space="preserve">  of</w:t>
      </w:r>
      <w:proofErr w:type="gramEnd"/>
      <w:r w:rsidR="000835AD" w:rsidRPr="006518C9">
        <w:rPr>
          <w:b/>
          <w:lang w:val="en-US"/>
        </w:rPr>
        <w:t xml:space="preserve"> the following terms MUST be present:</w:t>
      </w:r>
    </w:p>
    <w:p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6518C9" w:rsidRDefault="00301214" w:rsidP="00466496">
            <w:pPr>
              <w:rPr>
                <w:b/>
                <w:bCs/>
                <w:lang w:val="en-US"/>
              </w:rPr>
            </w:pPr>
            <w:r w:rsidRPr="006518C9">
              <w:rPr>
                <w:b/>
                <w:bCs/>
                <w:lang w:val="en-US"/>
              </w:rPr>
              <w:t>Reference to section within this document</w:t>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2.10</w:t>
            </w:r>
            <w:r w:rsidRPr="006518C9">
              <w:rPr>
                <w:lang w:val="en-US"/>
              </w:rPr>
              <w:fldChar w:fldCharType="end"/>
            </w:r>
          </w:p>
        </w:tc>
      </w:tr>
      <w:tr w:rsidR="00301214" w:rsidRPr="006518C9"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Pr="006518C9" w:rsidRDefault="00C37342" w:rsidP="00466496">
            <w:pPr>
              <w:rPr>
                <w:lang w:val="en-US"/>
              </w:rPr>
            </w:pPr>
            <w:r w:rsidRPr="006518C9">
              <w:rPr>
                <w:lang w:val="en-US"/>
              </w:rPr>
              <w:t xml:space="preserve">Used to indicate that none of the above (new) features </w:t>
            </w:r>
            <w:proofErr w:type="gramStart"/>
            <w:r w:rsidRPr="006518C9">
              <w:rPr>
                <w:lang w:val="en-US"/>
              </w:rPr>
              <w:t>have</w:t>
            </w:r>
            <w:proofErr w:type="gramEnd"/>
            <w:r w:rsidRPr="006518C9">
              <w:rPr>
                <w:lang w:val="en-US"/>
              </w:rPr>
              <w:t xml:space="preserve"> been included in the file.</w:t>
            </w:r>
          </w:p>
        </w:tc>
      </w:tr>
    </w:tbl>
    <w:p w:rsidR="000835AD" w:rsidRPr="006518C9" w:rsidRDefault="0075640E" w:rsidP="0075640E">
      <w:pPr>
        <w:pStyle w:val="Beschriftung"/>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w:t>
      </w:r>
      <w:proofErr w:type="gramStart"/>
      <w:r w:rsidR="00FF75C6" w:rsidRPr="006518C9">
        <w:rPr>
          <w:b w:val="0"/>
          <w:lang w:val="en-US"/>
        </w:rPr>
        <w:t>1</w:t>
      </w:r>
      <w:proofErr w:type="gramEnd"/>
      <w:r w:rsidR="00FF75C6" w:rsidRPr="006518C9">
        <w:rPr>
          <w:b w:val="0"/>
          <w:lang w:val="en-US"/>
        </w:rPr>
        <w:t>.</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rsidR="00873DE8" w:rsidRPr="006518C9" w:rsidRDefault="00873DE8" w:rsidP="00466496">
      <w:pPr>
        <w:rPr>
          <w:lang w:val="en-US"/>
        </w:rPr>
      </w:pPr>
    </w:p>
    <w:p w:rsidR="00202BF1" w:rsidRPr="006518C9" w:rsidRDefault="00202BF1" w:rsidP="00466496">
      <w:pPr>
        <w:rPr>
          <w:lang w:val="en-US"/>
        </w:rPr>
      </w:pPr>
    </w:p>
    <w:p w:rsidR="00637045" w:rsidRPr="006518C9" w:rsidRDefault="00402E77" w:rsidP="00466496">
      <w:pPr>
        <w:pStyle w:val="berschrift1"/>
      </w:pPr>
      <w:bookmarkStart w:id="26" w:name="_Toc476057177"/>
      <w:r w:rsidRPr="006518C9">
        <w:t>Format scope and specific use cases</w:t>
      </w:r>
      <w:bookmarkEnd w:id="26"/>
    </w:p>
    <w:p w:rsidR="002373B0" w:rsidRPr="006518C9" w:rsidRDefault="002373B0" w:rsidP="00466496">
      <w:pPr>
        <w:rPr>
          <w:lang w:val="en-US"/>
        </w:rPr>
      </w:pPr>
    </w:p>
    <w:p w:rsidR="008B6BE0" w:rsidRPr="006518C9" w:rsidRDefault="00F33978" w:rsidP="00466496">
      <w:pPr>
        <w:pStyle w:val="berschrift3"/>
      </w:pPr>
      <w:bookmarkStart w:id="27" w:name="_Toc476057178"/>
      <w:r w:rsidRPr="006518C9">
        <w:t>Handling updates to the controlled vocabulary</w:t>
      </w:r>
      <w:bookmarkEnd w:id="27"/>
    </w:p>
    <w:p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4"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w:t>
      </w:r>
      <w:proofErr w:type="gramStart"/>
      <w:r w:rsidR="00EC44DB" w:rsidRPr="006518C9">
        <w:rPr>
          <w:lang w:val="en-US"/>
        </w:rPr>
        <w:t>is anticipated</w:t>
      </w:r>
      <w:proofErr w:type="gramEnd"/>
      <w:r w:rsidR="00EC44DB" w:rsidRPr="006518C9">
        <w:rPr>
          <w:lang w:val="en-US"/>
        </w:rPr>
        <w:t xml:space="preserve">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w:t>
      </w:r>
      <w:proofErr w:type="gramStart"/>
      <w:r w:rsidR="004D0FE2" w:rsidRPr="006518C9">
        <w:rPr>
          <w:lang w:val="en-US"/>
        </w:rPr>
        <w:t>has been decided</w:t>
      </w:r>
      <w:proofErr w:type="gramEnd"/>
      <w:r w:rsidR="004D0FE2" w:rsidRPr="006518C9">
        <w:rPr>
          <w:lang w:val="en-US"/>
        </w:rPr>
        <w:t xml:space="preserve">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rsidR="00E24CA1" w:rsidRPr="006518C9" w:rsidRDefault="00E24CA1" w:rsidP="00466496">
      <w:pPr>
        <w:rPr>
          <w:lang w:val="en-US"/>
        </w:rPr>
      </w:pPr>
    </w:p>
    <w:p w:rsidR="00E24CA1" w:rsidRPr="006518C9" w:rsidRDefault="00BD1AC9" w:rsidP="00466496">
      <w:pPr>
        <w:pStyle w:val="berschrift3"/>
      </w:pPr>
      <w:bookmarkStart w:id="28" w:name="_Toc476057179"/>
      <w:r>
        <w:t>Identifying the input spectrum for each result</w:t>
      </w:r>
      <w:bookmarkEnd w:id="28"/>
    </w:p>
    <w:p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w:t>
      </w:r>
      <w:proofErr w:type="gramStart"/>
      <w:r w:rsidR="00D65EF2" w:rsidRPr="006518C9">
        <w:rPr>
          <w:lang w:val="en-US"/>
        </w:rPr>
        <w:t>element which</w:t>
      </w:r>
      <w:proofErr w:type="gramEnd"/>
      <w:r w:rsidR="00D65EF2" w:rsidRPr="006518C9">
        <w:rPr>
          <w:lang w:val="en-US"/>
        </w:rPr>
        <w:t xml:space="preserve">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w:t>
      </w:r>
      <w:proofErr w:type="gramStart"/>
      <w:r w:rsidR="00F81842" w:rsidRPr="006518C9">
        <w:rPr>
          <w:lang w:val="en-US"/>
        </w:rPr>
        <w:t>is implemented</w:t>
      </w:r>
      <w:proofErr w:type="gramEnd"/>
      <w:r w:rsidR="00F81842" w:rsidRPr="006518C9">
        <w:rPr>
          <w:lang w:val="en-US"/>
        </w:rPr>
        <w:t xml:space="preserve">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w:t>
      </w:r>
      <w:proofErr w:type="gramStart"/>
      <w:r w:rsidR="00FD1372" w:rsidRPr="006518C9">
        <w:rPr>
          <w:lang w:val="en-US"/>
        </w:rPr>
        <w:t>MUST be imported</w:t>
      </w:r>
      <w:proofErr w:type="gramEnd"/>
      <w:r w:rsidR="00FD1372" w:rsidRPr="006518C9">
        <w:rPr>
          <w:lang w:val="en-US"/>
        </w:rPr>
        <w:t xml:space="preserve"> into the &lt;SpectraData&gt; element to demonstrate which system for identifying input spectra is being used in the spectrumID attribute of &lt;SpectrumIdentificationResult&gt;. </w:t>
      </w:r>
    </w:p>
    <w:p w:rsidR="002775BE" w:rsidRPr="006518C9" w:rsidRDefault="002775BE" w:rsidP="000804F9">
      <w:pPr>
        <w:jc w:val="both"/>
        <w:rPr>
          <w:lang w:val="en-US"/>
        </w:rPr>
      </w:pPr>
    </w:p>
    <w:p w:rsidR="002775BE" w:rsidRPr="006518C9" w:rsidRDefault="002775BE" w:rsidP="000804F9">
      <w:pPr>
        <w:jc w:val="both"/>
        <w:rPr>
          <w:i/>
          <w:lang w:val="en-US"/>
        </w:rPr>
      </w:pPr>
      <w:r w:rsidRPr="006518C9">
        <w:rPr>
          <w:i/>
          <w:lang w:val="en-US"/>
        </w:rPr>
        <w:lastRenderedPageBreak/>
        <w:t xml:space="preserve">It is encouraged but not mandatory that a valid mzIdentML file </w:t>
      </w:r>
      <w:proofErr w:type="gramStart"/>
      <w:r w:rsidRPr="006518C9">
        <w:rPr>
          <w:i/>
          <w:lang w:val="en-US"/>
        </w:rPr>
        <w:t>is accompanied</w:t>
      </w:r>
      <w:proofErr w:type="gramEnd"/>
      <w:r w:rsidRPr="006518C9">
        <w:rPr>
          <w:i/>
          <w:lang w:val="en-US"/>
        </w:rPr>
        <w:t xml:space="preserve">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rsidR="00A67501" w:rsidRPr="006518C9" w:rsidRDefault="00A67501" w:rsidP="00466496">
      <w:pPr>
        <w:rPr>
          <w:i/>
          <w:lang w:val="en-US"/>
        </w:rPr>
      </w:pPr>
    </w:p>
    <w:p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rsidR="00E24CA1" w:rsidRPr="006518C9" w:rsidRDefault="00A67501" w:rsidP="00B151A4">
      <w:pPr>
        <w:jc w:val="both"/>
        <w:rPr>
          <w:lang w:val="en-US"/>
        </w:rPr>
      </w:pPr>
      <w:r w:rsidRPr="006518C9">
        <w:rPr>
          <w:lang w:val="en-US"/>
        </w:rPr>
        <w:t xml:space="preserve">Version 1.1.0 of the specification document </w:t>
      </w:r>
      <w:proofErr w:type="gramStart"/>
      <w:r w:rsidRPr="006518C9">
        <w:rPr>
          <w:lang w:val="en-US"/>
        </w:rPr>
        <w:t>states</w:t>
      </w:r>
      <w:proofErr w:type="gramEnd"/>
      <w:r w:rsidRPr="006518C9">
        <w:rPr>
          <w:lang w:val="en-US"/>
        </w:rPr>
        <w:t xml:space="preserve">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xml:space="preserve">, the only legal ways of referencing a spectrum identification format </w:t>
      </w:r>
      <w:proofErr w:type="gramStart"/>
      <w:r w:rsidR="00C61416" w:rsidRPr="006518C9">
        <w:rPr>
          <w:lang w:val="en-US"/>
        </w:rPr>
        <w:t>are provided</w:t>
      </w:r>
      <w:proofErr w:type="gramEnd"/>
      <w:r w:rsidR="00C61416" w:rsidRPr="006518C9">
        <w:rPr>
          <w:lang w:val="en-US"/>
        </w:rPr>
        <w:t xml:space="preserve"> below in Table 1. Any new spectral formats that cannot fit into this schema require an update to this</w:t>
      </w:r>
      <w:r w:rsidR="00144D4C" w:rsidRPr="006518C9">
        <w:rPr>
          <w:lang w:val="en-US"/>
        </w:rPr>
        <w:t xml:space="preserve"> document.</w:t>
      </w:r>
    </w:p>
    <w:p w:rsidR="00A67501" w:rsidRPr="006518C9" w:rsidRDefault="00A67501" w:rsidP="00466496">
      <w:pPr>
        <w:rPr>
          <w:i/>
          <w:lang w:val="en-US"/>
        </w:rPr>
      </w:pPr>
    </w:p>
    <w:p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rsidTr="000F55FF">
        <w:trPr>
          <w:trHeight w:val="308"/>
        </w:trPr>
        <w:tc>
          <w:tcPr>
            <w:tcW w:w="1351" w:type="dxa"/>
            <w:noWrap/>
          </w:tcPr>
          <w:p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rsidR="00535DF3" w:rsidRPr="006518C9" w:rsidRDefault="00535DF3" w:rsidP="000F55FF">
            <w:pPr>
              <w:rPr>
                <w:rFonts w:cs="Arial"/>
                <w:color w:val="000000"/>
                <w:lang w:val="en-US"/>
              </w:rPr>
            </w:pPr>
          </w:p>
        </w:tc>
        <w:tc>
          <w:tcPr>
            <w:tcW w:w="3447" w:type="dxa"/>
            <w:noWrap/>
          </w:tcPr>
          <w:p w:rsidR="00535DF3" w:rsidRPr="006518C9" w:rsidRDefault="00535DF3" w:rsidP="000F55FF">
            <w:pPr>
              <w:rPr>
                <w:rFonts w:cs="Arial"/>
                <w:color w:val="000000"/>
                <w:lang w:val="en-US"/>
              </w:rPr>
            </w:pPr>
            <w:proofErr w:type="gramStart"/>
            <w:r w:rsidRPr="006518C9">
              <w:rPr>
                <w:rFonts w:cs="Arial"/>
                <w:color w:val="000000"/>
                <w:lang w:val="en-US"/>
              </w:rPr>
              <w:t>controller=</w:t>
            </w:r>
            <w:proofErr w:type="gramEnd"/>
            <w:r w:rsidRPr="006518C9">
              <w:rPr>
                <w:rFonts w:cs="Arial"/>
                <w:color w:val="000000"/>
                <w:lang w:val="en-US"/>
              </w:rPr>
              <w:t>0 is usually the mass spectrometer</w:t>
            </w:r>
            <w:r w:rsidR="00261A15" w:rsidRPr="006518C9">
              <w:rPr>
                <w:rFonts w:cs="Arial"/>
                <w:color w:val="000000"/>
                <w:lang w:val="en-US"/>
              </w:rPr>
              <w:t xml:space="preserve">. </w:t>
            </w:r>
            <w:proofErr w:type="gramStart"/>
            <w:r w:rsidR="00261A15" w:rsidRPr="006518C9">
              <w:rPr>
                <w:rFonts w:cs="Arial"/>
                <w:color w:val="000000"/>
                <w:lang w:val="en-US"/>
              </w:rPr>
              <w:t>Space-separated values.</w:t>
            </w:r>
            <w:proofErr w:type="gramEnd"/>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rsidR="00535DF3" w:rsidRPr="006518C9" w:rsidRDefault="006A4610" w:rsidP="000F55FF">
            <w:pPr>
              <w:rPr>
                <w:rFonts w:cs="Arial"/>
                <w:color w:val="000000"/>
                <w:lang w:val="en-US"/>
              </w:rPr>
            </w:pPr>
            <w:proofErr w:type="gramStart"/>
            <w:r w:rsidRPr="006518C9">
              <w:rPr>
                <w:rFonts w:cs="Arial"/>
                <w:color w:val="000000"/>
                <w:lang w:val="en-US"/>
              </w:rPr>
              <w:t>Space-separated values.</w:t>
            </w:r>
            <w:proofErr w:type="gramEnd"/>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rsidR="00535DF3" w:rsidRPr="006518C9" w:rsidRDefault="00261A15" w:rsidP="000F55FF">
            <w:pPr>
              <w:rPr>
                <w:rFonts w:cs="Arial"/>
                <w:color w:val="000000"/>
                <w:lang w:val="en-US"/>
              </w:rPr>
            </w:pPr>
            <w:proofErr w:type="gramStart"/>
            <w:r w:rsidRPr="006518C9">
              <w:rPr>
                <w:rFonts w:cs="Arial"/>
                <w:color w:val="000000"/>
                <w:lang w:val="en-US"/>
              </w:rPr>
              <w:t>Space-separated values.</w:t>
            </w:r>
            <w:proofErr w:type="gramEnd"/>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rsidR="00535DF3" w:rsidRPr="006518C9" w:rsidRDefault="00535DF3" w:rsidP="000F55FF">
            <w:pPr>
              <w:rPr>
                <w:rFonts w:cs="Arial"/>
                <w:color w:val="000000"/>
                <w:lang w:val="en-US"/>
              </w:rPr>
            </w:pP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rsidR="00535DF3" w:rsidRPr="006518C9" w:rsidRDefault="00535DF3" w:rsidP="000F55FF">
            <w:pPr>
              <w:rPr>
                <w:rFonts w:cs="Arial"/>
                <w:color w:val="000000"/>
                <w:lang w:val="en-US"/>
              </w:rPr>
            </w:pP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w:t>
            </w:r>
          </w:p>
        </w:tc>
      </w:tr>
      <w:tr w:rsidR="00535DF3" w:rsidRPr="006518C9" w:rsidTr="000F55FF">
        <w:trPr>
          <w:trHeight w:val="308"/>
        </w:trPr>
        <w:tc>
          <w:tcPr>
            <w:tcW w:w="1351" w:type="dxa"/>
            <w:noWrap/>
          </w:tcPr>
          <w:p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 xml:space="preserve">attribute </w:t>
            </w:r>
            <w:proofErr w:type="gramStart"/>
            <w:r w:rsidRPr="006518C9">
              <w:rPr>
                <w:rFonts w:cs="Arial"/>
                <w:color w:val="000000"/>
                <w:lang w:val="en-US"/>
              </w:rPr>
              <w:t>is referenced</w:t>
            </w:r>
            <w:proofErr w:type="gramEnd"/>
            <w:r w:rsidRPr="006518C9">
              <w:rPr>
                <w:rFonts w:cs="Arial"/>
                <w:color w:val="000000"/>
                <w:lang w:val="en-US"/>
              </w:rPr>
              <w:t xml:space="preserve"> directly.</w:t>
            </w:r>
          </w:p>
        </w:tc>
      </w:tr>
      <w:tr w:rsidR="007B64F8" w:rsidRPr="006518C9" w:rsidTr="000F55FF">
        <w:trPr>
          <w:trHeight w:val="308"/>
        </w:trPr>
        <w:tc>
          <w:tcPr>
            <w:tcW w:w="1351" w:type="dxa"/>
            <w:noWrap/>
          </w:tcPr>
          <w:p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rsidR="007B64F8" w:rsidRPr="006518C9" w:rsidRDefault="00AC3D70" w:rsidP="000F55FF">
            <w:pPr>
              <w:rPr>
                <w:rFonts w:cs="Arial"/>
                <w:color w:val="000000"/>
                <w:lang w:val="en-US"/>
              </w:rPr>
            </w:pPr>
            <w:r w:rsidRPr="006518C9">
              <w:rPr>
                <w:rFonts w:cs="Arial"/>
                <w:color w:val="000000"/>
                <w:lang w:val="en-US"/>
              </w:rPr>
              <w:t xml:space="preserve">Thermo nativeID format, combined </w:t>
            </w:r>
            <w:r w:rsidRPr="006518C9">
              <w:rPr>
                <w:rFonts w:cs="Arial"/>
                <w:color w:val="000000"/>
                <w:lang w:val="en-US"/>
              </w:rPr>
              <w:lastRenderedPageBreak/>
              <w:t>spectra</w:t>
            </w:r>
          </w:p>
        </w:tc>
        <w:tc>
          <w:tcPr>
            <w:tcW w:w="3805" w:type="dxa"/>
            <w:noWrap/>
          </w:tcPr>
          <w:p w:rsidR="007B64F8" w:rsidRPr="006518C9" w:rsidRDefault="00C858D6" w:rsidP="00C858D6">
            <w:pPr>
              <w:rPr>
                <w:rFonts w:cs="Arial"/>
                <w:color w:val="000000"/>
                <w:lang w:val="en-US"/>
              </w:rPr>
            </w:pPr>
            <w:r w:rsidRPr="006518C9">
              <w:rPr>
                <w:rFonts w:cs="Arial"/>
                <w:color w:val="000000"/>
                <w:lang w:val="en-US"/>
              </w:rPr>
              <w:lastRenderedPageBreak/>
              <w:t xml:space="preserve">controllerType=xsd:nonNegativeInteger controllerNumber=xsd:positiveInteger scan=xsd:positiveInteger, </w:t>
            </w:r>
          </w:p>
          <w:p w:rsidR="00C858D6" w:rsidRPr="006518C9" w:rsidRDefault="00C858D6" w:rsidP="00C858D6">
            <w:pPr>
              <w:rPr>
                <w:rFonts w:cs="Arial"/>
                <w:color w:val="000000"/>
                <w:lang w:val="en-US"/>
              </w:rPr>
            </w:pPr>
            <w:proofErr w:type="gramStart"/>
            <w:r w:rsidRPr="006518C9">
              <w:rPr>
                <w:rFonts w:cs="Arial"/>
                <w:color w:val="000000"/>
                <w:lang w:val="en-US"/>
              </w:rPr>
              <w:t>controllerType=</w:t>
            </w:r>
            <w:proofErr w:type="gramEnd"/>
            <w:r w:rsidRPr="006518C9">
              <w:rPr>
                <w:rFonts w:cs="Arial"/>
                <w:color w:val="000000"/>
                <w:lang w:val="en-US"/>
              </w:rPr>
              <w:t xml:space="preserve">xsd:nonNegativeInteger </w:t>
            </w:r>
            <w:r w:rsidRPr="006518C9">
              <w:rPr>
                <w:rFonts w:cs="Arial"/>
                <w:color w:val="000000"/>
                <w:lang w:val="en-US"/>
              </w:rPr>
              <w:lastRenderedPageBreak/>
              <w:t>controllerNumber=xsd:positiveInteger scan=xsd:positiveInteger…</w:t>
            </w:r>
          </w:p>
          <w:p w:rsidR="00C858D6" w:rsidRPr="006518C9" w:rsidRDefault="00C858D6" w:rsidP="00C858D6">
            <w:pPr>
              <w:rPr>
                <w:rFonts w:cs="Arial"/>
                <w:color w:val="000000"/>
                <w:lang w:val="en-US"/>
              </w:rPr>
            </w:pPr>
          </w:p>
        </w:tc>
        <w:tc>
          <w:tcPr>
            <w:tcW w:w="3447" w:type="dxa"/>
            <w:noWrap/>
          </w:tcPr>
          <w:p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lastRenderedPageBreak/>
              <w:t>MS:1002648</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rsidR="00C858D6" w:rsidRPr="006518C9" w:rsidRDefault="00C858D6" w:rsidP="000F55FF">
            <w:pPr>
              <w:rPr>
                <w:rFonts w:cs="Arial"/>
                <w:color w:val="000000"/>
                <w:lang w:val="en-US"/>
              </w:rPr>
            </w:pPr>
            <w:proofErr w:type="gramStart"/>
            <w:r w:rsidRPr="006518C9">
              <w:rPr>
                <w:rFonts w:cs="Arial"/>
                <w:color w:val="000000"/>
                <w:lang w:val="en-US"/>
              </w:rPr>
              <w:t>function=</w:t>
            </w:r>
            <w:proofErr w:type="gramEnd"/>
            <w:r w:rsidRPr="006518C9">
              <w:rPr>
                <w:rFonts w:cs="Arial"/>
                <w:color w:val="000000"/>
                <w:lang w:val="en-US"/>
              </w:rPr>
              <w:t>xsd:positiveInteger process=xsd:nonNegativeInteger scan=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r w:rsidRPr="006518C9">
              <w:rPr>
                <w:rFonts w:cs="Arial"/>
                <w:color w:val="000000"/>
                <w:lang w:val="en-US"/>
              </w:rPr>
              <w:t xml:space="preserve">scan=xsd:nonNegativeInteger, </w:t>
            </w:r>
          </w:p>
          <w:p w:rsidR="00B9228D" w:rsidRPr="006518C9" w:rsidRDefault="00B9228D"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 BAF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rsidR="00AC3D70" w:rsidRPr="006518C9" w:rsidRDefault="00B9228D" w:rsidP="000F55FF">
            <w:pPr>
              <w:rPr>
                <w:rFonts w:cs="Arial"/>
                <w:color w:val="000000"/>
                <w:lang w:val="en-US"/>
              </w:rPr>
            </w:pPr>
            <w:r w:rsidRPr="006518C9">
              <w:rPr>
                <w:rFonts w:cs="Arial"/>
                <w:color w:val="000000"/>
                <w:lang w:val="en-US"/>
              </w:rPr>
              <w:t xml:space="preserve">file=xsd:IDREF, </w:t>
            </w:r>
          </w:p>
          <w:p w:rsidR="00B9228D" w:rsidRPr="006518C9" w:rsidRDefault="00B9228D" w:rsidP="000F55FF">
            <w:pPr>
              <w:rPr>
                <w:rFonts w:cs="Arial"/>
                <w:color w:val="000000"/>
                <w:lang w:val="en-US"/>
              </w:rPr>
            </w:pPr>
            <w:r w:rsidRPr="006518C9">
              <w:rPr>
                <w:rFonts w:cs="Arial"/>
                <w:color w:val="000000"/>
                <w:lang w:val="en-US"/>
              </w:rPr>
              <w:t xml:space="preserve">file=xsd:IDREF, </w:t>
            </w:r>
          </w:p>
          <w:p w:rsidR="00B9228D" w:rsidRPr="006518C9" w:rsidRDefault="00B9228D"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Bruker FID 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rsidR="00AC3D70" w:rsidRPr="006518C9" w:rsidRDefault="00FD6E46" w:rsidP="000F55FF">
            <w:pPr>
              <w:rPr>
                <w:rFonts w:cs="Arial"/>
                <w:color w:val="000000"/>
                <w:lang w:val="en-US"/>
              </w:rPr>
            </w:pPr>
            <w:r w:rsidRPr="006518C9">
              <w:rPr>
                <w:rFonts w:cs="Arial"/>
                <w:color w:val="000000"/>
                <w:lang w:val="en-US"/>
              </w:rPr>
              <w:t xml:space="preserve">index=xsd:nonNegativeInteger, </w:t>
            </w:r>
          </w:p>
          <w:p w:rsidR="00FD6E46" w:rsidRPr="006518C9" w:rsidRDefault="00FD6E46" w:rsidP="000F55FF">
            <w:pPr>
              <w:rPr>
                <w:rFonts w:cs="Arial"/>
                <w:color w:val="000000"/>
                <w:lang w:val="en-US"/>
              </w:rPr>
            </w:pPr>
            <w:r w:rsidRPr="006518C9">
              <w:rPr>
                <w:rFonts w:cs="Arial"/>
                <w:color w:val="000000"/>
                <w:lang w:val="en-US"/>
              </w:rPr>
              <w:t xml:space="preserve">index=xsd:nonNegativeInteger, </w:t>
            </w:r>
          </w:p>
          <w:p w:rsidR="00FD6E46" w:rsidRPr="006518C9" w:rsidRDefault="00FD6E46" w:rsidP="000F55FF">
            <w:pPr>
              <w:rPr>
                <w:rFonts w:cs="Arial"/>
                <w:color w:val="000000"/>
                <w:lang w:val="en-US"/>
              </w:rPr>
            </w:pPr>
            <w:proofErr w:type="gramStart"/>
            <w:r w:rsidRPr="006518C9">
              <w:rPr>
                <w:rFonts w:cs="Arial"/>
                <w:color w:val="000000"/>
                <w:lang w:val="en-US"/>
              </w:rPr>
              <w:t>index=</w:t>
            </w:r>
            <w:proofErr w:type="gramEnd"/>
            <w:r w:rsidRPr="006518C9">
              <w:rPr>
                <w:rFonts w:cs="Arial"/>
                <w:color w:val="000000"/>
                <w:lang w:val="en-US"/>
              </w:rPr>
              <w:t>xsd:nonNegativeInteger…</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 xml:space="preserve">Multiple </w:t>
            </w:r>
            <w:proofErr w:type="gramStart"/>
            <w:r w:rsidRPr="006518C9">
              <w:rPr>
                <w:rFonts w:cs="Arial"/>
                <w:color w:val="000000"/>
                <w:lang w:val="en-US"/>
              </w:rPr>
              <w:t>peak list nativeID c</w:t>
            </w:r>
            <w:r w:rsidR="00ED4A0E" w:rsidRPr="006518C9">
              <w:rPr>
                <w:rFonts w:cs="Arial"/>
                <w:color w:val="000000"/>
                <w:lang w:val="en-US"/>
              </w:rPr>
              <w:t>omma</w:t>
            </w:r>
            <w:proofErr w:type="gramEnd"/>
            <w:r w:rsidR="00ED4A0E" w:rsidRPr="006518C9">
              <w:rPr>
                <w:rFonts w:cs="Arial"/>
                <w:color w:val="000000"/>
                <w:lang w:val="en-US"/>
              </w:rPr>
              <w:t xml:space="preserve"> separated list of spectra that have been merged prior to searching or used together in some other manner intrinsic to the search.</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rsidR="00AC3D70" w:rsidRPr="006518C9" w:rsidRDefault="00FD6E46" w:rsidP="000F55FF">
            <w:pPr>
              <w:rPr>
                <w:rFonts w:cs="Arial"/>
                <w:color w:val="000000"/>
                <w:lang w:val="en-US"/>
              </w:rPr>
            </w:pPr>
            <w:r w:rsidRPr="006518C9">
              <w:rPr>
                <w:rFonts w:cs="Arial"/>
                <w:color w:val="000000"/>
                <w:lang w:val="en-US"/>
              </w:rPr>
              <w:t xml:space="preserve">file=xsd:IDREF, </w:t>
            </w:r>
          </w:p>
          <w:p w:rsidR="00FD6E46" w:rsidRPr="006518C9" w:rsidRDefault="00FD6E46" w:rsidP="000F55FF">
            <w:pPr>
              <w:rPr>
                <w:rFonts w:cs="Arial"/>
                <w:color w:val="000000"/>
                <w:lang w:val="en-US"/>
              </w:rPr>
            </w:pPr>
            <w:r w:rsidRPr="006518C9">
              <w:rPr>
                <w:rFonts w:cs="Arial"/>
                <w:color w:val="000000"/>
                <w:lang w:val="en-US"/>
              </w:rPr>
              <w:t xml:space="preserve">file=xsd:IDREF, </w:t>
            </w:r>
          </w:p>
          <w:p w:rsidR="00FD6E46" w:rsidRPr="006518C9" w:rsidRDefault="00FD6E46" w:rsidP="000F55FF">
            <w:pPr>
              <w:rPr>
                <w:rFonts w:cs="Arial"/>
                <w:color w:val="000000"/>
                <w:lang w:val="en-US"/>
              </w:rPr>
            </w:pPr>
            <w:proofErr w:type="gramStart"/>
            <w:r w:rsidRPr="006518C9">
              <w:rPr>
                <w:rFonts w:cs="Arial"/>
                <w:color w:val="000000"/>
                <w:lang w:val="en-US"/>
              </w:rPr>
              <w:t>file=</w:t>
            </w:r>
            <w:proofErr w:type="gramEnd"/>
            <w:r w:rsidRPr="006518C9">
              <w:rPr>
                <w:rFonts w:cs="Arial"/>
                <w:color w:val="000000"/>
                <w:lang w:val="en-US"/>
              </w:rPr>
              <w:t>xsd:IDREF…</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 xml:space="preserve">Single </w:t>
            </w:r>
            <w:proofErr w:type="gramStart"/>
            <w:r w:rsidRPr="006518C9">
              <w:rPr>
                <w:rFonts w:cs="Arial"/>
                <w:color w:val="000000"/>
                <w:lang w:val="en-US"/>
              </w:rPr>
              <w:t>peak list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rsidR="00AC3D70" w:rsidRPr="006518C9" w:rsidRDefault="007259F2" w:rsidP="000F55FF">
            <w:pPr>
              <w:rPr>
                <w:rFonts w:cs="Arial"/>
                <w:color w:val="000000"/>
                <w:lang w:val="en-US"/>
              </w:rPr>
            </w:pPr>
            <w:r w:rsidRPr="006518C9">
              <w:rPr>
                <w:rFonts w:cs="Arial"/>
                <w:color w:val="000000"/>
                <w:lang w:val="en-US"/>
              </w:rPr>
              <w:t xml:space="preserve">scan=xsd:nonNegativeInteger, </w:t>
            </w:r>
          </w:p>
          <w:p w:rsidR="007259F2" w:rsidRPr="006518C9" w:rsidRDefault="007259F2" w:rsidP="000F55FF">
            <w:pPr>
              <w:rPr>
                <w:rFonts w:cs="Arial"/>
                <w:color w:val="000000"/>
                <w:lang w:val="en-US"/>
              </w:rPr>
            </w:pPr>
            <w:r w:rsidRPr="006518C9">
              <w:rPr>
                <w:rFonts w:cs="Arial"/>
                <w:color w:val="000000"/>
                <w:lang w:val="en-US"/>
              </w:rPr>
              <w:t xml:space="preserve">scan=xsd:nonNegativeInteger, </w:t>
            </w:r>
          </w:p>
          <w:p w:rsidR="007259F2" w:rsidRPr="006518C9" w:rsidRDefault="007259F2" w:rsidP="000F55FF">
            <w:pPr>
              <w:rPr>
                <w:rFonts w:cs="Arial"/>
                <w:color w:val="000000"/>
                <w:lang w:val="en-US"/>
              </w:rPr>
            </w:pPr>
            <w:proofErr w:type="gramStart"/>
            <w:r w:rsidRPr="006518C9">
              <w:rPr>
                <w:rFonts w:cs="Arial"/>
                <w:color w:val="000000"/>
                <w:lang w:val="en-US"/>
              </w:rPr>
              <w:t>scan=</w:t>
            </w:r>
            <w:proofErr w:type="gramEnd"/>
            <w:r w:rsidRPr="006518C9">
              <w:rPr>
                <w:rFonts w:cs="Arial"/>
                <w:color w:val="000000"/>
                <w:lang w:val="en-US"/>
              </w:rPr>
              <w:t>xsd:nonNegativeInteger…</w:t>
            </w:r>
          </w:p>
        </w:tc>
        <w:tc>
          <w:tcPr>
            <w:tcW w:w="3447" w:type="dxa"/>
            <w:noWrap/>
          </w:tcPr>
          <w:p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 xml:space="preserve">omma separated list of spectra that </w:t>
            </w:r>
            <w:proofErr w:type="gramStart"/>
            <w:r w:rsidR="00D77F87" w:rsidRPr="006518C9">
              <w:rPr>
                <w:rFonts w:cs="Arial"/>
                <w:color w:val="000000"/>
                <w:lang w:val="en-US"/>
              </w:rPr>
              <w:t>have been combined</w:t>
            </w:r>
            <w:proofErr w:type="gramEnd"/>
            <w:r w:rsidR="00D77F87" w:rsidRPr="006518C9">
              <w:rPr>
                <w:rFonts w:cs="Arial"/>
                <w:color w:val="000000"/>
                <w:lang w:val="en-US"/>
              </w:rPr>
              <w:t xml:space="preserve">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rsidR="007259F2" w:rsidRPr="006518C9" w:rsidRDefault="007259F2" w:rsidP="000F55FF">
            <w:pPr>
              <w:rPr>
                <w:rFonts w:cs="Arial"/>
                <w:color w:val="000000"/>
                <w:lang w:val="en-US"/>
              </w:rPr>
            </w:pPr>
            <w:proofErr w:type="gramStart"/>
            <w:r w:rsidRPr="006518C9">
              <w:rPr>
                <w:rFonts w:cs="Arial"/>
                <w:color w:val="000000"/>
                <w:lang w:val="en-US"/>
              </w:rPr>
              <w:t>spectrum=</w:t>
            </w:r>
            <w:proofErr w:type="gramEnd"/>
            <w:r w:rsidRPr="006518C9">
              <w:rPr>
                <w:rFonts w:cs="Arial"/>
                <w:color w:val="000000"/>
                <w:lang w:val="en-US"/>
              </w:rPr>
              <w:t>xsd:nonNegativeInteger…</w:t>
            </w:r>
          </w:p>
        </w:tc>
        <w:tc>
          <w:tcPr>
            <w:tcW w:w="3447" w:type="dxa"/>
            <w:noWrap/>
          </w:tcPr>
          <w:p w:rsidR="00AC3D70" w:rsidRPr="006518C9" w:rsidRDefault="008A2AC3" w:rsidP="008A2AC3">
            <w:pPr>
              <w:rPr>
                <w:rFonts w:cs="Arial"/>
                <w:color w:val="000000"/>
                <w:lang w:val="en-US"/>
              </w:rPr>
            </w:pPr>
            <w:proofErr w:type="gramStart"/>
            <w:r w:rsidRPr="006518C9">
              <w:rPr>
                <w:rFonts w:cs="Arial"/>
                <w:color w:val="000000"/>
                <w:lang w:val="en-US"/>
              </w:rPr>
              <w:t>Spectrum identifier nativeID c</w:t>
            </w:r>
            <w:r w:rsidR="00D77F87" w:rsidRPr="006518C9">
              <w:rPr>
                <w:rFonts w:cs="Arial"/>
                <w:color w:val="000000"/>
                <w:lang w:val="en-US"/>
              </w:rPr>
              <w:t>omma</w:t>
            </w:r>
            <w:proofErr w:type="gramEnd"/>
            <w:r w:rsidR="00D77F87" w:rsidRPr="006518C9">
              <w:rPr>
                <w:rFonts w:cs="Arial"/>
                <w:color w:val="000000"/>
                <w:lang w:val="en-US"/>
              </w:rPr>
              <w:t xml:space="preserve"> separated list of spectra that have been combined prior to searching or interpretation</w:t>
            </w:r>
            <w:r w:rsidR="00ED4A0E" w:rsidRPr="006518C9">
              <w:rPr>
                <w:rFonts w:cs="Arial"/>
                <w:color w:val="000000"/>
                <w:lang w:val="en-US"/>
              </w:rPr>
              <w:t>.</w:t>
            </w:r>
          </w:p>
        </w:tc>
      </w:tr>
      <w:tr w:rsidR="00AC3D70" w:rsidRPr="006518C9" w:rsidTr="000F55FF">
        <w:trPr>
          <w:trHeight w:val="308"/>
        </w:trPr>
        <w:tc>
          <w:tcPr>
            <w:tcW w:w="1351" w:type="dxa"/>
            <w:noWrap/>
          </w:tcPr>
          <w:p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rsidR="00F15599" w:rsidRPr="006518C9" w:rsidRDefault="00F15599" w:rsidP="000F55FF">
            <w:pPr>
              <w:rPr>
                <w:rFonts w:cs="Arial"/>
                <w:color w:val="000000"/>
                <w:lang w:val="en-US"/>
              </w:rPr>
            </w:pPr>
            <w:r w:rsidRPr="006518C9">
              <w:rPr>
                <w:rFonts w:cs="Arial"/>
                <w:color w:val="000000"/>
                <w:lang w:val="en-US"/>
              </w:rPr>
              <w:t xml:space="preserve">xsd:string, </w:t>
            </w:r>
          </w:p>
          <w:p w:rsidR="00F15599" w:rsidRPr="006518C9" w:rsidRDefault="00F15599" w:rsidP="000F55FF">
            <w:pPr>
              <w:rPr>
                <w:rFonts w:cs="Arial"/>
                <w:color w:val="000000"/>
                <w:lang w:val="en-US"/>
              </w:rPr>
            </w:pPr>
            <w:r w:rsidRPr="006518C9">
              <w:rPr>
                <w:rFonts w:cs="Arial"/>
                <w:color w:val="000000"/>
                <w:lang w:val="en-US"/>
              </w:rPr>
              <w:t xml:space="preserve">xsd:string, </w:t>
            </w:r>
          </w:p>
          <w:p w:rsidR="00AC3D70" w:rsidRPr="006518C9" w:rsidRDefault="00F15599" w:rsidP="000F55FF">
            <w:pPr>
              <w:rPr>
                <w:rFonts w:cs="Arial"/>
                <w:color w:val="000000"/>
                <w:lang w:val="en-US"/>
              </w:rPr>
            </w:pPr>
            <w:proofErr w:type="gramStart"/>
            <w:r w:rsidRPr="006518C9">
              <w:rPr>
                <w:rFonts w:cs="Arial"/>
                <w:color w:val="000000"/>
                <w:lang w:val="en-US"/>
              </w:rPr>
              <w:t>xsd:</w:t>
            </w:r>
            <w:proofErr w:type="gramEnd"/>
            <w:r w:rsidRPr="006518C9">
              <w:rPr>
                <w:rFonts w:cs="Arial"/>
                <w:color w:val="000000"/>
                <w:lang w:val="en-US"/>
              </w:rPr>
              <w:t>string…</w:t>
            </w:r>
          </w:p>
        </w:tc>
        <w:tc>
          <w:tcPr>
            <w:tcW w:w="3447" w:type="dxa"/>
            <w:noWrap/>
          </w:tcPr>
          <w:p w:rsidR="00AC3D70" w:rsidRPr="006518C9" w:rsidRDefault="00D77F87" w:rsidP="000F55FF">
            <w:pPr>
              <w:rPr>
                <w:rFonts w:cs="Arial"/>
                <w:color w:val="000000"/>
                <w:lang w:val="en-US"/>
              </w:rPr>
            </w:pPr>
            <w:r w:rsidRPr="006518C9">
              <w:rPr>
                <w:rFonts w:cs="Arial"/>
                <w:color w:val="000000"/>
                <w:lang w:val="en-US"/>
              </w:rPr>
              <w:t xml:space="preserve">Comma separated list of spectra that </w:t>
            </w:r>
            <w:proofErr w:type="gramStart"/>
            <w:r w:rsidRPr="006518C9">
              <w:rPr>
                <w:rFonts w:cs="Arial"/>
                <w:color w:val="000000"/>
                <w:lang w:val="en-US"/>
              </w:rPr>
              <w:t>have been combined</w:t>
            </w:r>
            <w:proofErr w:type="gramEnd"/>
            <w:r w:rsidRPr="006518C9">
              <w:rPr>
                <w:rFonts w:cs="Arial"/>
                <w:color w:val="000000"/>
                <w:lang w:val="en-US"/>
              </w:rPr>
              <w:t xml:space="preserve"> prior to searching or interpretation</w:t>
            </w:r>
            <w:r w:rsidR="00ED4A0E" w:rsidRPr="006518C9">
              <w:rPr>
                <w:rFonts w:cs="Arial"/>
                <w:color w:val="000000"/>
                <w:lang w:val="en-US"/>
              </w:rPr>
              <w:t>.</w:t>
            </w:r>
          </w:p>
        </w:tc>
      </w:tr>
    </w:tbl>
    <w:p w:rsidR="002151B4" w:rsidRPr="006518C9" w:rsidRDefault="0075640E" w:rsidP="0075640E">
      <w:pPr>
        <w:pStyle w:val="Beschriftung"/>
        <w:rPr>
          <w:lang w:val="en-US"/>
        </w:rPr>
      </w:pPr>
      <w:bookmarkStart w:id="29" w:name="_Ref450133236"/>
      <w:proofErr w:type="gramStart"/>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29"/>
      <w:r w:rsidR="00DA6DCE" w:rsidRPr="006518C9">
        <w:rPr>
          <w:lang w:val="en-US"/>
        </w:rPr>
        <w:t>.</w:t>
      </w:r>
      <w:proofErr w:type="gramEnd"/>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 xml:space="preserve">ID attribute </w:t>
      </w:r>
      <w:proofErr w:type="gramStart"/>
      <w:r w:rsidRPr="006518C9">
        <w:rPr>
          <w:lang w:val="en-US"/>
        </w:rPr>
        <w:t>should be constructed</w:t>
      </w:r>
      <w:proofErr w:type="gramEnd"/>
      <w:r w:rsidRPr="006518C9">
        <w:rPr>
          <w:lang w:val="en-US"/>
        </w:rPr>
        <w:t xml:space="preserve">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rsidR="00712422" w:rsidRPr="006518C9" w:rsidRDefault="00712422" w:rsidP="00466496">
      <w:pPr>
        <w:rPr>
          <w:rFonts w:ascii="Courier New" w:hAnsi="Courier New" w:cs="Courier New"/>
          <w:sz w:val="16"/>
          <w:szCs w:val="16"/>
          <w:lang w:val="en-US"/>
        </w:rPr>
      </w:pPr>
    </w:p>
    <w:p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rsidR="00C018F9" w:rsidRPr="006518C9" w:rsidRDefault="00C018F9" w:rsidP="00466496">
      <w:pPr>
        <w:rPr>
          <w:lang w:val="en-US"/>
        </w:rPr>
      </w:pPr>
    </w:p>
    <w:p w:rsidR="006C5C9F" w:rsidRPr="006518C9" w:rsidRDefault="006C5C9F" w:rsidP="00466496">
      <w:pPr>
        <w:rPr>
          <w:lang w:val="en-US"/>
        </w:rPr>
      </w:pPr>
      <w:r w:rsidRPr="006518C9">
        <w:rPr>
          <w:lang w:val="en-US"/>
        </w:rPr>
        <w:t>...</w:t>
      </w:r>
    </w:p>
    <w:p w:rsidR="006C5C9F" w:rsidRPr="006518C9" w:rsidRDefault="006C5C9F" w:rsidP="00466496">
      <w:pPr>
        <w:rPr>
          <w:lang w:val="en-US"/>
        </w:rPr>
      </w:pP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062</w:t>
      </w:r>
      <w:proofErr w:type="gramEnd"/>
      <w:r w:rsidRPr="006518C9">
        <w:rPr>
          <w:rFonts w:ascii="Courier New" w:hAnsi="Courier New" w:cs="Courier New"/>
          <w:sz w:val="16"/>
          <w:szCs w:val="16"/>
          <w:lang w:val="en-US"/>
        </w:rPr>
        <w:t>" name="Mascot MGF file" cvRef="PSI-MS"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0774</w:t>
      </w:r>
      <w:proofErr w:type="gramEnd"/>
      <w:r w:rsidRPr="006518C9">
        <w:rPr>
          <w:rFonts w:ascii="Courier New" w:hAnsi="Courier New" w:cs="Courier New"/>
          <w:sz w:val="16"/>
          <w:szCs w:val="16"/>
          <w:lang w:val="en-US"/>
        </w:rPr>
        <w:t>" name="multiple peak list nativeID format" cvRef="PSI-MS" /&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rsidR="006C5C9F" w:rsidRPr="006518C9" w:rsidRDefault="006C5C9F" w:rsidP="00466496">
      <w:pPr>
        <w:rPr>
          <w:lang w:val="en-US"/>
        </w:rPr>
      </w:pPr>
    </w:p>
    <w:p w:rsidR="00402E77" w:rsidRPr="006518C9" w:rsidRDefault="00402E77" w:rsidP="00466496">
      <w:pPr>
        <w:rPr>
          <w:lang w:val="en-US"/>
        </w:rPr>
      </w:pPr>
    </w:p>
    <w:p w:rsidR="00402E77" w:rsidRPr="006518C9" w:rsidRDefault="00402E77" w:rsidP="00402E77">
      <w:pPr>
        <w:pStyle w:val="berschrift2"/>
        <w:tabs>
          <w:tab w:val="num" w:pos="709"/>
        </w:tabs>
        <w:ind w:left="709" w:hanging="709"/>
      </w:pPr>
      <w:bookmarkStart w:id="30" w:name="_Toc476057180"/>
      <w:r w:rsidRPr="006518C9">
        <w:t xml:space="preserve">Comments on Specific </w:t>
      </w:r>
      <w:r w:rsidR="008A3963">
        <w:t>u</w:t>
      </w:r>
      <w:r w:rsidR="008A3963" w:rsidRPr="006518C9">
        <w:t xml:space="preserve">se </w:t>
      </w:r>
      <w:r w:rsidR="008A3963">
        <w:t>c</w:t>
      </w:r>
      <w:r w:rsidR="008A3963" w:rsidRPr="006518C9">
        <w:t>ases</w:t>
      </w:r>
      <w:bookmarkEnd w:id="30"/>
    </w:p>
    <w:p w:rsidR="00402E77" w:rsidRPr="006518C9" w:rsidRDefault="00402E77" w:rsidP="00FB60E2">
      <w:pPr>
        <w:jc w:val="both"/>
        <w:rPr>
          <w:lang w:val="en-US"/>
        </w:rPr>
      </w:pPr>
      <w:r w:rsidRPr="006518C9">
        <w:rPr>
          <w:lang w:val="en-US"/>
        </w:rPr>
        <w:t xml:space="preserve">Many special use cases for mzIdentML </w:t>
      </w:r>
      <w:proofErr w:type="gramStart"/>
      <w:r w:rsidRPr="006518C9">
        <w:rPr>
          <w:lang w:val="en-US"/>
        </w:rPr>
        <w:t>were considered</w:t>
      </w:r>
      <w:proofErr w:type="gramEnd"/>
      <w:r w:rsidRPr="006518C9">
        <w:rPr>
          <w:lang w:val="en-US"/>
        </w:rPr>
        <w:t xml:space="preserve">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t>
      </w:r>
      <w:proofErr w:type="gramStart"/>
      <w:r w:rsidRPr="006518C9">
        <w:rPr>
          <w:lang w:val="en-US"/>
        </w:rPr>
        <w:t>were considered</w:t>
      </w:r>
      <w:proofErr w:type="gramEnd"/>
      <w:r w:rsidRPr="006518C9">
        <w:rPr>
          <w:lang w:val="en-US"/>
        </w:rPr>
        <w:t xml:space="preserve"> – in particular those newly added in mzIdentML 1.2.</w:t>
      </w:r>
    </w:p>
    <w:p w:rsidR="00402E77" w:rsidRPr="006518C9" w:rsidRDefault="00402E77" w:rsidP="00466496">
      <w:pPr>
        <w:rPr>
          <w:lang w:val="en-US"/>
        </w:rPr>
      </w:pPr>
    </w:p>
    <w:p w:rsidR="00873DE8" w:rsidRPr="006518C9" w:rsidRDefault="00873DE8" w:rsidP="00466496">
      <w:pPr>
        <w:rPr>
          <w:lang w:val="en-US"/>
        </w:rPr>
      </w:pPr>
    </w:p>
    <w:p w:rsidR="00873DE8" w:rsidRPr="006518C9" w:rsidRDefault="00873DE8" w:rsidP="00071A7F">
      <w:pPr>
        <w:pStyle w:val="berschrift3"/>
      </w:pPr>
      <w:bookmarkStart w:id="31" w:name="_Ref374439841"/>
      <w:bookmarkStart w:id="32" w:name="_Toc476057181"/>
      <w:r w:rsidRPr="006518C9">
        <w:t>Protein grouping encoding</w:t>
      </w:r>
      <w:bookmarkEnd w:id="31"/>
      <w:bookmarkEnd w:id="32"/>
    </w:p>
    <w:p w:rsidR="00873DE8" w:rsidRPr="006518C9" w:rsidRDefault="00873DE8" w:rsidP="00827934">
      <w:pPr>
        <w:pStyle w:val="nobreak"/>
        <w:jc w:val="both"/>
        <w:rPr>
          <w:lang w:val="en-US"/>
        </w:rPr>
      </w:pPr>
      <w:r w:rsidRPr="006518C9">
        <w:rPr>
          <w:lang w:val="en-US"/>
        </w:rPr>
        <w:t xml:space="preserve">This section </w:t>
      </w:r>
      <w:proofErr w:type="gramStart"/>
      <w:r w:rsidRPr="006518C9">
        <w:rPr>
          <w:lang w:val="en-US"/>
        </w:rPr>
        <w:t>is newly inserted</w:t>
      </w:r>
      <w:proofErr w:type="gramEnd"/>
      <w:r w:rsidRPr="006518C9">
        <w:rPr>
          <w:lang w:val="en-US"/>
        </w:rPr>
        <w:t xml:space="preserve">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w:t>
      </w:r>
      <w:proofErr w:type="gramStart"/>
      <w:r w:rsidR="00F82756" w:rsidRPr="006518C9">
        <w:rPr>
          <w:lang w:val="en-US"/>
        </w:rPr>
        <w:t>had been proposed</w:t>
      </w:r>
      <w:proofErr w:type="gramEnd"/>
      <w:r w:rsidR="00F82756" w:rsidRPr="006518C9">
        <w:rPr>
          <w:lang w:val="en-US"/>
        </w:rPr>
        <w:t xml:space="preserve">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rsidR="00873DE8" w:rsidRPr="006518C9" w:rsidRDefault="00873DE8" w:rsidP="00466496">
      <w:pPr>
        <w:rPr>
          <w:lang w:val="en-US"/>
        </w:rPr>
      </w:pP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w:t>
      </w:r>
      <w:proofErr w:type="gramStart"/>
      <w:r w:rsidRPr="006518C9">
        <w:rPr>
          <w:rFonts w:ascii="Arial" w:hAnsi="Arial" w:cs="Arial"/>
          <w:sz w:val="20"/>
          <w:szCs w:val="20"/>
          <w:lang w:val="en-US"/>
        </w:rPr>
        <w:t>has been cited</w:t>
      </w:r>
      <w:proofErr w:type="gramEnd"/>
      <w:r w:rsidRPr="006518C9">
        <w:rPr>
          <w:rFonts w:ascii="Arial" w:hAnsi="Arial" w:cs="Arial"/>
          <w:sz w:val="20"/>
          <w:szCs w:val="20"/>
          <w:lang w:val="en-US"/>
        </w:rPr>
        <w:t xml:space="preserve"> by software is captured in mzIdentML in &lt;ProteinDetectionHypothesis&gt; (PDH).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w:t>
      </w:r>
      <w:proofErr w:type="gramStart"/>
      <w:r w:rsidRPr="006518C9">
        <w:rPr>
          <w:rFonts w:ascii="Arial" w:hAnsi="Arial" w:cs="Arial"/>
          <w:sz w:val="20"/>
          <w:szCs w:val="20"/>
          <w:lang w:val="en-US"/>
        </w:rPr>
        <w:t>MUST be mapped</w:t>
      </w:r>
      <w:proofErr w:type="gramEnd"/>
      <w:r w:rsidRPr="006518C9">
        <w:rPr>
          <w:rFonts w:ascii="Arial" w:hAnsi="Arial" w:cs="Arial"/>
          <w:sz w:val="20"/>
          <w:szCs w:val="20"/>
          <w:lang w:val="en-US"/>
        </w:rPr>
        <w:t xml:space="preserve"> onto &lt;ProteinAmbiguityGroup&gt; (PAG).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w:t>
      </w:r>
      <w:proofErr w:type="gramStart"/>
      <w:r w:rsidRPr="006518C9">
        <w:rPr>
          <w:rFonts w:ascii="Arial" w:hAnsi="Arial" w:cs="Arial"/>
          <w:sz w:val="20"/>
          <w:szCs w:val="20"/>
          <w:lang w:val="en-US"/>
        </w:rPr>
        <w:t>is now mapped</w:t>
      </w:r>
      <w:proofErr w:type="gramEnd"/>
      <w:r w:rsidRPr="006518C9">
        <w:rPr>
          <w:rFonts w:ascii="Arial" w:hAnsi="Arial" w:cs="Arial"/>
          <w:sz w:val="20"/>
          <w:szCs w:val="20"/>
          <w:lang w:val="en-US"/>
        </w:rPr>
        <w:t xml:space="preserve">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w:t>
      </w:r>
      <w:proofErr w:type="gramStart"/>
      <w:r w:rsidRPr="006518C9">
        <w:rPr>
          <w:rFonts w:ascii="Arial" w:hAnsi="Arial" w:cs="Arial"/>
          <w:sz w:val="20"/>
          <w:szCs w:val="20"/>
          <w:lang w:val="en-US"/>
        </w:rPr>
        <w:t>is not expected</w:t>
      </w:r>
      <w:proofErr w:type="gramEnd"/>
      <w:r w:rsidRPr="006518C9">
        <w:rPr>
          <w:rFonts w:ascii="Arial" w:hAnsi="Arial" w:cs="Arial"/>
          <w:sz w:val="20"/>
          <w:szCs w:val="20"/>
          <w:lang w:val="en-US"/>
        </w:rPr>
        <w:t xml:space="preserve"> that consuming software will use this attribute to determine which proteins have been reported as identified. </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4). The value MUST be derived from the count of PAGs passing the threshold reported in the file and will be checked by validation software.</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identifier </w:t>
      </w:r>
      <w:proofErr w:type="gramStart"/>
      <w:r w:rsidRPr="006518C9">
        <w:rPr>
          <w:rFonts w:ascii="Arial" w:hAnsi="Arial" w:cs="Arial"/>
          <w:sz w:val="20"/>
          <w:szCs w:val="20"/>
          <w:lang w:val="en-US"/>
        </w:rPr>
        <w:t>MUST be shared</w:t>
      </w:r>
      <w:proofErr w:type="gramEnd"/>
      <w:r w:rsidRPr="006518C9">
        <w:rPr>
          <w:rFonts w:ascii="Arial" w:hAnsi="Arial" w:cs="Arial"/>
          <w:sz w:val="20"/>
          <w:szCs w:val="20"/>
          <w:lang w:val="en-US"/>
        </w:rPr>
        <w:t xml:space="preserve"> by all PAGs belonging to the same cluster. An optional term “count of identified clusters” value = “xsd</w:t>
      </w:r>
      <w:proofErr w:type="gramStart"/>
      <w:r w:rsidRPr="006518C9">
        <w:rPr>
          <w:rFonts w:ascii="Arial" w:hAnsi="Arial" w:cs="Arial"/>
          <w:sz w:val="20"/>
          <w:szCs w:val="20"/>
          <w:lang w:val="en-US"/>
        </w:rPr>
        <w:t>:integer</w:t>
      </w:r>
      <w:proofErr w:type="gramEnd"/>
      <w:r w:rsidRPr="006518C9">
        <w:rPr>
          <w:rFonts w:ascii="Arial" w:hAnsi="Arial" w:cs="Arial"/>
          <w:sz w:val="20"/>
          <w:szCs w:val="20"/>
          <w:lang w:val="en-US"/>
        </w:rPr>
        <w:t>” (MS:1002406) MAY be annotated on the &lt;ProteinDetectionList&g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w:t>
      </w:r>
      <w:proofErr w:type="gramStart"/>
      <w:r w:rsidRPr="006518C9">
        <w:rPr>
          <w:rFonts w:ascii="Arial" w:hAnsi="Arial" w:cs="Arial"/>
          <w:sz w:val="20"/>
          <w:szCs w:val="20"/>
          <w:lang w:val="en-US"/>
        </w:rPr>
        <w:t>:1002401</w:t>
      </w:r>
      <w:proofErr w:type="gramEnd"/>
      <w:r w:rsidRPr="006518C9">
        <w:rPr>
          <w:rFonts w:ascii="Arial" w:hAnsi="Arial" w:cs="Arial"/>
          <w:sz w:val="20"/>
          <w:szCs w:val="20"/>
          <w:lang w:val="en-US"/>
        </w:rPr>
        <w:t xml:space="preserve">) or a “non-leading protein” (MS:1002402), as defined in Table 2, within a PAG.  This recommendation thus makes it explicit for consuming software whether one or more proteins have stronger evidence than </w:t>
      </w:r>
      <w:proofErr w:type="gramStart"/>
      <w:r w:rsidRPr="006518C9">
        <w:rPr>
          <w:rFonts w:ascii="Arial" w:hAnsi="Arial" w:cs="Arial"/>
          <w:sz w:val="20"/>
          <w:szCs w:val="20"/>
          <w:lang w:val="en-US"/>
        </w:rPr>
        <w:t>others</w:t>
      </w:r>
      <w:proofErr w:type="gramEnd"/>
      <w:r w:rsidRPr="006518C9">
        <w:rPr>
          <w:rFonts w:ascii="Arial" w:hAnsi="Arial" w:cs="Arial"/>
          <w:sz w:val="20"/>
          <w:szCs w:val="20"/>
          <w:lang w:val="en-US"/>
        </w:rPr>
        <w:t xml:space="preserve"> in the group (see Table 2 for examples).</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re is no expectation that consuming software should be aware of these terms, but they may be useful in internal pipeline or visualization software packages that </w:t>
      </w:r>
      <w:proofErr w:type="gramStart"/>
      <w:r w:rsidRPr="006518C9">
        <w:rPr>
          <w:rFonts w:ascii="Arial" w:hAnsi="Arial" w:cs="Arial"/>
          <w:sz w:val="20"/>
          <w:szCs w:val="20"/>
          <w:lang w:val="en-US"/>
        </w:rPr>
        <w:t>are specifically designed</w:t>
      </w:r>
      <w:proofErr w:type="gramEnd"/>
      <w:r w:rsidRPr="006518C9">
        <w:rPr>
          <w:rFonts w:ascii="Arial" w:hAnsi="Arial" w:cs="Arial"/>
          <w:sz w:val="20"/>
          <w:szCs w:val="20"/>
          <w:lang w:val="en-US"/>
        </w:rPr>
        <w:t xml:space="preserve"> to work with this terminology set.</w:t>
      </w:r>
    </w:p>
    <w:p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Some PDHs could be mapped to more than one PAG, for </w:t>
      </w:r>
      <w:proofErr w:type="gramStart"/>
      <w:r w:rsidRPr="006518C9">
        <w:rPr>
          <w:rFonts w:ascii="Arial" w:hAnsi="Arial" w:cs="Arial"/>
          <w:sz w:val="20"/>
          <w:szCs w:val="20"/>
          <w:lang w:val="en-US"/>
        </w:rPr>
        <w:t>example</w:t>
      </w:r>
      <w:proofErr w:type="gramEnd"/>
      <w:r w:rsidRPr="006518C9">
        <w:rPr>
          <w:rFonts w:ascii="Arial" w:hAnsi="Arial" w:cs="Arial"/>
          <w:sz w:val="20"/>
          <w:szCs w:val="20"/>
          <w:lang w:val="en-US"/>
        </w:rPr>
        <w:t xml:space="preserve"> where proteins are multiply subsumed. To capture these cases, multiple PDHs in different PAGs MAY reference the same &lt;DBSequence&gt;.</w:t>
      </w:r>
    </w:p>
    <w:p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The semantic validation software has been updated to encode these rules and report errors (“</w:t>
      </w:r>
      <w:proofErr w:type="gramStart"/>
      <w:r w:rsidRPr="006518C9">
        <w:rPr>
          <w:rFonts w:ascii="Arial" w:hAnsi="Arial" w:cs="Arial"/>
          <w:sz w:val="20"/>
          <w:szCs w:val="20"/>
          <w:lang w:val="en-US"/>
        </w:rPr>
        <w:t>MUST</w:t>
      </w:r>
      <w:proofErr w:type="gramEnd"/>
      <w:r w:rsidRPr="006518C9">
        <w:rPr>
          <w:rFonts w:ascii="Arial" w:hAnsi="Arial" w:cs="Arial"/>
          <w:sz w:val="20"/>
          <w:szCs w:val="20"/>
          <w:lang w:val="en-US"/>
        </w:rPr>
        <w:t xml:space="preserve">” rule), warnings (“SHOULD” rule) or informational messages (“MAY” rule). </w:t>
      </w:r>
    </w:p>
    <w:p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rsidTr="00200237">
        <w:tc>
          <w:tcPr>
            <w:tcW w:w="1525" w:type="dxa"/>
            <w:shd w:val="clear" w:color="auto" w:fill="4F81BD"/>
            <w:tcMar>
              <w:left w:w="107" w:type="dxa"/>
            </w:tcMar>
          </w:tcPr>
          <w:p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w:t>
            </w:r>
            <w:proofErr w:type="gramStart"/>
            <w:r w:rsidRPr="006518C9">
              <w:rPr>
                <w:sz w:val="16"/>
                <w:szCs w:val="16"/>
                <w:lang w:val="en-US"/>
              </w:rPr>
              <w:t>have been reported</w:t>
            </w:r>
            <w:proofErr w:type="gramEnd"/>
            <w:r w:rsidRPr="006518C9">
              <w:rPr>
                <w:sz w:val="16"/>
                <w:szCs w:val="16"/>
                <w:lang w:val="en-US"/>
              </w:rPr>
              <w:t xml:space="preserve"> in the file, the exporter may choose to annotate the ProteinDetectionList with the number identified above threshold.</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 xml:space="preserve">The number of distinct protein sequences among the PDHs in the group. For example, if there </w:t>
            </w:r>
            <w:proofErr w:type="gramStart"/>
            <w:r w:rsidRPr="006518C9">
              <w:rPr>
                <w:sz w:val="16"/>
                <w:szCs w:val="16"/>
                <w:lang w:val="en-US"/>
              </w:rPr>
              <w:t>are</w:t>
            </w:r>
            <w:proofErr w:type="gramEnd"/>
            <w:r w:rsidRPr="006518C9">
              <w:rPr>
                <w:sz w:val="16"/>
                <w:szCs w:val="16"/>
                <w:lang w:val="en-US"/>
              </w:rPr>
              <w:t xml:space="preserve"> two PDHs with different identifiers that have identical full length sequences, the value would be 1.</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 xml:space="preserve">An identifier applied to protein groups to indicate that they </w:t>
            </w:r>
            <w:proofErr w:type="gramStart"/>
            <w:r w:rsidRPr="006518C9">
              <w:rPr>
                <w:sz w:val="16"/>
                <w:szCs w:val="16"/>
                <w:lang w:val="en-US"/>
              </w:rPr>
              <w:t>are linked</w:t>
            </w:r>
            <w:proofErr w:type="gramEnd"/>
            <w:r w:rsidRPr="006518C9">
              <w:rPr>
                <w:sz w:val="16"/>
                <w:szCs w:val="16"/>
                <w:lang w:val="en-US"/>
              </w:rPr>
              <w:t xml:space="preserve"> by shared peptides.</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leading protein</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OR</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rsidR="00510B4F" w:rsidRPr="006518C9" w:rsidRDefault="00510B4F" w:rsidP="00200237">
            <w:pPr>
              <w:pStyle w:val="DefaultStyle"/>
              <w:spacing w:after="0" w:line="100" w:lineRule="atLeast"/>
              <w:rPr>
                <w:lang w:val="en-US"/>
              </w:rPr>
            </w:pPr>
            <w:r w:rsidRPr="006518C9">
              <w:rPr>
                <w:sz w:val="16"/>
                <w:szCs w:val="16"/>
                <w:lang w:val="en-US"/>
              </w:rPr>
              <w:t xml:space="preserve">MUST </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OR</w:t>
            </w:r>
          </w:p>
          <w:p w:rsidR="00510B4F" w:rsidRPr="006518C9" w:rsidRDefault="00510B4F" w:rsidP="00200237">
            <w:pPr>
              <w:pStyle w:val="DefaultStyle"/>
              <w:spacing w:after="0" w:line="100" w:lineRule="atLeast"/>
              <w:rPr>
                <w:lang w:val="en-US"/>
              </w:rPr>
            </w:pPr>
          </w:p>
          <w:p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w:t>
            </w:r>
            <w:proofErr w:type="gramStart"/>
            <w:r w:rsidRPr="006518C9">
              <w:rPr>
                <w:sz w:val="16"/>
                <w:szCs w:val="16"/>
                <w:lang w:val="en-US"/>
              </w:rPr>
              <w:t>is defined</w:t>
            </w:r>
            <w:proofErr w:type="gramEnd"/>
            <w:r w:rsidRPr="006518C9">
              <w:rPr>
                <w:sz w:val="16"/>
                <w:szCs w:val="16"/>
                <w:lang w:val="en-US"/>
              </w:rPr>
              <w:t xml:space="preserve"> as a protein that has the strongest or near strongest (further explained in Table </w:t>
            </w:r>
            <w:r w:rsidR="0071788C" w:rsidRPr="006518C9">
              <w:rPr>
                <w:sz w:val="16"/>
                <w:szCs w:val="16"/>
                <w:lang w:val="en-US"/>
              </w:rPr>
              <w:t>3</w:t>
            </w:r>
            <w:r w:rsidRPr="006518C9">
              <w:rPr>
                <w:sz w:val="16"/>
                <w:szCs w:val="16"/>
                <w:lang w:val="en-US"/>
              </w:rPr>
              <w:t xml:space="preserve">) set of evidence for being present in the sample studied, amongst the grouped protein accessions.  A “non-leading protein” </w:t>
            </w:r>
            <w:proofErr w:type="gramStart"/>
            <w:r w:rsidRPr="006518C9">
              <w:rPr>
                <w:sz w:val="16"/>
                <w:szCs w:val="16"/>
                <w:lang w:val="en-US"/>
              </w:rPr>
              <w:t>is defined</w:t>
            </w:r>
            <w:proofErr w:type="gramEnd"/>
            <w:r w:rsidRPr="006518C9">
              <w:rPr>
                <w:sz w:val="16"/>
                <w:szCs w:val="16"/>
                <w:lang w:val="en-US"/>
              </w:rPr>
              <w:t xml:space="preserve"> as a protein that has (substantially) less evidence than other proteins within the same group, and is thus less likely to have been present in the sample studied.</w:t>
            </w:r>
          </w:p>
        </w:tc>
      </w:tr>
      <w:tr w:rsidR="00510B4F" w:rsidRPr="006518C9" w:rsidTr="00200237">
        <w:tc>
          <w:tcPr>
            <w:tcW w:w="1525" w:type="dxa"/>
            <w:shd w:val="clear" w:color="auto" w:fill="auto"/>
            <w:tcMar>
              <w:left w:w="107" w:type="dxa"/>
            </w:tcMar>
          </w:tcPr>
          <w:p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rsidTr="00200237">
        <w:tc>
          <w:tcPr>
            <w:tcW w:w="1525" w:type="dxa"/>
            <w:shd w:val="clear" w:color="auto" w:fill="auto"/>
            <w:tcMar>
              <w:left w:w="107" w:type="dxa"/>
            </w:tcMar>
          </w:tcPr>
          <w:p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rsidR="00A67C97" w:rsidRPr="006518C9" w:rsidRDefault="00A67C97" w:rsidP="00200237">
            <w:pPr>
              <w:pStyle w:val="DefaultStyle"/>
              <w:spacing w:after="0" w:line="100" w:lineRule="atLeast"/>
              <w:rPr>
                <w:sz w:val="16"/>
                <w:szCs w:val="16"/>
                <w:lang w:val="en-US"/>
              </w:rPr>
            </w:pPr>
            <w:r w:rsidRPr="006518C9">
              <w:rPr>
                <w:sz w:val="16"/>
                <w:szCs w:val="16"/>
                <w:lang w:val="en-US"/>
              </w:rPr>
              <w:t xml:space="preserve">Each PAG MUST </w:t>
            </w:r>
            <w:proofErr w:type="gramStart"/>
            <w:r w:rsidRPr="006518C9">
              <w:rPr>
                <w:sz w:val="16"/>
                <w:szCs w:val="16"/>
                <w:lang w:val="en-US"/>
              </w:rPr>
              <w:t>be</w:t>
            </w:r>
            <w:proofErr w:type="gramEnd"/>
            <w:r w:rsidRPr="006518C9">
              <w:rPr>
                <w:sz w:val="16"/>
                <w:szCs w:val="16"/>
                <w:lang w:val="en-US"/>
              </w:rPr>
              <w:t xml:space="preserve"> annotated with a Boolean CV term indicating whether the PAG has passed the threshold reported in the ProteinDetectionProtocol.</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w:t>
            </w:r>
            <w:r w:rsidRPr="006518C9">
              <w:rPr>
                <w:bCs/>
                <w:sz w:val="16"/>
                <w:szCs w:val="16"/>
                <w:lang w:val="en-US"/>
              </w:rPr>
              <w:lastRenderedPageBreak/>
              <w:t>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sequence same-set </w:t>
            </w:r>
            <w:r w:rsidRPr="006518C9">
              <w:rPr>
                <w:sz w:val="16"/>
                <w:szCs w:val="16"/>
                <w:lang w:val="en-US"/>
              </w:rPr>
              <w:lastRenderedPageBreak/>
              <w:t>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lastRenderedPageBreak/>
              <w:t>xsd</w:t>
            </w:r>
            <w:proofErr w:type="gramEnd"/>
            <w:r w:rsidRPr="006518C9">
              <w:rPr>
                <w:sz w:val="16"/>
                <w:szCs w:val="16"/>
                <w:lang w:val="en-US"/>
              </w:rPr>
              <w:t xml:space="preserve">: “list_of_ </w:t>
            </w:r>
            <w:r w:rsidRPr="006518C9">
              <w:rPr>
                <w:sz w:val="16"/>
                <w:szCs w:val="16"/>
                <w:lang w:val="en-US"/>
              </w:rPr>
              <w:lastRenderedPageBreak/>
              <w:t>strings” space separated list of PDH IDs that are same-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 xml:space="preserve">A protein that is indistinguishable or equivalent to </w:t>
            </w:r>
            <w:r w:rsidRPr="006518C9">
              <w:rPr>
                <w:sz w:val="16"/>
                <w:szCs w:val="16"/>
                <w:lang w:val="en-US"/>
              </w:rPr>
              <w:lastRenderedPageBreak/>
              <w:t>another protein in the group, having matches to an identical set of peptide sequences.</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lastRenderedPageBreak/>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rsidR="003D3720" w:rsidRPr="006518C9" w:rsidRDefault="003D3720" w:rsidP="00C640ED">
            <w:pPr>
              <w:pStyle w:val="DefaultStyle"/>
              <w:spacing w:after="0" w:line="100" w:lineRule="atLeast"/>
              <w:rPr>
                <w:lang w:val="en-US"/>
              </w:rPr>
            </w:pP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ame-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rsidR="003D3720" w:rsidRPr="006518C9" w:rsidRDefault="003D3720" w:rsidP="00200237">
            <w:pPr>
              <w:pStyle w:val="DefaultStyle"/>
              <w:spacing w:after="0" w:line="100" w:lineRule="atLeast"/>
              <w:rPr>
                <w:lang w:val="en-US"/>
              </w:rPr>
            </w:pP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are super-se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A protein for which the matched spectra are a subset of the matched spectra for another protein in the group.</w:t>
            </w:r>
            <w:proofErr w:type="gramEnd"/>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 xml:space="preserve">A protein for which the matched peptide sequences are the same, or a subset of, the matched peptide sequences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rsidR="003D3720" w:rsidRPr="006518C9" w:rsidRDefault="003D3720" w:rsidP="00200237">
            <w:pPr>
              <w:pStyle w:val="DefaultStyle"/>
              <w:spacing w:after="0" w:line="100" w:lineRule="atLeast"/>
              <w:rPr>
                <w:lang w:val="en-US"/>
              </w:rPr>
            </w:pPr>
            <w:proofErr w:type="gramStart"/>
            <w:r w:rsidRPr="006518C9">
              <w:rPr>
                <w:sz w:val="16"/>
                <w:szCs w:val="16"/>
                <w:lang w:val="en-US"/>
              </w:rPr>
              <w:t>xsd</w:t>
            </w:r>
            <w:proofErr w:type="gramEnd"/>
            <w:r w:rsidRPr="006518C9">
              <w:rPr>
                <w:sz w:val="16"/>
                <w:szCs w:val="16"/>
                <w:lang w:val="en-US"/>
              </w:rPr>
              <w:t>: “list_of_ strings” space separated list of PDH IDs that subsume this PDH.</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w:t>
            </w:r>
            <w:proofErr w:type="gramStart"/>
            <w:r w:rsidRPr="006518C9">
              <w:rPr>
                <w:sz w:val="16"/>
                <w:szCs w:val="16"/>
                <w:lang w:val="en-US"/>
              </w:rPr>
              <w:t>These</w:t>
            </w:r>
            <w:proofErr w:type="gramEnd"/>
            <w:r w:rsidRPr="006518C9">
              <w:rPr>
                <w:sz w:val="16"/>
                <w:szCs w:val="16"/>
                <w:lang w:val="en-US"/>
              </w:rPr>
              <w:t xml:space="preserve"> other proteins need not all be in the same group.</w:t>
            </w:r>
          </w:p>
        </w:tc>
      </w:tr>
      <w:tr w:rsidR="003D3720" w:rsidRPr="006518C9" w:rsidTr="00200237">
        <w:tc>
          <w:tcPr>
            <w:tcW w:w="1525" w:type="dxa"/>
            <w:shd w:val="clear" w:color="auto" w:fill="auto"/>
            <w:tcMar>
              <w:left w:w="107" w:type="dxa"/>
            </w:tcMar>
          </w:tcPr>
          <w:p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518C9" w:rsidRDefault="00510B4F" w:rsidP="00510B4F">
      <w:pPr>
        <w:pStyle w:val="Beschriftung"/>
        <w:jc w:val="both"/>
        <w:rPr>
          <w:b w:val="0"/>
          <w:lang w:val="en-US"/>
        </w:rPr>
      </w:pPr>
      <w:bookmarkStart w:id="33" w:name="_Ref329181175"/>
      <w:proofErr w:type="gramStart"/>
      <w:r w:rsidRPr="006518C9">
        <w:rPr>
          <w:lang w:val="en-US"/>
        </w:rPr>
        <w:t xml:space="preserve">Table </w:t>
      </w:r>
      <w:bookmarkEnd w:id="33"/>
      <w:r w:rsidR="00C103BC" w:rsidRPr="006518C9">
        <w:rPr>
          <w:lang w:val="en-US"/>
        </w:rPr>
        <w:t>3</w:t>
      </w:r>
      <w:r w:rsidR="00E067FA" w:rsidRPr="006518C9">
        <w:rPr>
          <w:lang w:val="en-US"/>
        </w:rPr>
        <w:t>.</w:t>
      </w:r>
      <w:proofErr w:type="gramEnd"/>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rsidTr="00200237">
        <w:tc>
          <w:tcPr>
            <w:tcW w:w="2518"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rsidTr="00200237">
        <w:tc>
          <w:tcPr>
            <w:tcW w:w="2518"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proofErr w:type="gramStart"/>
            <w:r w:rsidRPr="006518C9">
              <w:rPr>
                <w:rFonts w:eastAsia="MS Mincho"/>
                <w:bCs/>
                <w:sz w:val="18"/>
                <w:szCs w:val="18"/>
                <w:lang w:val="en-US"/>
              </w:rPr>
              <w:t>Software scores A and B as same-set, C and D as subset.</w:t>
            </w:r>
            <w:proofErr w:type="gramEnd"/>
          </w:p>
        </w:tc>
        <w:tc>
          <w:tcPr>
            <w:tcW w:w="2552"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rsidTr="00200237">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top w:val="double" w:sz="4" w:space="0" w:color="auto"/>
              <w:bottom w:val="single" w:sz="4" w:space="0" w:color="auto"/>
            </w:tcBorders>
            <w:shd w:val="clear" w:color="auto" w:fill="auto"/>
          </w:tcPr>
          <w:p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rsidTr="00200237">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rsidTr="00200237">
        <w:tc>
          <w:tcPr>
            <w:tcW w:w="2518"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c>
          <w:tcPr>
            <w:tcW w:w="2518"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rsidTr="00200237">
        <w:trPr>
          <w:trHeight w:val="62"/>
        </w:trPr>
        <w:tc>
          <w:tcPr>
            <w:tcW w:w="2518"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rsidR="00510B4F" w:rsidRPr="006518C9" w:rsidRDefault="00510B4F" w:rsidP="00510B4F">
      <w:pPr>
        <w:pStyle w:val="DefaultStyle"/>
        <w:jc w:val="both"/>
        <w:rPr>
          <w:lang w:val="en-US"/>
        </w:rPr>
      </w:pPr>
      <w:proofErr w:type="gramStart"/>
      <w:r w:rsidRPr="006518C9">
        <w:rPr>
          <w:b/>
          <w:lang w:val="en-US"/>
        </w:rPr>
        <w:t xml:space="preserve">Table </w:t>
      </w:r>
      <w:r w:rsidR="00C103BC" w:rsidRPr="006518C9">
        <w:rPr>
          <w:b/>
          <w:lang w:val="en-US"/>
        </w:rPr>
        <w:t>4</w:t>
      </w:r>
      <w:r w:rsidRPr="006518C9">
        <w:rPr>
          <w:b/>
          <w:lang w:val="en-US"/>
        </w:rPr>
        <w:t>.</w:t>
      </w:r>
      <w:proofErr w:type="gramEnd"/>
      <w:r w:rsidRPr="006518C9">
        <w:rPr>
          <w:lang w:val="en-US"/>
        </w:rPr>
        <w:t xml:space="preserve"> </w:t>
      </w:r>
      <w:proofErr w:type="gramStart"/>
      <w:r w:rsidRPr="006518C9">
        <w:rPr>
          <w:lang w:val="en-US"/>
        </w:rPr>
        <w:t>A summary of grouping options and recommendation for CV term annotations, assuming a group of four related proteins A-D.</w:t>
      </w:r>
      <w:proofErr w:type="gramEnd"/>
    </w:p>
    <w:p w:rsidR="00FD06C5" w:rsidRPr="006518C9" w:rsidRDefault="00FD06C5" w:rsidP="00466496">
      <w:pPr>
        <w:rPr>
          <w:lang w:val="en-US"/>
        </w:rPr>
      </w:pPr>
    </w:p>
    <w:p w:rsidR="00974779" w:rsidRPr="006518C9" w:rsidRDefault="00974779" w:rsidP="00974779">
      <w:pPr>
        <w:pStyle w:val="berschrift3"/>
      </w:pPr>
      <w:bookmarkStart w:id="34" w:name="_Ref381196471"/>
      <w:bookmarkStart w:id="35" w:name="_Toc476057182"/>
      <w:r w:rsidRPr="006518C9">
        <w:t xml:space="preserve">Support for </w:t>
      </w:r>
      <w:r w:rsidRPr="006518C9">
        <w:rPr>
          <w:i/>
        </w:rPr>
        <w:t xml:space="preserve">de novo </w:t>
      </w:r>
      <w:r w:rsidRPr="006518C9">
        <w:t>sequencing approaches</w:t>
      </w:r>
      <w:bookmarkEnd w:id="34"/>
      <w:bookmarkEnd w:id="35"/>
      <w:r w:rsidRPr="006518C9">
        <w:t xml:space="preserve"> </w:t>
      </w:r>
    </w:p>
    <w:p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 xml:space="preserve">&lt;PeptideEvidenceRef&gt; has a cardinality of </w:t>
      </w:r>
      <w:proofErr w:type="gramStart"/>
      <w:r w:rsidRPr="006518C9">
        <w:rPr>
          <w:lang w:val="en-US"/>
        </w:rPr>
        <w:t>0</w:t>
      </w:r>
      <w:proofErr w:type="gramEnd"/>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rsidR="00AD29F7" w:rsidRPr="006518C9" w:rsidRDefault="00AD29F7" w:rsidP="005E3444">
      <w:pPr>
        <w:jc w:val="both"/>
        <w:rPr>
          <w:lang w:val="en-US"/>
        </w:rPr>
      </w:pPr>
    </w:p>
    <w:p w:rsidR="00E45B11" w:rsidRPr="006518C9" w:rsidRDefault="00E45B11" w:rsidP="005E3444">
      <w:pPr>
        <w:jc w:val="both"/>
        <w:rPr>
          <w:lang w:val="en-US"/>
        </w:rPr>
      </w:pPr>
    </w:p>
    <w:p w:rsidR="00AD29F7" w:rsidRPr="006518C9" w:rsidRDefault="00AD29F7" w:rsidP="005E3444">
      <w:pPr>
        <w:pStyle w:val="berschrift3"/>
        <w:jc w:val="both"/>
      </w:pPr>
      <w:bookmarkStart w:id="36" w:name="_Ref450046411"/>
      <w:bookmarkStart w:id="37" w:name="_Toc476057183"/>
      <w:r w:rsidRPr="006518C9">
        <w:t>Spectral library searches</w:t>
      </w:r>
      <w:bookmarkEnd w:id="36"/>
      <w:bookmarkEnd w:id="37"/>
    </w:p>
    <w:p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w:t>
      </w:r>
      <w:proofErr w:type="gramStart"/>
      <w:r w:rsidRPr="006518C9">
        <w:rPr>
          <w:lang w:val="en-US"/>
        </w:rPr>
        <w:t>are supported</w:t>
      </w:r>
      <w:proofErr w:type="gramEnd"/>
      <w:r w:rsidRPr="006518C9">
        <w:rPr>
          <w:lang w:val="en-US"/>
        </w:rPr>
        <w:t xml:space="preserve">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 xml:space="preserve">he main difference is that a &lt;Peptide&gt; entity SHOULD record each library entry that </w:t>
      </w:r>
      <w:proofErr w:type="gramStart"/>
      <w:r w:rsidRPr="006518C9">
        <w:rPr>
          <w:lang w:val="en-US"/>
        </w:rPr>
        <w:t>has been matched</w:t>
      </w:r>
      <w:proofErr w:type="gramEnd"/>
      <w:r w:rsidRPr="006518C9">
        <w:rPr>
          <w:lang w:val="en-US"/>
        </w:rPr>
        <w:t xml:space="preserve">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rsidR="00D04B75" w:rsidRPr="006518C9" w:rsidRDefault="00D04B75" w:rsidP="005E3444">
      <w:pPr>
        <w:jc w:val="both"/>
        <w:rPr>
          <w:lang w:val="en-US"/>
        </w:rPr>
      </w:pPr>
    </w:p>
    <w:p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w:t>
      </w:r>
      <w:proofErr w:type="gramStart"/>
      <w:r w:rsidRPr="006518C9">
        <w:rPr>
          <w:lang w:val="en-US"/>
        </w:rPr>
        <w:t>The mzIdentML 1.1.</w:t>
      </w:r>
      <w:proofErr w:type="gramEnd"/>
      <w:r w:rsidRPr="006518C9">
        <w:rPr>
          <w:lang w:val="en-US"/>
        </w:rPr>
        <w:t xml:space="preserve"> </w:t>
      </w:r>
      <w:proofErr w:type="gramStart"/>
      <w:r w:rsidRPr="006518C9">
        <w:rPr>
          <w:lang w:val="en-US"/>
        </w:rPr>
        <w:t>specifications</w:t>
      </w:r>
      <w:proofErr w:type="gramEnd"/>
      <w:r w:rsidRPr="006518C9">
        <w:rPr>
          <w:lang w:val="en-US"/>
        </w:rPr>
        <w:t xml:space="preserve"> stated that spectral library entries should be encoded within &lt;DBSequence&gt;, which does not well model the data produced. </w:t>
      </w:r>
    </w:p>
    <w:p w:rsidR="00FA2A88" w:rsidRPr="006518C9" w:rsidRDefault="00FA2A88" w:rsidP="00466496">
      <w:pPr>
        <w:rPr>
          <w:highlight w:val="yellow"/>
          <w:lang w:val="en-US"/>
        </w:rPr>
      </w:pPr>
    </w:p>
    <w:p w:rsidR="00D77D22" w:rsidRPr="006518C9" w:rsidRDefault="00D77D22" w:rsidP="00466496">
      <w:pPr>
        <w:rPr>
          <w:lang w:val="en-US"/>
        </w:rPr>
      </w:pPr>
    </w:p>
    <w:p w:rsidR="009075AB" w:rsidRPr="006518C9" w:rsidRDefault="00AD1C0F" w:rsidP="00466496">
      <w:pPr>
        <w:pStyle w:val="berschrift3"/>
      </w:pPr>
      <w:bookmarkStart w:id="38" w:name="_Ref359851738"/>
      <w:bookmarkStart w:id="39" w:name="_Toc476057184"/>
      <w:r w:rsidRPr="006518C9">
        <w:t>Multiple database search engines</w:t>
      </w:r>
      <w:bookmarkEnd w:id="38"/>
      <w:bookmarkEnd w:id="39"/>
    </w:p>
    <w:p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w:t>
      </w:r>
      <w:proofErr w:type="gramStart"/>
      <w:r w:rsidRPr="006518C9">
        <w:rPr>
          <w:lang w:val="en-US"/>
        </w:rPr>
        <w:t>can be made</w:t>
      </w:r>
      <w:proofErr w:type="gramEnd"/>
      <w:r w:rsidRPr="006518C9">
        <w:rPr>
          <w:lang w:val="en-US"/>
        </w:rPr>
        <w:t xml:space="preserve">. The output of such approaches </w:t>
      </w:r>
      <w:proofErr w:type="gramStart"/>
      <w:r w:rsidRPr="006518C9">
        <w:rPr>
          <w:lang w:val="en-US"/>
        </w:rPr>
        <w:t>can be represented</w:t>
      </w:r>
      <w:proofErr w:type="gramEnd"/>
      <w:r w:rsidRPr="006518C9">
        <w:rPr>
          <w:lang w:val="en-US"/>
        </w:rPr>
        <w:t xml:space="preserve">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 xml:space="preserve">Note that the RECOMMENDED encoding has changed since the version 1.1.0 specification </w:t>
      </w:r>
      <w:proofErr w:type="gramStart"/>
      <w:r w:rsidR="003551BB" w:rsidRPr="006518C9">
        <w:rPr>
          <w:lang w:val="en-US"/>
        </w:rPr>
        <w:t>as a result</w:t>
      </w:r>
      <w:proofErr w:type="gramEnd"/>
      <w:r w:rsidR="003551BB" w:rsidRPr="006518C9">
        <w:rPr>
          <w:lang w:val="en-US"/>
        </w:rPr>
        <w:t xml:space="preserve"> of community feedback.</w:t>
      </w:r>
      <w:r w:rsidR="00A03B72" w:rsidRPr="006518C9">
        <w:rPr>
          <w:lang w:val="en-US"/>
        </w:rPr>
        <w:t xml:space="preserve"> It </w:t>
      </w:r>
      <w:proofErr w:type="gramStart"/>
      <w:r w:rsidR="00A03B72" w:rsidRPr="006518C9">
        <w:rPr>
          <w:lang w:val="en-US"/>
        </w:rPr>
        <w:t>has been decided</w:t>
      </w:r>
      <w:proofErr w:type="gramEnd"/>
      <w:r w:rsidR="00A03B72" w:rsidRPr="006518C9">
        <w:rPr>
          <w:lang w:val="en-US"/>
        </w:rPr>
        <w:t xml:space="preserve">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w:t>
      </w:r>
      <w:proofErr w:type="gramStart"/>
      <w:r w:rsidR="00671037" w:rsidRPr="006518C9">
        <w:rPr>
          <w:lang w:val="en-US"/>
        </w:rPr>
        <w:t>have been combined</w:t>
      </w:r>
      <w:proofErr w:type="gramEnd"/>
      <w:r w:rsidR="00671037" w:rsidRPr="006518C9">
        <w:rPr>
          <w:lang w:val="en-US"/>
        </w:rPr>
        <w:t xml:space="preserve">)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 xml:space="preserve">If exporters wish to maintain the original search engine results, these MAY be encoded using &lt;cvParam&gt; elements within </w:t>
      </w:r>
      <w:r w:rsidR="007E7DF3" w:rsidRPr="006518C9">
        <w:rPr>
          <w:lang w:val="en-US"/>
        </w:rPr>
        <w:lastRenderedPageBreak/>
        <w:t>&lt;SpectrumIdentificationItem&gt; containing additional scores, statistics and indicating the original rankings from the source search engine.</w:t>
      </w:r>
    </w:p>
    <w:p w:rsidR="007E7DF3" w:rsidRPr="006518C9" w:rsidRDefault="007E7DF3" w:rsidP="005E3444">
      <w:pPr>
        <w:jc w:val="both"/>
        <w:rPr>
          <w:lang w:val="en-US"/>
        </w:rPr>
      </w:pPr>
    </w:p>
    <w:p w:rsidR="005C70C5" w:rsidRPr="006518C9" w:rsidRDefault="007E7DF3" w:rsidP="005E3444">
      <w:pPr>
        <w:jc w:val="both"/>
        <w:rPr>
          <w:lang w:val="en-US"/>
        </w:rPr>
      </w:pPr>
      <w:r w:rsidRPr="006518C9">
        <w:rPr>
          <w:lang w:val="en-US"/>
        </w:rPr>
        <w:t xml:space="preserve">The &lt;SpectrumIdentification&gt; element MUST reference a &lt;SpectrumIdentificationProtocol&gt; holding representative parameters used across all search engines (i.e. search tolerances, enzyme and modifications), since these are MANDATORY elements. If the same search parameters </w:t>
      </w:r>
      <w:proofErr w:type="gramStart"/>
      <w:r w:rsidRPr="006518C9">
        <w:rPr>
          <w:lang w:val="en-US"/>
        </w:rPr>
        <w:t>were not employed</w:t>
      </w:r>
      <w:proofErr w:type="gramEnd"/>
      <w:r w:rsidRPr="006518C9">
        <w:rPr>
          <w:lang w:val="en-US"/>
        </w:rPr>
        <w:t xml:space="preserve"> in all source searches, the parameters should be set with superset or widest values i.e. all modifications that have been searched, widest tolerances and so on. All search engines that </w:t>
      </w:r>
      <w:proofErr w:type="gramStart"/>
      <w:r w:rsidRPr="006518C9">
        <w:rPr>
          <w:lang w:val="en-US"/>
        </w:rPr>
        <w:t>have been employed</w:t>
      </w:r>
      <w:proofErr w:type="gramEnd"/>
      <w:r w:rsidRPr="006518C9">
        <w:rPr>
          <w:lang w:val="en-US"/>
        </w:rPr>
        <w:t xml:space="preserve">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rsidR="003276A1" w:rsidRPr="006518C9" w:rsidRDefault="003276A1" w:rsidP="005E3444">
      <w:pPr>
        <w:jc w:val="both"/>
        <w:rPr>
          <w:lang w:val="en-US"/>
        </w:rPr>
      </w:pPr>
    </w:p>
    <w:p w:rsidR="003276A1" w:rsidRPr="006518C9" w:rsidRDefault="003276A1" w:rsidP="005E3444">
      <w:pPr>
        <w:jc w:val="both"/>
        <w:rPr>
          <w:lang w:val="en-US"/>
        </w:rPr>
      </w:pPr>
      <w:r w:rsidRPr="006518C9">
        <w:rPr>
          <w:lang w:val="en-US"/>
        </w:rPr>
        <w:t xml:space="preserve">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w:t>
      </w:r>
      <w:proofErr w:type="gramStart"/>
      <w:r w:rsidRPr="006518C9">
        <w:rPr>
          <w:lang w:val="en-US"/>
        </w:rPr>
        <w:t>is</w:t>
      </w:r>
      <w:proofErr w:type="gramEnd"/>
      <w:r w:rsidRPr="006518C9">
        <w:rPr>
          <w:lang w:val="en-US"/>
        </w:rPr>
        <w:t xml:space="preserve"> represented once per &lt;SpectrumIdentificationItem&gt;.</w:t>
      </w:r>
    </w:p>
    <w:p w:rsidR="003276A1" w:rsidRPr="006518C9" w:rsidRDefault="003276A1" w:rsidP="00071A7F">
      <w:pPr>
        <w:rPr>
          <w:lang w:val="en-US"/>
        </w:rPr>
      </w:pPr>
    </w:p>
    <w:p w:rsidR="00FC7751" w:rsidRPr="006518C9" w:rsidRDefault="00FC7751" w:rsidP="00FC7751">
      <w:pPr>
        <w:pStyle w:val="berschrift3"/>
      </w:pPr>
      <w:bookmarkStart w:id="40" w:name="_Ref473024772"/>
      <w:bookmarkStart w:id="41" w:name="_Toc476057185"/>
      <w:bookmarkStart w:id="42" w:name="_Ref381192388"/>
      <w:bookmarkStart w:id="43" w:name="_Ref409017323"/>
      <w:r w:rsidRPr="006518C9">
        <w:t>Pre-fractionation of samples</w:t>
      </w:r>
      <w:r w:rsidR="009F4705" w:rsidRPr="006518C9">
        <w:t xml:space="preserve"> prior to </w:t>
      </w:r>
      <w:bookmarkStart w:id="44" w:name="_Ref359851724"/>
      <w:r w:rsidR="009F4705" w:rsidRPr="006518C9">
        <w:t>MS</w:t>
      </w:r>
      <w:bookmarkEnd w:id="44"/>
      <w:r w:rsidR="009F4705" w:rsidRPr="006518C9">
        <w:t xml:space="preserve"> and splitting of searches</w:t>
      </w:r>
      <w:bookmarkEnd w:id="40"/>
      <w:bookmarkEnd w:id="41"/>
      <w:r w:rsidRPr="006518C9">
        <w:t xml:space="preserve"> </w:t>
      </w:r>
      <w:bookmarkEnd w:id="42"/>
      <w:bookmarkEnd w:id="43"/>
    </w:p>
    <w:p w:rsidR="00FC7751" w:rsidRPr="006518C9" w:rsidRDefault="00FC7751" w:rsidP="00F07F9F">
      <w:pPr>
        <w:rPr>
          <w:lang w:val="en-US"/>
        </w:rPr>
      </w:pPr>
      <w:bookmarkStart w:id="45" w:name="_Toc359851822"/>
      <w:bookmarkStart w:id="46" w:name="_Toc359851823"/>
      <w:bookmarkEnd w:id="45"/>
      <w:bookmarkEnd w:id="46"/>
    </w:p>
    <w:p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w:t>
      </w:r>
      <w:proofErr w:type="gramStart"/>
      <w:r w:rsidRPr="006518C9">
        <w:rPr>
          <w:lang w:val="en-US"/>
        </w:rPr>
        <w:t>be performed</w:t>
      </w:r>
      <w:proofErr w:type="gramEnd"/>
      <w:r w:rsidRPr="006518C9">
        <w:rPr>
          <w:lang w:val="en-US"/>
        </w:rPr>
        <w:t xml:space="preserve">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w:t>
      </w:r>
      <w:proofErr w:type="gramStart"/>
      <w:r w:rsidR="00EF2203" w:rsidRPr="006518C9">
        <w:rPr>
          <w:lang w:val="en-US"/>
        </w:rPr>
        <w:t>scenarios</w:t>
      </w:r>
      <w:proofErr w:type="gramEnd"/>
      <w:r w:rsidR="00EF2203" w:rsidRPr="006518C9">
        <w:rPr>
          <w:lang w:val="en-US"/>
        </w:rPr>
        <w:t xml:space="preserve">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t>
      </w:r>
      <w:proofErr w:type="gramStart"/>
      <w:r w:rsidR="004F409F" w:rsidRPr="006518C9">
        <w:rPr>
          <w:lang w:val="en-US"/>
        </w:rPr>
        <w:t xml:space="preserve">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w:t>
      </w:r>
      <w:proofErr w:type="gramEnd"/>
      <w:r w:rsidR="004F409F" w:rsidRPr="006518C9">
        <w:rPr>
          <w:lang w:val="en-US"/>
        </w:rPr>
        <w:t xml:space="preserve"> </w:t>
      </w:r>
    </w:p>
    <w:p w:rsidR="00E55BDD" w:rsidRPr="006518C9" w:rsidRDefault="00E55BDD" w:rsidP="00F07F9F">
      <w:pPr>
        <w:rPr>
          <w:lang w:val="en-US"/>
        </w:rPr>
      </w:pPr>
    </w:p>
    <w:p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rsidTr="00206C3D">
        <w:tc>
          <w:tcPr>
            <w:tcW w:w="5094" w:type="dxa"/>
            <w:tcBorders>
              <w:bottom w:val="single" w:sz="4" w:space="0" w:color="auto"/>
            </w:tcBorders>
            <w:shd w:val="clear" w:color="auto" w:fill="4F81BD"/>
          </w:tcPr>
          <w:p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rsidR="00D45707" w:rsidRPr="006518C9" w:rsidRDefault="00D45707" w:rsidP="00206C3D">
            <w:pPr>
              <w:rPr>
                <w:b/>
                <w:bCs/>
                <w:color w:val="FFFFFF"/>
                <w:lang w:val="en-US"/>
              </w:rPr>
            </w:pPr>
            <w:r w:rsidRPr="006518C9">
              <w:rPr>
                <w:b/>
                <w:bCs/>
                <w:color w:val="FFFFFF"/>
                <w:lang w:val="en-US"/>
              </w:rPr>
              <w:t>Encoding</w:t>
            </w:r>
          </w:p>
        </w:tc>
      </w:tr>
      <w:tr w:rsidR="00D45707"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9D37D5" w:rsidP="009146F3">
            <w:pPr>
              <w:rPr>
                <w:bCs/>
                <w:vertAlign w:val="superscript"/>
                <w:lang w:val="en-US"/>
              </w:rPr>
            </w:pPr>
            <w:proofErr w:type="gramStart"/>
            <w:r w:rsidRPr="006518C9">
              <w:rPr>
                <w:b/>
                <w:bCs/>
                <w:lang w:val="en-US"/>
              </w:rPr>
              <w:t>Scenario 1.</w:t>
            </w:r>
            <w:proofErr w:type="gramEnd"/>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D45707" w:rsidP="00206C3D">
            <w:pPr>
              <w:rPr>
                <w:lang w:val="en-US"/>
              </w:rPr>
            </w:pPr>
            <w:proofErr w:type="gramStart"/>
            <w:r w:rsidRPr="006518C9">
              <w:rPr>
                <w:i/>
                <w:lang w:val="en-US"/>
              </w:rPr>
              <w:t>n</w:t>
            </w:r>
            <w:proofErr w:type="gramEnd"/>
            <w:r w:rsidRPr="006518C9">
              <w:rPr>
                <w:i/>
                <w:lang w:val="en-US"/>
              </w:rPr>
              <w:t xml:space="preserve">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rsidR="00596B1E" w:rsidRPr="006518C9" w:rsidRDefault="00596B1E" w:rsidP="00206C3D">
            <w:pPr>
              <w:rPr>
                <w:lang w:val="en-US"/>
              </w:rPr>
            </w:pPr>
          </w:p>
          <w:p w:rsidR="00596B1E" w:rsidRPr="006518C9" w:rsidRDefault="00596B1E" w:rsidP="00206C3D">
            <w:pPr>
              <w:rPr>
                <w:lang w:val="en-US"/>
              </w:rPr>
            </w:pPr>
          </w:p>
          <w:p w:rsidR="00596B1E" w:rsidRPr="006518C9" w:rsidRDefault="00596B1E" w:rsidP="00206C3D">
            <w:pPr>
              <w:rPr>
                <w:lang w:val="en-US"/>
              </w:rPr>
            </w:pPr>
          </w:p>
        </w:tc>
      </w:tr>
      <w:tr w:rsidR="00D45707" w:rsidRPr="006518C9"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6518C9" w:rsidRDefault="009D37D5" w:rsidP="009D37D5">
            <w:pPr>
              <w:rPr>
                <w:bCs/>
                <w:lang w:val="en-US"/>
              </w:rPr>
            </w:pPr>
            <w:proofErr w:type="gramStart"/>
            <w:r w:rsidRPr="006518C9">
              <w:rPr>
                <w:b/>
                <w:bCs/>
                <w:lang w:val="en-US"/>
              </w:rPr>
              <w:t>Scenario 2.</w:t>
            </w:r>
            <w:proofErr w:type="gramEnd"/>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rsidR="00596B1E" w:rsidRPr="006518C9" w:rsidRDefault="00596B1E" w:rsidP="00206C3D">
            <w:pPr>
              <w:rPr>
                <w:lang w:val="en-US"/>
              </w:rPr>
            </w:pPr>
          </w:p>
          <w:p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9D37D5" w:rsidP="009146F3">
            <w:pPr>
              <w:rPr>
                <w:bCs/>
                <w:lang w:val="en-US"/>
              </w:rPr>
            </w:pPr>
            <w:proofErr w:type="gramStart"/>
            <w:r w:rsidRPr="006518C9">
              <w:rPr>
                <w:b/>
                <w:bCs/>
                <w:lang w:val="en-US"/>
              </w:rPr>
              <w:t>Scenario 3.</w:t>
            </w:r>
            <w:proofErr w:type="gramEnd"/>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6518C9" w:rsidRDefault="00D45707" w:rsidP="009D37D5">
            <w:pPr>
              <w:rPr>
                <w:lang w:val="en-US"/>
              </w:rPr>
            </w:pPr>
            <w:proofErr w:type="gramStart"/>
            <w:r w:rsidRPr="006518C9">
              <w:rPr>
                <w:lang w:val="en-US"/>
              </w:rPr>
              <w:t xml:space="preserve">As </w:t>
            </w:r>
            <w:r w:rsidR="009D37D5" w:rsidRPr="006518C9">
              <w:rPr>
                <w:lang w:val="en-US"/>
              </w:rPr>
              <w:t>Scenario 2</w:t>
            </w:r>
            <w:r w:rsidR="009146F3" w:rsidRPr="006518C9">
              <w:rPr>
                <w:lang w:val="en-US"/>
              </w:rPr>
              <w:t>.</w:t>
            </w:r>
            <w:proofErr w:type="gramEnd"/>
          </w:p>
        </w:tc>
      </w:tr>
      <w:tr w:rsidR="00876C8C" w:rsidRPr="006518C9"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6518C9" w:rsidRDefault="00876C8C" w:rsidP="009146F3">
            <w:pPr>
              <w:rPr>
                <w:bCs/>
                <w:lang w:val="en-US"/>
              </w:rPr>
            </w:pPr>
            <w:proofErr w:type="gramStart"/>
            <w:r w:rsidRPr="006518C9">
              <w:rPr>
                <w:b/>
                <w:bCs/>
                <w:lang w:val="en-US"/>
              </w:rPr>
              <w:t>Scenario 4.</w:t>
            </w:r>
            <w:proofErr w:type="gramEnd"/>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rsidR="00D45707" w:rsidRPr="006518C9" w:rsidRDefault="00564707" w:rsidP="00564707">
      <w:pPr>
        <w:pStyle w:val="Beschriftung"/>
        <w:rPr>
          <w:b w:val="0"/>
          <w:lang w:val="en-US"/>
        </w:rPr>
      </w:pPr>
      <w:proofErr w:type="gramStart"/>
      <w:r w:rsidRPr="006518C9">
        <w:rPr>
          <w:lang w:val="en-US"/>
        </w:rPr>
        <w:t xml:space="preserve">Table </w:t>
      </w:r>
      <w:r w:rsidR="00402803" w:rsidRPr="006518C9">
        <w:rPr>
          <w:lang w:val="en-US"/>
        </w:rPr>
        <w:t>5.</w:t>
      </w:r>
      <w:proofErr w:type="gramEnd"/>
      <w:r w:rsidR="00402803" w:rsidRPr="006518C9">
        <w:rPr>
          <w:lang w:val="en-US"/>
        </w:rPr>
        <w:t xml:space="preserve"> </w:t>
      </w:r>
      <w:proofErr w:type="gramStart"/>
      <w:r w:rsidRPr="006518C9">
        <w:rPr>
          <w:b w:val="0"/>
          <w:lang w:val="en-US"/>
        </w:rPr>
        <w:t>A description of RECOMMENDED encodings in mzIdentML, where sample pre-fractionation has taken place.</w:t>
      </w:r>
      <w:proofErr w:type="gramEnd"/>
    </w:p>
    <w:p w:rsidR="00550D67" w:rsidRDefault="00550D67" w:rsidP="00466496">
      <w:pPr>
        <w:rPr>
          <w:lang w:val="en-US"/>
        </w:rPr>
      </w:pPr>
    </w:p>
    <w:p w:rsidR="003814F2" w:rsidRPr="006518C9" w:rsidRDefault="003814F2" w:rsidP="00864C46">
      <w:pPr>
        <w:pStyle w:val="berschrift3"/>
      </w:pPr>
      <w:bookmarkStart w:id="47" w:name="_Toc476057186"/>
      <w:r>
        <w:lastRenderedPageBreak/>
        <w:t>Encoding replicate samples</w:t>
      </w:r>
      <w:bookmarkEnd w:id="47"/>
    </w:p>
    <w:p w:rsidR="00873DE8" w:rsidRDefault="003814F2" w:rsidP="00466496">
      <w:pPr>
        <w:rPr>
          <w:lang w:val="en-US"/>
        </w:rPr>
      </w:pPr>
      <w:r>
        <w:rPr>
          <w:lang w:val="en-US"/>
        </w:rPr>
        <w:t xml:space="preserve">One mzIdentML file </w:t>
      </w:r>
      <w:proofErr w:type="gramStart"/>
      <w:r>
        <w:rPr>
          <w:lang w:val="en-US"/>
        </w:rPr>
        <w:t>is intended</w:t>
      </w:r>
      <w:proofErr w:type="gramEnd"/>
      <w:r>
        <w:rPr>
          <w:lang w:val="en-US"/>
        </w:rPr>
        <w:t xml:space="preserve">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xml:space="preserve">. For encoding replicate samples (biological or technical), separate mzIdentML files </w:t>
      </w:r>
      <w:proofErr w:type="gramStart"/>
      <w:r>
        <w:rPr>
          <w:lang w:val="en-US"/>
        </w:rPr>
        <w:t>SHOULD be used</w:t>
      </w:r>
      <w:proofErr w:type="gramEnd"/>
      <w:r>
        <w:rPr>
          <w:lang w:val="en-US"/>
        </w:rPr>
        <w:t>. A naming convention using suffixes MAY be adopted but the specifications of such are beyond the scope of this document.</w:t>
      </w:r>
    </w:p>
    <w:p w:rsidR="003814F2" w:rsidRDefault="003814F2" w:rsidP="00466496">
      <w:pPr>
        <w:rPr>
          <w:lang w:val="en-US"/>
        </w:rPr>
      </w:pPr>
    </w:p>
    <w:p w:rsidR="003814F2" w:rsidRPr="006518C9" w:rsidRDefault="003814F2" w:rsidP="00466496">
      <w:pPr>
        <w:rPr>
          <w:lang w:val="en-US"/>
        </w:rPr>
      </w:pPr>
    </w:p>
    <w:p w:rsidR="00873DE8" w:rsidRPr="006518C9" w:rsidRDefault="00162660" w:rsidP="00071A7F">
      <w:pPr>
        <w:pStyle w:val="berschrift3"/>
      </w:pPr>
      <w:bookmarkStart w:id="48" w:name="_Ref409017290"/>
      <w:bookmarkStart w:id="49" w:name="_Toc476057187"/>
      <w:r w:rsidRPr="006518C9">
        <w:t>Peptide-level scores and statistical measures</w:t>
      </w:r>
      <w:bookmarkEnd w:id="48"/>
      <w:bookmarkEnd w:id="49"/>
    </w:p>
    <w:p w:rsidR="009207CB" w:rsidRPr="006518C9" w:rsidRDefault="00162660" w:rsidP="005E3444">
      <w:pPr>
        <w:pStyle w:val="nobreak"/>
        <w:jc w:val="both"/>
        <w:rPr>
          <w:lang w:val="en-US"/>
        </w:rPr>
      </w:pPr>
      <w:r w:rsidRPr="006518C9">
        <w:rPr>
          <w:lang w:val="en-US"/>
        </w:rPr>
        <w:t xml:space="preserve">The format </w:t>
      </w:r>
      <w:proofErr w:type="gramStart"/>
      <w:r w:rsidR="009D5540" w:rsidRPr="006518C9">
        <w:rPr>
          <w:lang w:val="en-US"/>
        </w:rPr>
        <w:t>was designed</w:t>
      </w:r>
      <w:proofErr w:type="gramEnd"/>
      <w:r w:rsidR="009D5540" w:rsidRPr="006518C9">
        <w:rPr>
          <w:lang w:val="en-US"/>
        </w:rPr>
        <w:t xml:space="preserve">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rsidR="00F35D20" w:rsidRPr="006518C9" w:rsidRDefault="00F35D20" w:rsidP="005E3444">
      <w:pPr>
        <w:numPr>
          <w:ilvl w:val="0"/>
          <w:numId w:val="41"/>
        </w:numPr>
        <w:jc w:val="both"/>
        <w:rPr>
          <w:lang w:val="en-US"/>
        </w:rPr>
      </w:pPr>
      <w:proofErr w:type="gramStart"/>
      <w:r w:rsidRPr="006518C9">
        <w:rPr>
          <w:lang w:val="en-US"/>
        </w:rPr>
        <w:t>A peptide sequence with a given set of modifications – regardless of the positions of modifications.</w:t>
      </w:r>
      <w:proofErr w:type="gramEnd"/>
    </w:p>
    <w:p w:rsidR="004C62E2" w:rsidRPr="006518C9" w:rsidRDefault="00F35D20" w:rsidP="005E3444">
      <w:pPr>
        <w:numPr>
          <w:ilvl w:val="0"/>
          <w:numId w:val="41"/>
        </w:numPr>
        <w:jc w:val="both"/>
        <w:rPr>
          <w:lang w:val="en-US"/>
        </w:rPr>
      </w:pPr>
      <w:proofErr w:type="gramStart"/>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roofErr w:type="gramEnd"/>
    </w:p>
    <w:p w:rsidR="00724362" w:rsidRPr="006518C9" w:rsidRDefault="00724362" w:rsidP="005E3444">
      <w:pPr>
        <w:ind w:left="720"/>
        <w:jc w:val="both"/>
        <w:rPr>
          <w:lang w:val="en-US"/>
        </w:rPr>
      </w:pPr>
    </w:p>
    <w:p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proofErr w:type="gramStart"/>
      <w:r w:rsidR="003B56A4" w:rsidRPr="006518C9">
        <w:rPr>
          <w:lang w:val="en-US"/>
        </w:rPr>
        <w:t>has been defined</w:t>
      </w:r>
      <w:proofErr w:type="gramEnd"/>
      <w:r w:rsidR="003B56A4" w:rsidRPr="006518C9">
        <w:rPr>
          <w:lang w:val="en-US"/>
        </w:rPr>
        <w:t>,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w:t>
      </w:r>
      <w:proofErr w:type="gramStart"/>
      <w:r w:rsidR="002E1BB9" w:rsidRPr="006518C9">
        <w:rPr>
          <w:lang w:val="en-US"/>
        </w:rPr>
        <w:t>:1002496</w:t>
      </w:r>
      <w:proofErr w:type="gramEnd"/>
      <w:r w:rsidR="002E1BB9" w:rsidRPr="006518C9">
        <w:rPr>
          <w:lang w:val="en-US"/>
        </w:rPr>
        <w:t>), “group PSMs by sequence with modifications” (MS:1002497) and “group PSMs by sequence with modifications and charge” (MS:1002498).</w:t>
      </w:r>
      <w:r w:rsidR="00990EA0" w:rsidRPr="006518C9">
        <w:rPr>
          <w:lang w:val="en-US"/>
        </w:rPr>
        <w:t xml:space="preserve"> </w:t>
      </w:r>
    </w:p>
    <w:p w:rsidR="005E3444" w:rsidRPr="006518C9" w:rsidRDefault="005E3444" w:rsidP="005E3444">
      <w:pPr>
        <w:jc w:val="both"/>
        <w:rPr>
          <w:lang w:val="en-US"/>
        </w:rPr>
      </w:pPr>
    </w:p>
    <w:p w:rsidR="008C43FE" w:rsidRPr="006518C9" w:rsidRDefault="0000619A" w:rsidP="005E3444">
      <w:pPr>
        <w:jc w:val="both"/>
        <w:rPr>
          <w:lang w:val="en-US"/>
        </w:rPr>
      </w:pPr>
      <w:r w:rsidRPr="006518C9">
        <w:rPr>
          <w:lang w:val="en-US"/>
        </w:rPr>
        <w:t xml:space="preserve">The following additional features </w:t>
      </w:r>
      <w:proofErr w:type="gramStart"/>
      <w:r w:rsidR="005E3444" w:rsidRPr="006518C9">
        <w:rPr>
          <w:lang w:val="en-US"/>
        </w:rPr>
        <w:t>have also be</w:t>
      </w:r>
      <w:r w:rsidR="00402803" w:rsidRPr="006518C9">
        <w:rPr>
          <w:lang w:val="en-US"/>
        </w:rPr>
        <w:t>en</w:t>
      </w:r>
      <w:r w:rsidR="005E3444" w:rsidRPr="006518C9">
        <w:rPr>
          <w:lang w:val="en-US"/>
        </w:rPr>
        <w:t xml:space="preserve"> added</w:t>
      </w:r>
      <w:proofErr w:type="gramEnd"/>
      <w:r w:rsidR="005E3444" w:rsidRPr="006518C9">
        <w:rPr>
          <w:lang w:val="en-US"/>
        </w:rPr>
        <w:t xml:space="preserve">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MS</w:t>
      </w:r>
      <w:proofErr w:type="gramStart"/>
      <w:r w:rsidR="00990EA0" w:rsidRPr="006518C9">
        <w:rPr>
          <w:bCs/>
          <w:lang w:val="en-US"/>
        </w:rPr>
        <w:t>:1002490</w:t>
      </w:r>
      <w:proofErr w:type="gramEnd"/>
      <w:r w:rsidR="00990EA0" w:rsidRPr="006518C9">
        <w:rPr>
          <w:bCs/>
          <w:lang w:val="en-US"/>
        </w:rPr>
        <w:t xml:space="preserve">)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w:t>
      </w:r>
      <w:proofErr w:type="gramStart"/>
      <w:r w:rsidR="008C43FE" w:rsidRPr="006518C9">
        <w:rPr>
          <w:lang w:val="en-US"/>
        </w:rPr>
        <w:t>through the use of</w:t>
      </w:r>
      <w:proofErr w:type="gramEnd"/>
      <w:r w:rsidR="008C43FE" w:rsidRPr="006518C9">
        <w:rPr>
          <w:lang w:val="en-US"/>
        </w:rPr>
        <w:t xml:space="preserve"> appropriate CV terms. </w:t>
      </w:r>
    </w:p>
    <w:p w:rsidR="008C43FE" w:rsidRPr="006518C9" w:rsidRDefault="008C43FE" w:rsidP="005E3444">
      <w:pPr>
        <w:jc w:val="both"/>
        <w:rPr>
          <w:lang w:val="en-US"/>
        </w:rPr>
      </w:pPr>
    </w:p>
    <w:p w:rsidR="00E42E66" w:rsidRPr="006518C9" w:rsidRDefault="008C43FE" w:rsidP="005E3444">
      <w:pPr>
        <w:jc w:val="both"/>
        <w:rPr>
          <w:lang w:val="en-US"/>
        </w:rPr>
      </w:pPr>
      <w:r w:rsidRPr="006518C9">
        <w:rPr>
          <w:lang w:val="en-US"/>
        </w:rPr>
        <w:t xml:space="preserve">Additionally, a mechanism </w:t>
      </w:r>
      <w:proofErr w:type="gramStart"/>
      <w:r w:rsidRPr="006518C9">
        <w:rPr>
          <w:lang w:val="en-US"/>
        </w:rPr>
        <w:t>is needed</w:t>
      </w:r>
      <w:proofErr w:type="gramEnd"/>
      <w:r w:rsidRPr="006518C9">
        <w:rPr>
          <w:lang w:val="en-US"/>
        </w:rPr>
        <w:t xml:space="preserve"> for capturing how different PSMs are grouped into a single entity. This is achieved by adding a CV term to every PSM in the file “peptide group ID” (MS</w:t>
      </w:r>
      <w:proofErr w:type="gramStart"/>
      <w:r w:rsidRPr="006518C9">
        <w:rPr>
          <w:lang w:val="en-US"/>
        </w:rPr>
        <w:t>:1002520</w:t>
      </w:r>
      <w:proofErr w:type="gramEnd"/>
      <w:r w:rsidRPr="006518C9">
        <w:rPr>
          <w:lang w:val="en-US"/>
        </w:rPr>
        <w:t>),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rsidR="00E42E66" w:rsidRPr="006518C9" w:rsidRDefault="00E42E66" w:rsidP="005E3444">
      <w:pPr>
        <w:jc w:val="both"/>
        <w:rPr>
          <w:lang w:val="en-US"/>
        </w:rPr>
      </w:pPr>
    </w:p>
    <w:p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w:t>
      </w:r>
      <w:proofErr w:type="gramStart"/>
      <w:r w:rsidR="008C43FE" w:rsidRPr="006518C9">
        <w:rPr>
          <w:lang w:val="en-US"/>
        </w:rPr>
        <w:t>is achieved</w:t>
      </w:r>
      <w:proofErr w:type="gramEnd"/>
      <w:r w:rsidR="008C43FE" w:rsidRPr="006518C9">
        <w:rPr>
          <w:lang w:val="en-US"/>
        </w:rPr>
        <w:t xml:space="preserve">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w:t>
      </w:r>
      <w:proofErr w:type="gramStart"/>
      <w:r w:rsidR="00596B1E" w:rsidRPr="006518C9">
        <w:rPr>
          <w:lang w:val="en-US"/>
        </w:rPr>
        <w:t>has been added</w:t>
      </w:r>
      <w:proofErr w:type="gramEnd"/>
      <w:r w:rsidR="00596B1E" w:rsidRPr="006518C9">
        <w:rPr>
          <w:lang w:val="en-US"/>
        </w:rPr>
        <w:t xml:space="preserve">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w:t>
      </w:r>
      <w:proofErr w:type="gramStart"/>
      <w:r w:rsidR="008C43FE" w:rsidRPr="006518C9">
        <w:rPr>
          <w:lang w:val="en-US"/>
        </w:rPr>
        <w:t>is covered</w:t>
      </w:r>
      <w:proofErr w:type="gramEnd"/>
      <w:r w:rsidR="008C43FE" w:rsidRPr="006518C9">
        <w:rPr>
          <w:lang w:val="en-US"/>
        </w:rPr>
        <w:t xml:space="preserve">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w:t>
      </w:r>
      <w:proofErr w:type="gramStart"/>
      <w:r w:rsidR="008C43FE" w:rsidRPr="006518C9">
        <w:rPr>
          <w:lang w:val="en-US"/>
        </w:rPr>
        <w:t>:1002500</w:t>
      </w:r>
      <w:proofErr w:type="gramEnd"/>
      <w:r w:rsidR="008C43FE" w:rsidRPr="006518C9">
        <w:rPr>
          <w:lang w:val="en-US"/>
        </w:rPr>
        <w:t>) as shown in Figure 1</w:t>
      </w:r>
      <w:r w:rsidR="008A3963">
        <w:rPr>
          <w:lang w:val="en-US"/>
        </w:rPr>
        <w:t>F</w:t>
      </w:r>
      <w:r w:rsidR="008C43FE" w:rsidRPr="006518C9">
        <w:rPr>
          <w:lang w:val="en-US"/>
        </w:rPr>
        <w:t>.</w:t>
      </w:r>
    </w:p>
    <w:p w:rsidR="006F4DC0" w:rsidRPr="006518C9" w:rsidRDefault="006F4DC0" w:rsidP="00071A7F">
      <w:pPr>
        <w:rPr>
          <w:lang w:val="en-US"/>
        </w:rPr>
      </w:pPr>
    </w:p>
    <w:p w:rsidR="001B2241" w:rsidRPr="006518C9" w:rsidRDefault="001B2241" w:rsidP="00071A7F">
      <w:pPr>
        <w:rPr>
          <w:lang w:val="en-US"/>
        </w:rPr>
      </w:pPr>
    </w:p>
    <w:p w:rsidR="004336D8" w:rsidRPr="006518C9" w:rsidRDefault="00AD4E91" w:rsidP="00071A7F">
      <w:pPr>
        <w:keepNext/>
        <w:rPr>
          <w:lang w:val="en-US"/>
        </w:rPr>
      </w:pPr>
      <w:r>
        <w:rPr>
          <w:noProof/>
          <w:lang w:val="de-DE" w:eastAsia="de-DE"/>
        </w:rPr>
        <w:lastRenderedPageBreak/>
        <w:drawing>
          <wp:inline distT="0" distB="0" distL="0" distR="0" wp14:anchorId="16E09FFA" wp14:editId="3448BDD1">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rsidR="001B2241" w:rsidRPr="006518C9" w:rsidRDefault="004336D8" w:rsidP="00071A7F">
      <w:pPr>
        <w:pStyle w:val="Beschriftung"/>
        <w:rPr>
          <w:lang w:val="en-US"/>
        </w:rPr>
      </w:pPr>
      <w:bookmarkStart w:id="50" w:name="_Ref385423481"/>
      <w:proofErr w:type="gramStart"/>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1</w:t>
      </w:r>
      <w:r w:rsidR="00251338" w:rsidRPr="006518C9">
        <w:rPr>
          <w:noProof/>
          <w:lang w:val="en-US"/>
        </w:rPr>
        <w:fldChar w:fldCharType="end"/>
      </w:r>
      <w:bookmarkEnd w:id="50"/>
      <w:r w:rsidR="00CE6DC1" w:rsidRPr="006518C9">
        <w:rPr>
          <w:lang w:val="en-US"/>
        </w:rPr>
        <w:t>.</w:t>
      </w:r>
      <w:proofErr w:type="gramEnd"/>
      <w:r w:rsidRPr="006518C9">
        <w:rPr>
          <w:lang w:val="en-US"/>
        </w:rPr>
        <w:t xml:space="preserve"> </w:t>
      </w:r>
      <w:proofErr w:type="gramStart"/>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roofErr w:type="gramEnd"/>
    </w:p>
    <w:p w:rsidR="006F4DC0" w:rsidRPr="006518C9" w:rsidRDefault="006F4DC0" w:rsidP="00071A7F">
      <w:pPr>
        <w:rPr>
          <w:lang w:val="en-US"/>
        </w:rPr>
      </w:pPr>
    </w:p>
    <w:p w:rsidR="00873DE8" w:rsidRPr="006518C9" w:rsidRDefault="00873DE8" w:rsidP="00466496">
      <w:pPr>
        <w:rPr>
          <w:lang w:val="en-US"/>
        </w:rPr>
      </w:pPr>
    </w:p>
    <w:p w:rsidR="0001161E" w:rsidRPr="006518C9" w:rsidRDefault="0001161E" w:rsidP="00071A7F">
      <w:pPr>
        <w:pStyle w:val="berschrift3"/>
      </w:pPr>
      <w:bookmarkStart w:id="51" w:name="_Ref409017297"/>
      <w:bookmarkStart w:id="52" w:name="_Ref449348756"/>
      <w:bookmarkStart w:id="53" w:name="_Toc476057188"/>
      <w:r w:rsidRPr="006518C9">
        <w:t>Encoding modification localisation scores</w:t>
      </w:r>
      <w:bookmarkEnd w:id="51"/>
      <w:bookmarkEnd w:id="52"/>
      <w:bookmarkEnd w:id="53"/>
    </w:p>
    <w:p w:rsidR="00C81DB9" w:rsidRPr="006518C9" w:rsidRDefault="00C81DB9" w:rsidP="00071A7F">
      <w:pPr>
        <w:pStyle w:val="nobreak"/>
        <w:rPr>
          <w:lang w:val="en-US" w:eastAsia="en-US"/>
        </w:rPr>
      </w:pPr>
    </w:p>
    <w:p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t>
      </w:r>
      <w:proofErr w:type="gramStart"/>
      <w:r w:rsidRPr="006518C9">
        <w:rPr>
          <w:lang w:val="en-US" w:eastAsia="en-US"/>
        </w:rPr>
        <w:t>with regards to</w:t>
      </w:r>
      <w:proofErr w:type="gramEnd"/>
      <w:r w:rsidRPr="006518C9">
        <w:rPr>
          <w:lang w:val="en-US" w:eastAsia="en-US"/>
        </w:rPr>
        <w:t xml:space="preserve"> the peptide sequence. </w:t>
      </w:r>
      <w:proofErr w:type="gramStart"/>
      <w:r w:rsidRPr="006518C9">
        <w:rPr>
          <w:lang w:val="en-US" w:eastAsia="en-US"/>
        </w:rPr>
        <w:t>A variety of software packages now export</w:t>
      </w:r>
      <w:proofErr w:type="gramEnd"/>
      <w:r w:rsidRPr="006518C9">
        <w:rPr>
          <w:lang w:val="en-US" w:eastAsia="en-US"/>
        </w:rPr>
        <w:t xml:space="preserve">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6518C9" w:rsidRDefault="00C81DB9" w:rsidP="00322152">
      <w:pPr>
        <w:jc w:val="both"/>
        <w:rPr>
          <w:lang w:val="en-US" w:eastAsia="en-US"/>
        </w:rPr>
      </w:pPr>
    </w:p>
    <w:p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w:t>
      </w:r>
      <w:proofErr w:type="gramStart"/>
      <w:r w:rsidRPr="006518C9">
        <w:rPr>
          <w:lang w:val="en-US" w:eastAsia="en-US"/>
        </w:rPr>
        <w:t>is achieved</w:t>
      </w:r>
      <w:proofErr w:type="gramEnd"/>
      <w:r w:rsidRPr="006518C9">
        <w:rPr>
          <w:lang w:val="en-US" w:eastAsia="en-US"/>
        </w:rPr>
        <w:t xml:space="preserve">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proofErr w:type="gramStart"/>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Figure 2).</w:t>
      </w:r>
      <w:proofErr w:type="gramEnd"/>
      <w:r w:rsidR="00E42E66" w:rsidRPr="006518C9">
        <w:rPr>
          <w:lang w:val="en-US"/>
        </w:rPr>
        <w:t xml:space="preserve"> </w:t>
      </w:r>
    </w:p>
    <w:p w:rsidR="00E42E66" w:rsidRPr="006518C9" w:rsidRDefault="00E42E66" w:rsidP="00322152">
      <w:pPr>
        <w:pStyle w:val="nobreak"/>
        <w:jc w:val="both"/>
        <w:rPr>
          <w:lang w:val="en-US"/>
        </w:rPr>
      </w:pPr>
    </w:p>
    <w:p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w:t>
      </w:r>
      <w:proofErr w:type="gramStart"/>
      <w:r w:rsidRPr="006518C9">
        <w:rPr>
          <w:lang w:val="en-US"/>
        </w:rPr>
        <w:t>:1002491</w:t>
      </w:r>
      <w:proofErr w:type="gramEnd"/>
      <w:r w:rsidRPr="006518C9">
        <w:rPr>
          <w:lang w:val="en-US"/>
        </w:rPr>
        <w:t>),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w:t>
      </w:r>
      <w:proofErr w:type="gramStart"/>
      <w:r w:rsidR="00E42E66" w:rsidRPr="006518C9">
        <w:rPr>
          <w:lang w:val="en-US"/>
        </w:rPr>
        <w:t>has been confidently identified</w:t>
      </w:r>
      <w:proofErr w:type="gramEnd"/>
      <w:r w:rsidR="00E42E66" w:rsidRPr="006518C9">
        <w:rPr>
          <w:lang w:val="en-US"/>
        </w:rPr>
        <w:t xml:space="preserve">. The (re-usable) &lt;Peptide&gt; element has an attribute </w:t>
      </w:r>
      <w:r w:rsidR="00E42E66" w:rsidRPr="006518C9">
        <w:rPr>
          <w:i/>
          <w:lang w:val="en-US"/>
        </w:rPr>
        <w:t>via</w:t>
      </w:r>
      <w:r w:rsidR="00E42E66" w:rsidRPr="006518C9">
        <w:rPr>
          <w:lang w:val="en-US"/>
        </w:rPr>
        <w:t xml:space="preserve"> which the residue and location of a modification </w:t>
      </w:r>
      <w:proofErr w:type="gramStart"/>
      <w:r w:rsidR="00E42E66" w:rsidRPr="006518C9">
        <w:rPr>
          <w:lang w:val="en-US"/>
        </w:rPr>
        <w:t>can be recorded</w:t>
      </w:r>
      <w:proofErr w:type="gramEnd"/>
      <w:r w:rsidR="00E42E66" w:rsidRPr="006518C9">
        <w:rPr>
          <w:lang w:val="en-US"/>
        </w:rPr>
        <w:t>.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w:t>
      </w:r>
      <w:proofErr w:type="gramStart"/>
      <w:r w:rsidR="00E42E66" w:rsidRPr="006518C9">
        <w:rPr>
          <w:lang w:val="en-US"/>
        </w:rPr>
        <w:t>:1002491</w:t>
      </w:r>
      <w:proofErr w:type="gramEnd"/>
      <w:r w:rsidR="00E42E66" w:rsidRPr="006518C9">
        <w:rPr>
          <w:lang w:val="en-US"/>
        </w:rPr>
        <w:t xml:space="preserve">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rsidR="00E42E66" w:rsidRPr="006518C9" w:rsidRDefault="00E42E66" w:rsidP="00322152">
      <w:pPr>
        <w:pStyle w:val="nobreak"/>
        <w:jc w:val="both"/>
        <w:rPr>
          <w:lang w:val="en-US"/>
        </w:rPr>
      </w:pPr>
    </w:p>
    <w:p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w:t>
      </w:r>
      <w:proofErr w:type="gramStart"/>
      <w:r w:rsidRPr="006518C9">
        <w:rPr>
          <w:bCs/>
          <w:lang w:val="en-US"/>
        </w:rPr>
        <w:t>0</w:t>
      </w:r>
      <w:proofErr w:type="gramEnd"/>
      <w:r w:rsidRPr="006518C9">
        <w:rPr>
          <w:bCs/>
          <w:lang w:val="en-US"/>
        </w:rPr>
        <w:t xml:space="preserve">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6518C9" w:rsidRDefault="00E42E66" w:rsidP="00322152">
      <w:pPr>
        <w:jc w:val="both"/>
        <w:rPr>
          <w:lang w:val="en-US"/>
        </w:rPr>
      </w:pPr>
    </w:p>
    <w:p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cvParam accession="MS</w:t>
      </w:r>
      <w:proofErr w:type="gramStart"/>
      <w:r w:rsidRPr="006518C9">
        <w:rPr>
          <w:rFonts w:ascii="Courier" w:hAnsi="Courier"/>
          <w:bCs/>
          <w:sz w:val="16"/>
          <w:szCs w:val="16"/>
          <w:lang w:val="en-US"/>
        </w:rPr>
        <w:t>:1002380</w:t>
      </w:r>
      <w:proofErr w:type="gramEnd"/>
      <w:r w:rsidRPr="006518C9">
        <w:rPr>
          <w:rFonts w:ascii="Courier" w:hAnsi="Courier"/>
          <w:bCs/>
          <w:sz w:val="16"/>
          <w:szCs w:val="16"/>
          <w:lang w:val="en-US"/>
        </w:rPr>
        <w:t xml:space="preserve">"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rsidR="00AD3527" w:rsidRPr="006518C9" w:rsidRDefault="00AD3527" w:rsidP="00322152">
      <w:pPr>
        <w:jc w:val="both"/>
        <w:rPr>
          <w:rFonts w:ascii="Courier" w:hAnsi="Courier"/>
          <w:bCs/>
          <w:sz w:val="16"/>
          <w:szCs w:val="16"/>
          <w:lang w:val="en-US"/>
        </w:rPr>
      </w:pPr>
    </w:p>
    <w:p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rsidR="00ED6818" w:rsidRPr="006518C9" w:rsidRDefault="00AD4E91" w:rsidP="00ED6818">
      <w:pPr>
        <w:pStyle w:val="nobreak"/>
        <w:rPr>
          <w:lang w:val="en-US"/>
        </w:rPr>
      </w:pPr>
      <w:r>
        <w:rPr>
          <w:noProof/>
          <w:lang w:val="de-DE" w:eastAsia="de-DE"/>
        </w:rPr>
        <w:lastRenderedPageBreak/>
        <w:drawing>
          <wp:inline distT="0" distB="0" distL="0" distR="0" wp14:anchorId="4265F59D" wp14:editId="1FFBA58B">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rsidR="0001161E" w:rsidRPr="006518C9" w:rsidRDefault="00ED6818" w:rsidP="00071A7F">
      <w:pPr>
        <w:pStyle w:val="Beschriftung"/>
        <w:rPr>
          <w:lang w:val="en-US"/>
        </w:rPr>
      </w:pPr>
      <w:proofErr w:type="gramStart"/>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2</w:t>
      </w:r>
      <w:r w:rsidR="00251338" w:rsidRPr="006518C9">
        <w:rPr>
          <w:noProof/>
          <w:lang w:val="en-US"/>
        </w:rPr>
        <w:fldChar w:fldCharType="end"/>
      </w:r>
      <w:r w:rsidR="00CE6DC1" w:rsidRPr="006518C9">
        <w:rPr>
          <w:lang w:val="en-US"/>
        </w:rPr>
        <w:t>.</w:t>
      </w:r>
      <w:proofErr w:type="gramEnd"/>
      <w:r w:rsidRPr="006518C9">
        <w:rPr>
          <w:lang w:val="en-US"/>
        </w:rPr>
        <w:t xml:space="preserve"> </w:t>
      </w:r>
      <w:proofErr w:type="gramStart"/>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roofErr w:type="gramEnd"/>
    </w:p>
    <w:p w:rsidR="0001161E" w:rsidRPr="006518C9" w:rsidRDefault="0001161E" w:rsidP="00466496">
      <w:pPr>
        <w:rPr>
          <w:lang w:val="en-US"/>
        </w:rPr>
      </w:pPr>
    </w:p>
    <w:p w:rsidR="00A84328" w:rsidRPr="006518C9" w:rsidRDefault="007A0315" w:rsidP="00071A7F">
      <w:pPr>
        <w:pStyle w:val="berschrift3"/>
      </w:pPr>
      <w:bookmarkStart w:id="54" w:name="_Ref409017331"/>
      <w:bookmarkStart w:id="55" w:name="_Toc476057189"/>
      <w:r w:rsidRPr="006518C9">
        <w:t>Encoding results of cross</w:t>
      </w:r>
      <w:r w:rsidR="0025798A" w:rsidRPr="006518C9">
        <w:t>-</w:t>
      </w:r>
      <w:r w:rsidRPr="006518C9">
        <w:t>linking searches</w:t>
      </w:r>
      <w:bookmarkEnd w:id="54"/>
      <w:bookmarkEnd w:id="55"/>
    </w:p>
    <w:p w:rsidR="00DD507B" w:rsidRPr="006518C9" w:rsidRDefault="009813A2" w:rsidP="00DA66B3">
      <w:pPr>
        <w:pStyle w:val="nobreak"/>
        <w:jc w:val="both"/>
        <w:rPr>
          <w:lang w:val="en-US"/>
        </w:rPr>
      </w:pPr>
      <w:r w:rsidRPr="006518C9">
        <w:rPr>
          <w:lang w:val="en-US" w:eastAsia="en-US"/>
        </w:rPr>
        <w:t xml:space="preserve">A new mechanism </w:t>
      </w:r>
      <w:proofErr w:type="gramStart"/>
      <w:r w:rsidRPr="006518C9">
        <w:rPr>
          <w:lang w:val="en-US" w:eastAsia="en-US"/>
        </w:rPr>
        <w:t>has been added</w:t>
      </w:r>
      <w:proofErr w:type="gramEnd"/>
      <w:r w:rsidRPr="006518C9">
        <w:rPr>
          <w:lang w:val="en-US" w:eastAsia="en-US"/>
        </w:rPr>
        <w:t xml:space="preserve">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mzIdentML, since more than one peptide </w:t>
      </w:r>
      <w:proofErr w:type="gramStart"/>
      <w:r w:rsidRPr="006518C9">
        <w:rPr>
          <w:lang w:val="en-US" w:eastAsia="en-US"/>
        </w:rPr>
        <w:t>can be identified</w:t>
      </w:r>
      <w:proofErr w:type="gramEnd"/>
      <w:r w:rsidRPr="006518C9">
        <w:rPr>
          <w:lang w:val="en-US" w:eastAsia="en-US"/>
        </w:rPr>
        <w:t xml:space="preserve">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xml:space="preserve">, enables scores or statistical measures to </w:t>
      </w:r>
      <w:proofErr w:type="gramStart"/>
      <w:r w:rsidR="00921D64" w:rsidRPr="006518C9">
        <w:rPr>
          <w:lang w:val="en-US" w:eastAsia="en-US"/>
        </w:rPr>
        <w:t>be assigned</w:t>
      </w:r>
      <w:proofErr w:type="gramEnd"/>
      <w:r w:rsidR="00921D64" w:rsidRPr="006518C9">
        <w:rPr>
          <w:lang w:val="en-US" w:eastAsia="en-US"/>
        </w:rPr>
        <w:t xml:space="preserve">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t>
      </w:r>
      <w:proofErr w:type="gramStart"/>
      <w:r w:rsidR="00397F3B" w:rsidRPr="006518C9">
        <w:rPr>
          <w:lang w:val="en-US"/>
        </w:rPr>
        <w:t>were made</w:t>
      </w:r>
      <w:proofErr w:type="gramEnd"/>
      <w:r w:rsidR="00DD5C31" w:rsidRPr="006518C9">
        <w:rPr>
          <w:lang w:val="en-US"/>
        </w:rPr>
        <w:t>.</w:t>
      </w:r>
    </w:p>
    <w:p w:rsidR="00DD507B" w:rsidRPr="006518C9" w:rsidRDefault="00DD507B" w:rsidP="00071A7F">
      <w:pPr>
        <w:pStyle w:val="nobreak"/>
        <w:rPr>
          <w:lang w:val="en-US"/>
        </w:rPr>
      </w:pPr>
    </w:p>
    <w:p w:rsidR="0003720A" w:rsidRPr="006518C9" w:rsidRDefault="0003720A" w:rsidP="00071A7F">
      <w:pPr>
        <w:pStyle w:val="nobreak"/>
        <w:rPr>
          <w:b/>
          <w:i/>
          <w:lang w:val="en-US"/>
        </w:rPr>
      </w:pPr>
      <w:r w:rsidRPr="006518C9">
        <w:rPr>
          <w:b/>
          <w:i/>
          <w:lang w:val="en-US"/>
        </w:rPr>
        <w:t>Encoding a cross-linked peptide pair identification</w:t>
      </w:r>
    </w:p>
    <w:p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linking search” (MS</w:t>
      </w:r>
      <w:proofErr w:type="gramStart"/>
      <w:r w:rsidR="00DD5C31" w:rsidRPr="006518C9">
        <w:rPr>
          <w:lang w:val="en-US"/>
        </w:rPr>
        <w:t>:1002494</w:t>
      </w:r>
      <w:proofErr w:type="gramEnd"/>
      <w:r w:rsidR="00DD5C31" w:rsidRPr="006518C9">
        <w:rPr>
          <w:lang w:val="en-US"/>
        </w:rPr>
        <w:t xml:space="preserve">)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MS</w:t>
      </w:r>
      <w:proofErr w:type="gramStart"/>
      <w:r w:rsidR="0087704B" w:rsidRPr="006518C9">
        <w:rPr>
          <w:lang w:val="en-US"/>
        </w:rPr>
        <w:t>:1002509</w:t>
      </w:r>
      <w:proofErr w:type="gramEnd"/>
      <w:r w:rsidR="0087704B" w:rsidRPr="006518C9">
        <w:rPr>
          <w:lang w:val="en-US"/>
        </w:rPr>
        <w:t xml:space="preserve">)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xml:space="preserve">, </w:t>
      </w:r>
      <w:proofErr w:type="gramStart"/>
      <w:r w:rsidR="00DD5C31" w:rsidRPr="006518C9">
        <w:rPr>
          <w:lang w:val="en-US"/>
        </w:rPr>
        <w:t>and the</w:t>
      </w:r>
      <w:proofErr w:type="gramEnd"/>
      <w:r w:rsidR="00DD5C31" w:rsidRPr="006518C9">
        <w:rPr>
          <w:lang w:val="en-US"/>
        </w:rPr>
        <w:t xml:space="preserv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 xml:space="preserve">It </w:t>
      </w:r>
      <w:proofErr w:type="gramStart"/>
      <w:r w:rsidR="00A67341" w:rsidRPr="006518C9">
        <w:rPr>
          <w:lang w:val="en-US"/>
        </w:rPr>
        <w:t>is</w:t>
      </w:r>
      <w:r w:rsidR="0003720A" w:rsidRPr="006518C9">
        <w:rPr>
          <w:lang w:val="en-US"/>
        </w:rPr>
        <w:t xml:space="preserve"> RECOMMEND</w:t>
      </w:r>
      <w:r w:rsidR="00A67341" w:rsidRPr="006518C9">
        <w:rPr>
          <w:lang w:val="en-US"/>
        </w:rPr>
        <w:t>ED</w:t>
      </w:r>
      <w:proofErr w:type="gramEnd"/>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rsidR="004E1EA7" w:rsidRPr="006518C9" w:rsidRDefault="004E1EA7" w:rsidP="00071A7F">
      <w:pPr>
        <w:pStyle w:val="nobreak"/>
        <w:rPr>
          <w:lang w:val="en-US"/>
        </w:rPr>
      </w:pPr>
    </w:p>
    <w:p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rsidR="00AE6598" w:rsidRPr="006518C9" w:rsidRDefault="00AE6598" w:rsidP="00071A7F">
      <w:pPr>
        <w:pStyle w:val="nobreak"/>
        <w:rPr>
          <w:lang w:val="en-US"/>
        </w:rPr>
      </w:pPr>
    </w:p>
    <w:p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rsidR="00302E1A" w:rsidRPr="006518C9" w:rsidRDefault="00302E1A" w:rsidP="00B151A4">
      <w:pPr>
        <w:jc w:val="both"/>
        <w:rPr>
          <w:lang w:val="en-US" w:eastAsia="en-US"/>
        </w:rPr>
      </w:pPr>
    </w:p>
    <w:p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rsidR="0079619C" w:rsidRPr="006518C9" w:rsidRDefault="0079619C" w:rsidP="00B151A4">
      <w:pPr>
        <w:jc w:val="both"/>
        <w:rPr>
          <w:lang w:val="en-US" w:eastAsia="en-US"/>
        </w:rPr>
      </w:pPr>
    </w:p>
    <w:p w:rsidR="00302E1A" w:rsidRPr="006518C9" w:rsidRDefault="00302E1A" w:rsidP="00B151A4">
      <w:pPr>
        <w:jc w:val="both"/>
        <w:rPr>
          <w:lang w:val="en-US" w:eastAsia="en-US"/>
        </w:rPr>
      </w:pPr>
    </w:p>
    <w:p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w:t>
      </w:r>
      <w:proofErr w:type="gramStart"/>
      <w:r w:rsidR="008A6B4B" w:rsidRPr="006518C9">
        <w:rPr>
          <w:lang w:val="en-US"/>
        </w:rPr>
        <w:t xml:space="preserve">are </w:t>
      </w:r>
      <w:r w:rsidR="008A6B4B" w:rsidRPr="006518C9">
        <w:rPr>
          <w:i/>
          <w:lang w:val="en-US"/>
        </w:rPr>
        <w:t>post-processed</w:t>
      </w:r>
      <w:proofErr w:type="gramEnd"/>
      <w:r w:rsidR="008A6B4B" w:rsidRPr="006518C9">
        <w:rPr>
          <w:i/>
          <w:lang w:val="en-US"/>
        </w:rPr>
        <w:t xml:space="preserve">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rsidR="001B3FEE" w:rsidRPr="006518C9" w:rsidRDefault="001B3FEE" w:rsidP="001B3FEE">
      <w:pPr>
        <w:jc w:val="both"/>
        <w:rPr>
          <w:lang w:val="en-US"/>
        </w:rPr>
      </w:pPr>
    </w:p>
    <w:p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rsidR="001B3FEE" w:rsidRPr="006518C9" w:rsidRDefault="001B3FEE" w:rsidP="001B3FEE">
      <w:pPr>
        <w:jc w:val="both"/>
        <w:rPr>
          <w:lang w:val="en-US"/>
        </w:rPr>
      </w:pPr>
    </w:p>
    <w:p w:rsidR="001B3FEE" w:rsidRPr="006518C9" w:rsidRDefault="001B3FEE" w:rsidP="001B3FEE">
      <w:pPr>
        <w:jc w:val="both"/>
        <w:rPr>
          <w:lang w:val="en-US"/>
        </w:rPr>
      </w:pPr>
    </w:p>
    <w:p w:rsidR="008A6B4B" w:rsidRPr="006518C9" w:rsidRDefault="008A6B4B" w:rsidP="008A6B4B">
      <w:pPr>
        <w:rPr>
          <w:lang w:val="en-US"/>
        </w:rPr>
      </w:pPr>
    </w:p>
    <w:p w:rsidR="00D70137" w:rsidRPr="006518C9" w:rsidRDefault="00D70137" w:rsidP="00D70137">
      <w:pPr>
        <w:rPr>
          <w:b/>
          <w:i/>
          <w:lang w:val="en-US" w:eastAsia="en-US"/>
        </w:rPr>
      </w:pPr>
    </w:p>
    <w:p w:rsidR="004C0029" w:rsidRPr="006518C9" w:rsidRDefault="00AD4E91" w:rsidP="00071A7F">
      <w:pPr>
        <w:keepNext/>
        <w:rPr>
          <w:lang w:val="en-US"/>
        </w:rPr>
      </w:pPr>
      <w:r>
        <w:rPr>
          <w:noProof/>
          <w:lang w:val="de-DE" w:eastAsia="de-DE"/>
        </w:rPr>
        <w:lastRenderedPageBreak/>
        <w:drawing>
          <wp:inline distT="0" distB="0" distL="0" distR="0" wp14:anchorId="5C8C5FED" wp14:editId="3CDB4D15">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rsidR="00A84328" w:rsidRPr="006518C9" w:rsidRDefault="004C0029" w:rsidP="00B151A4">
      <w:pPr>
        <w:pStyle w:val="Beschriftung"/>
        <w:jc w:val="both"/>
        <w:rPr>
          <w:b w:val="0"/>
          <w:lang w:val="en-US"/>
        </w:rPr>
      </w:pPr>
      <w:bookmarkStart w:id="56" w:name="_Ref409016895"/>
      <w:proofErr w:type="gramStart"/>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3</w:t>
      </w:r>
      <w:r w:rsidR="00251338" w:rsidRPr="006518C9">
        <w:rPr>
          <w:noProof/>
          <w:lang w:val="en-US"/>
        </w:rPr>
        <w:fldChar w:fldCharType="end"/>
      </w:r>
      <w:bookmarkEnd w:id="56"/>
      <w:r w:rsidR="00CE6DC1" w:rsidRPr="006518C9">
        <w:rPr>
          <w:lang w:val="en-US"/>
        </w:rPr>
        <w:t>.</w:t>
      </w:r>
      <w:proofErr w:type="gramEnd"/>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rsidR="004C0029" w:rsidRPr="006518C9" w:rsidRDefault="004C0029" w:rsidP="00466496">
      <w:pPr>
        <w:rPr>
          <w:lang w:val="en-US"/>
        </w:rPr>
      </w:pPr>
    </w:p>
    <w:p w:rsidR="007C6533" w:rsidRPr="006518C9" w:rsidRDefault="007C6533" w:rsidP="007C6533">
      <w:pPr>
        <w:rPr>
          <w:b/>
          <w:i/>
          <w:lang w:val="en-US"/>
        </w:rPr>
      </w:pPr>
      <w:r w:rsidRPr="006518C9">
        <w:rPr>
          <w:b/>
          <w:i/>
          <w:lang w:val="en-US"/>
        </w:rPr>
        <w:t>Encoding evidence associated with cross-linked position</w:t>
      </w:r>
    </w:p>
    <w:p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rsidR="001E31F2" w:rsidRPr="006518C9" w:rsidRDefault="001E31F2" w:rsidP="001B3FEE">
      <w:pPr>
        <w:jc w:val="both"/>
        <w:rPr>
          <w:lang w:val="en-US"/>
        </w:rPr>
      </w:pPr>
    </w:p>
    <w:p w:rsidR="001E31F2" w:rsidRPr="006518C9" w:rsidRDefault="001E31F2" w:rsidP="001B3FEE">
      <w:pPr>
        <w:jc w:val="both"/>
        <w:rPr>
          <w:b/>
          <w:i/>
          <w:lang w:val="en-US"/>
        </w:rPr>
      </w:pPr>
      <w:r w:rsidRPr="006518C9">
        <w:rPr>
          <w:b/>
          <w:i/>
          <w:lang w:val="en-US"/>
        </w:rPr>
        <w:t>Encoding peptide-level rescoring of cross-linking data</w:t>
      </w:r>
    </w:p>
    <w:p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rsidR="001E31F2" w:rsidRPr="006518C9" w:rsidRDefault="001E31F2" w:rsidP="001B3FEE">
      <w:pPr>
        <w:jc w:val="both"/>
        <w:rPr>
          <w:lang w:val="en-US"/>
        </w:rPr>
      </w:pPr>
    </w:p>
    <w:p w:rsidR="001E31F2" w:rsidRPr="006518C9" w:rsidRDefault="001E31F2" w:rsidP="001B3FEE">
      <w:pPr>
        <w:jc w:val="both"/>
        <w:rPr>
          <w:b/>
          <w:i/>
          <w:lang w:val="en-US"/>
        </w:rPr>
      </w:pPr>
      <w:r w:rsidRPr="006518C9">
        <w:rPr>
          <w:b/>
          <w:i/>
          <w:lang w:val="en-US"/>
        </w:rPr>
        <w:t>Encoding protein-level interaction evidence</w:t>
      </w:r>
    </w:p>
    <w:p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w:t>
      </w:r>
      <w:proofErr w:type="gramStart"/>
      <w:r w:rsidR="00BE494F" w:rsidRPr="006518C9">
        <w:rPr>
          <w:lang w:val="en-US"/>
        </w:rPr>
        <w:t>can be encoded</w:t>
      </w:r>
      <w:proofErr w:type="gramEnd"/>
      <w:r w:rsidR="00BE494F" w:rsidRPr="006518C9">
        <w:rPr>
          <w:lang w:val="en-US"/>
        </w:rPr>
        <w:t xml:space="preserve">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rsidR="00C765EB" w:rsidRPr="006518C9" w:rsidRDefault="00C765EB" w:rsidP="001B3FEE">
      <w:pPr>
        <w:jc w:val="both"/>
        <w:rPr>
          <w:lang w:val="en-US"/>
        </w:rPr>
      </w:pPr>
    </w:p>
    <w:p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rsidR="00C62AFB" w:rsidRPr="006518C9" w:rsidRDefault="00C62AFB" w:rsidP="001B3FEE">
      <w:pPr>
        <w:jc w:val="both"/>
        <w:rPr>
          <w:lang w:val="en-US"/>
        </w:rPr>
      </w:pPr>
    </w:p>
    <w:p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w:t>
      </w:r>
      <w:proofErr w:type="gramStart"/>
      <w:r w:rsidRPr="006518C9">
        <w:rPr>
          <w:lang w:val="en-US"/>
        </w:rPr>
        <w:t>can be used</w:t>
      </w:r>
      <w:proofErr w:type="gramEnd"/>
      <w:r w:rsidRPr="006518C9">
        <w:rPr>
          <w:lang w:val="en-US"/>
        </w:rPr>
        <w:t xml:space="preserve">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rsidR="004C4F18" w:rsidRPr="006518C9" w:rsidRDefault="004C4F18" w:rsidP="001B3FEE">
      <w:pPr>
        <w:jc w:val="both"/>
        <w:rPr>
          <w:lang w:val="en-US"/>
        </w:rPr>
      </w:pPr>
    </w:p>
    <w:p w:rsidR="00F83452" w:rsidRPr="006518C9" w:rsidRDefault="004C4F18" w:rsidP="001B3FEE">
      <w:pPr>
        <w:jc w:val="both"/>
        <w:rPr>
          <w:b/>
          <w:lang w:val="en-US"/>
        </w:rPr>
      </w:pPr>
      <w:r w:rsidRPr="006518C9">
        <w:rPr>
          <w:b/>
          <w:lang w:val="en-US"/>
        </w:rPr>
        <w:t>Encoding modifications searched</w:t>
      </w:r>
    </w:p>
    <w:p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t>
      </w:r>
      <w:proofErr w:type="gramStart"/>
      <w:r w:rsidRPr="006518C9">
        <w:rPr>
          <w:lang w:val="en-US"/>
        </w:rPr>
        <w:t>were searched</w:t>
      </w:r>
      <w:proofErr w:type="gramEnd"/>
      <w:r w:rsidRPr="006518C9">
        <w:rPr>
          <w:lang w:val="en-US"/>
        </w:rPr>
        <w:t xml:space="preserve"> for. </w:t>
      </w:r>
      <w:r w:rsidR="00771C60" w:rsidRPr="006518C9">
        <w:rPr>
          <w:lang w:val="en-US"/>
        </w:rPr>
        <w:t xml:space="preserve">When encoding cross-linking modifications, </w:t>
      </w:r>
      <w:r w:rsidR="000317BC" w:rsidRPr="006518C9">
        <w:rPr>
          <w:lang w:val="en-US"/>
        </w:rPr>
        <w:t xml:space="preserve">it </w:t>
      </w:r>
      <w:proofErr w:type="gramStart"/>
      <w:r w:rsidR="000317BC" w:rsidRPr="006518C9">
        <w:rPr>
          <w:lang w:val="en-US"/>
        </w:rPr>
        <w:t>is expected</w:t>
      </w:r>
      <w:proofErr w:type="gramEnd"/>
      <w:r w:rsidR="000317BC" w:rsidRPr="006518C9">
        <w:rPr>
          <w:lang w:val="en-US"/>
        </w:rPr>
        <w:t xml:space="preserve">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w:t>
      </w:r>
      <w:proofErr w:type="gramStart"/>
      <w:r w:rsidR="001B0733" w:rsidRPr="006518C9">
        <w:rPr>
          <w:lang w:val="en-US"/>
        </w:rPr>
        <w:t>terms,</w:t>
      </w:r>
      <w:proofErr w:type="gramEnd"/>
      <w:r w:rsidR="001B0733" w:rsidRPr="006518C9">
        <w:rPr>
          <w:lang w:val="en-US"/>
        </w:rPr>
        <w:t xml:space="preserve"> is interpreted as a local unique identifier for the pair.</w:t>
      </w:r>
    </w:p>
    <w:p w:rsidR="00F83452" w:rsidRPr="006518C9" w:rsidRDefault="00F83452" w:rsidP="001B3FEE">
      <w:pPr>
        <w:jc w:val="both"/>
        <w:rPr>
          <w:b/>
          <w:lang w:val="en-US"/>
        </w:rPr>
      </w:pP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09</w:t>
      </w:r>
      <w:proofErr w:type="gramEnd"/>
      <w:r w:rsidRPr="006518C9">
        <w:rPr>
          <w:rFonts w:ascii="Courier New" w:hAnsi="Courier New" w:cs="Courier New"/>
          <w:sz w:val="18"/>
          <w:szCs w:val="18"/>
          <w:lang w:val="en-US"/>
        </w:rPr>
        <w:t>" name="cross-link donor" value="0"/&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w:t>
      </w:r>
      <w:proofErr w:type="gramStart"/>
      <w:r w:rsidRPr="006518C9">
        <w:rPr>
          <w:rFonts w:ascii="Courier New" w:hAnsi="Courier New" w:cs="Courier New"/>
          <w:sz w:val="18"/>
          <w:szCs w:val="18"/>
          <w:lang w:val="en-US"/>
        </w:rPr>
        <w:t>:02000</w:t>
      </w:r>
      <w:proofErr w:type="gramEnd"/>
      <w:r w:rsidRPr="006518C9">
        <w:rPr>
          <w:rFonts w:ascii="Courier New" w:hAnsi="Courier New" w:cs="Courier New"/>
          <w:sz w:val="18"/>
          <w:szCs w:val="18"/>
          <w:lang w:val="en-US"/>
        </w:rPr>
        <w:t>" name="BS3"/&gt;</w:t>
      </w:r>
    </w:p>
    <w:p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w:t>
      </w:r>
      <w:proofErr w:type="gramStart"/>
      <w:r w:rsidRPr="006518C9">
        <w:rPr>
          <w:rFonts w:ascii="Courier New" w:hAnsi="Courier New" w:cs="Courier New"/>
          <w:sz w:val="18"/>
          <w:szCs w:val="18"/>
          <w:lang w:val="en-US"/>
        </w:rPr>
        <w:t>:1002510</w:t>
      </w:r>
      <w:proofErr w:type="gramEnd"/>
      <w:r w:rsidRPr="006518C9">
        <w:rPr>
          <w:rFonts w:ascii="Courier New" w:hAnsi="Courier New" w:cs="Courier New"/>
          <w:sz w:val="18"/>
          <w:szCs w:val="18"/>
          <w:lang w:val="en-US"/>
        </w:rPr>
        <w:t>" name="cross-link acceptor" value="0"/&gt;</w:t>
      </w:r>
    </w:p>
    <w:p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rsidR="004C4F18" w:rsidRPr="006518C9" w:rsidRDefault="004C4F18" w:rsidP="001B3FEE">
      <w:pPr>
        <w:jc w:val="both"/>
        <w:rPr>
          <w:b/>
          <w:lang w:val="en-US"/>
        </w:rPr>
      </w:pPr>
    </w:p>
    <w:p w:rsidR="004B7D23" w:rsidRPr="006518C9" w:rsidRDefault="004B7D23" w:rsidP="00805C85">
      <w:pPr>
        <w:ind w:left="1440"/>
        <w:rPr>
          <w:lang w:val="en-US"/>
        </w:rPr>
      </w:pPr>
    </w:p>
    <w:p w:rsidR="00EB0E86" w:rsidRPr="006518C9" w:rsidRDefault="00EB0E86" w:rsidP="00805C85">
      <w:pPr>
        <w:ind w:left="1440"/>
        <w:rPr>
          <w:lang w:val="en-US"/>
        </w:rPr>
      </w:pPr>
    </w:p>
    <w:p w:rsidR="002E7437" w:rsidRPr="006518C9" w:rsidRDefault="00AD4E91" w:rsidP="002E7437">
      <w:pPr>
        <w:keepNext/>
        <w:rPr>
          <w:lang w:val="en-US"/>
        </w:rPr>
      </w:pPr>
      <w:r>
        <w:rPr>
          <w:noProof/>
          <w:lang w:val="de-DE" w:eastAsia="de-DE"/>
        </w:rPr>
        <w:lastRenderedPageBreak/>
        <w:drawing>
          <wp:inline distT="0" distB="0" distL="0" distR="0" wp14:anchorId="1048E36A" wp14:editId="2B7C3C95">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rsidR="00085536" w:rsidRPr="006518C9" w:rsidRDefault="002E7437" w:rsidP="00B151A4">
      <w:pPr>
        <w:pStyle w:val="Beschriftung"/>
        <w:jc w:val="both"/>
        <w:rPr>
          <w:lang w:val="en-US"/>
        </w:rPr>
      </w:pPr>
      <w:bookmarkStart w:id="57" w:name="_Ref449349335"/>
      <w:proofErr w:type="gramStart"/>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4</w:t>
      </w:r>
      <w:r w:rsidR="00251338" w:rsidRPr="006518C9">
        <w:rPr>
          <w:noProof/>
          <w:lang w:val="en-US"/>
        </w:rPr>
        <w:fldChar w:fldCharType="end"/>
      </w:r>
      <w:bookmarkEnd w:id="57"/>
      <w:r w:rsidR="00C62AFB" w:rsidRPr="006518C9">
        <w:rPr>
          <w:noProof/>
          <w:lang w:val="en-US"/>
        </w:rPr>
        <w:t>.</w:t>
      </w:r>
      <w:proofErr w:type="gramEnd"/>
      <w:r w:rsidRPr="006518C9">
        <w:rPr>
          <w:lang w:val="en-US"/>
        </w:rPr>
        <w:t xml:space="preserve"> </w:t>
      </w:r>
      <w:proofErr w:type="gramStart"/>
      <w:r w:rsidRPr="006518C9">
        <w:rPr>
          <w:b w:val="0"/>
          <w:lang w:val="en-US"/>
        </w:rPr>
        <w:t>Encoding of protein interaction scores or statistics from cross-linking in mzIdentML.</w:t>
      </w:r>
      <w:proofErr w:type="gramEnd"/>
    </w:p>
    <w:p w:rsidR="00085536" w:rsidRPr="006518C9" w:rsidRDefault="00085536" w:rsidP="00466496">
      <w:pPr>
        <w:rPr>
          <w:lang w:val="en-US"/>
        </w:rPr>
      </w:pPr>
    </w:p>
    <w:p w:rsidR="002F05C3" w:rsidRPr="006518C9" w:rsidRDefault="002F05C3" w:rsidP="00466496">
      <w:pPr>
        <w:rPr>
          <w:lang w:val="en-US"/>
        </w:rPr>
      </w:pPr>
    </w:p>
    <w:p w:rsidR="002F05C3" w:rsidRPr="006518C9" w:rsidRDefault="002F05C3" w:rsidP="00466496">
      <w:pPr>
        <w:rPr>
          <w:lang w:val="en-US"/>
        </w:rPr>
      </w:pPr>
    </w:p>
    <w:p w:rsidR="00FB6357" w:rsidRPr="006518C9" w:rsidRDefault="00FB6357" w:rsidP="00071A7F">
      <w:pPr>
        <w:pStyle w:val="berschrift3"/>
      </w:pPr>
      <w:bookmarkStart w:id="58" w:name="_Ref450046417"/>
      <w:bookmarkStart w:id="59" w:name="_Toc476057190"/>
      <w:r w:rsidRPr="006518C9">
        <w:t xml:space="preserve">Encoding </w:t>
      </w:r>
      <w:r w:rsidR="005E3B0D" w:rsidRPr="006518C9">
        <w:t xml:space="preserve">proteogenomics </w:t>
      </w:r>
      <w:r w:rsidRPr="006518C9">
        <w:t>annotation data</w:t>
      </w:r>
      <w:bookmarkEnd w:id="58"/>
      <w:bookmarkEnd w:id="59"/>
    </w:p>
    <w:p w:rsidR="00FB6357" w:rsidRPr="006518C9" w:rsidRDefault="00FB6357" w:rsidP="00466496">
      <w:pPr>
        <w:rPr>
          <w:lang w:val="en-US"/>
        </w:rPr>
      </w:pPr>
    </w:p>
    <w:p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w:t>
      </w:r>
      <w:proofErr w:type="gramStart"/>
      <w:r w:rsidR="002E781E" w:rsidRPr="006518C9">
        <w:rPr>
          <w:lang w:val="en-US"/>
        </w:rPr>
        <w:t>has been developed</w:t>
      </w:r>
      <w:proofErr w:type="gramEnd"/>
      <w:r w:rsidR="002E781E" w:rsidRPr="006518C9">
        <w:rPr>
          <w:lang w:val="en-US"/>
        </w:rPr>
        <w:t xml:space="preserve">,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rsidR="00E450A0" w:rsidRPr="006518C9" w:rsidRDefault="00AD4E91" w:rsidP="00E450A0">
      <w:pPr>
        <w:keepNext/>
        <w:rPr>
          <w:lang w:val="en-US"/>
        </w:rPr>
      </w:pPr>
      <w:r>
        <w:rPr>
          <w:noProof/>
          <w:lang w:val="de-DE" w:eastAsia="de-DE"/>
        </w:rPr>
        <w:lastRenderedPageBreak/>
        <w:drawing>
          <wp:inline distT="0" distB="0" distL="0" distR="0" wp14:anchorId="372BEA36" wp14:editId="0F98A487">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rsidR="00E450A0" w:rsidRPr="006518C9" w:rsidRDefault="00E450A0" w:rsidP="00E450A0">
      <w:pPr>
        <w:pStyle w:val="Beschriftung"/>
        <w:rPr>
          <w:lang w:val="en-US"/>
        </w:rPr>
      </w:pPr>
      <w:bookmarkStart w:id="60" w:name="_Ref449365743"/>
      <w:proofErr w:type="gramStart"/>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5</w:t>
      </w:r>
      <w:r w:rsidR="00251338" w:rsidRPr="006518C9">
        <w:rPr>
          <w:noProof/>
          <w:lang w:val="en-US"/>
        </w:rPr>
        <w:fldChar w:fldCharType="end"/>
      </w:r>
      <w:bookmarkEnd w:id="60"/>
      <w:r w:rsidR="00E5141B" w:rsidRPr="006518C9">
        <w:rPr>
          <w:noProof/>
          <w:lang w:val="en-US"/>
        </w:rPr>
        <w:t>.</w:t>
      </w:r>
      <w:proofErr w:type="gramEnd"/>
      <w:r w:rsidRPr="006518C9">
        <w:rPr>
          <w:lang w:val="en-US"/>
        </w:rPr>
        <w:t xml:space="preserve"> </w:t>
      </w:r>
      <w:r w:rsidRPr="006518C9">
        <w:rPr>
          <w:b w:val="0"/>
          <w:lang w:val="en-US"/>
        </w:rPr>
        <w:t>The encoding for chromosomal coordinates in mzIdentML in support of proteogenomics approaches.</w:t>
      </w:r>
    </w:p>
    <w:p w:rsidR="00FB6357" w:rsidRPr="006518C9" w:rsidRDefault="00FB6357" w:rsidP="00466496">
      <w:pPr>
        <w:rPr>
          <w:lang w:val="en-US"/>
        </w:rPr>
      </w:pPr>
    </w:p>
    <w:p w:rsidR="00FB6357" w:rsidRPr="006518C9" w:rsidRDefault="00FB6357" w:rsidP="00466496">
      <w:pPr>
        <w:rPr>
          <w:lang w:val="en-US"/>
        </w:rPr>
      </w:pPr>
    </w:p>
    <w:p w:rsidR="00D77D22" w:rsidRPr="006518C9" w:rsidRDefault="00D77D22" w:rsidP="00466496">
      <w:pPr>
        <w:rPr>
          <w:lang w:val="en-US"/>
        </w:rPr>
      </w:pPr>
    </w:p>
    <w:p w:rsidR="009D60F9" w:rsidRPr="006518C9" w:rsidRDefault="009D60F9" w:rsidP="00466496">
      <w:pPr>
        <w:pStyle w:val="berschrift2"/>
      </w:pPr>
      <w:bookmarkStart w:id="61" w:name="_Ref216762256"/>
      <w:bookmarkStart w:id="62" w:name="_Ref216762262"/>
      <w:bookmarkStart w:id="63" w:name="_Toc476057191"/>
      <w:bookmarkStart w:id="64" w:name="_Ref116791004"/>
      <w:bookmarkStart w:id="65" w:name="_Ref116791133"/>
      <w:bookmarkStart w:id="66" w:name="_Toc118017565"/>
      <w:bookmarkStart w:id="67" w:name="_Toc170636044"/>
      <w:r w:rsidRPr="006518C9">
        <w:t>Other supporting materials</w:t>
      </w:r>
      <w:bookmarkEnd w:id="61"/>
      <w:bookmarkEnd w:id="62"/>
      <w:bookmarkEnd w:id="63"/>
    </w:p>
    <w:p w:rsidR="004E2A3B" w:rsidRPr="006518C9" w:rsidRDefault="004E2A3B" w:rsidP="00466496">
      <w:pPr>
        <w:spacing w:after="120"/>
        <w:rPr>
          <w:lang w:val="en-US"/>
        </w:rPr>
      </w:pPr>
    </w:p>
    <w:p w:rsidR="00CB7B7E" w:rsidRPr="006518C9" w:rsidRDefault="00CB7B7E" w:rsidP="00187F44">
      <w:pPr>
        <w:spacing w:after="120"/>
        <w:jc w:val="both"/>
        <w:rPr>
          <w:lang w:val="en-US"/>
        </w:rPr>
      </w:pPr>
      <w:r w:rsidRPr="006518C9">
        <w:rPr>
          <w:lang w:val="en-US"/>
        </w:rPr>
        <w:lastRenderedPageBreak/>
        <w:t xml:space="preserve">Example files demonstrating the different uses cases </w:t>
      </w:r>
      <w:proofErr w:type="gramStart"/>
      <w:r w:rsidRPr="006518C9">
        <w:rPr>
          <w:lang w:val="en-US"/>
        </w:rPr>
        <w:t>have been developed</w:t>
      </w:r>
      <w:proofErr w:type="gramEnd"/>
      <w:r w:rsidRPr="006518C9">
        <w:rPr>
          <w:lang w:val="en-US"/>
        </w:rPr>
        <w:t xml:space="preserve"> and are available from the following location: </w:t>
      </w:r>
      <w:hyperlink r:id="rId30" w:history="1">
        <w:r w:rsidR="00C04564" w:rsidRPr="006518C9">
          <w:rPr>
            <w:rStyle w:val="Hyperlink"/>
            <w:lang w:val="en-US"/>
          </w:rPr>
          <w:t>https://github.com/HUPO-PSI/mzIdentML/tree/master/examples/1_2examples</w:t>
        </w:r>
      </w:hyperlink>
      <w:r w:rsidR="00C04564" w:rsidRPr="006518C9">
        <w:rPr>
          <w:lang w:val="en-US"/>
        </w:rPr>
        <w:t xml:space="preserve">. The sub-folder names indicate the features of the format </w:t>
      </w:r>
      <w:proofErr w:type="gramStart"/>
      <w:r w:rsidR="00C04564" w:rsidRPr="006518C9">
        <w:rPr>
          <w:lang w:val="en-US"/>
        </w:rPr>
        <w:t>being used</w:t>
      </w:r>
      <w:proofErr w:type="gramEnd"/>
      <w:r w:rsidR="00C04564" w:rsidRPr="006518C9">
        <w:rPr>
          <w:lang w:val="en-US"/>
        </w:rPr>
        <w:t xml:space="preserve"> in each example.</w:t>
      </w:r>
    </w:p>
    <w:p w:rsidR="00CB7B7E" w:rsidRPr="006518C9" w:rsidRDefault="00CB7B7E" w:rsidP="00466496">
      <w:pPr>
        <w:spacing w:after="120"/>
        <w:rPr>
          <w:lang w:val="en-US"/>
        </w:rPr>
      </w:pPr>
    </w:p>
    <w:p w:rsidR="008B6BE0" w:rsidRPr="006518C9" w:rsidRDefault="008B6BE0" w:rsidP="00466496">
      <w:pPr>
        <w:pStyle w:val="berschrift1"/>
      </w:pPr>
      <w:bookmarkStart w:id="68" w:name="_Ref116791170"/>
      <w:bookmarkStart w:id="69" w:name="_Ref116792072"/>
      <w:bookmarkStart w:id="70" w:name="_Toc118017568"/>
      <w:bookmarkStart w:id="71" w:name="_Toc170636045"/>
      <w:bookmarkStart w:id="72" w:name="_Toc476057192"/>
      <w:bookmarkEnd w:id="64"/>
      <w:bookmarkEnd w:id="65"/>
      <w:bookmarkEnd w:id="66"/>
      <w:bookmarkEnd w:id="67"/>
      <w:r w:rsidRPr="006518C9">
        <w:t>Model in XML Schema</w:t>
      </w:r>
      <w:bookmarkEnd w:id="68"/>
      <w:bookmarkEnd w:id="69"/>
      <w:bookmarkEnd w:id="70"/>
      <w:bookmarkEnd w:id="71"/>
      <w:bookmarkEnd w:id="72"/>
    </w:p>
    <w:p w:rsidR="00EA77F0" w:rsidRPr="006518C9" w:rsidRDefault="004A42EB" w:rsidP="00187F44">
      <w:pPr>
        <w:pStyle w:val="nobreak"/>
        <w:jc w:val="both"/>
        <w:rPr>
          <w:lang w:val="en-US"/>
        </w:rPr>
      </w:pPr>
      <w:r w:rsidRPr="006518C9">
        <w:rPr>
          <w:lang w:val="en-US"/>
        </w:rPr>
        <w:t xml:space="preserve">An overview of the schema </w:t>
      </w:r>
      <w:proofErr w:type="gramStart"/>
      <w:r w:rsidRPr="006518C9">
        <w:rPr>
          <w:lang w:val="en-US"/>
        </w:rPr>
        <w:t>is presented</w:t>
      </w:r>
      <w:proofErr w:type="gramEnd"/>
      <w:r w:rsidRPr="006518C9">
        <w:rPr>
          <w:lang w:val="en-US"/>
        </w:rPr>
        <w:t xml:space="preserve"> in </w:t>
      </w:r>
      <w:r w:rsidR="00E5141B" w:rsidRPr="006518C9">
        <w:rPr>
          <w:lang w:val="en-US"/>
        </w:rPr>
        <w:t>Figure 6</w:t>
      </w:r>
      <w:r w:rsidR="00EA77F0" w:rsidRPr="006518C9">
        <w:rPr>
          <w:lang w:val="en-US"/>
        </w:rPr>
        <w:t xml:space="preserve">. The following documentation </w:t>
      </w:r>
      <w:proofErr w:type="gramStart"/>
      <w:r w:rsidR="00EA77F0" w:rsidRPr="006518C9">
        <w:rPr>
          <w:lang w:val="en-US"/>
        </w:rPr>
        <w:t>is automatically generated</w:t>
      </w:r>
      <w:proofErr w:type="gramEnd"/>
      <w:r w:rsidR="00EA77F0" w:rsidRPr="006518C9">
        <w:rPr>
          <w:lang w:val="en-US"/>
        </w:rPr>
        <w:t xml:space="preserve"> from the XML Schema. </w:t>
      </w:r>
    </w:p>
    <w:p w:rsidR="004A42EB" w:rsidRPr="006518C9" w:rsidRDefault="004A42EB" w:rsidP="00466496">
      <w:pPr>
        <w:pStyle w:val="nobreak"/>
        <w:rPr>
          <w:lang w:val="en-US"/>
        </w:rPr>
      </w:pPr>
    </w:p>
    <w:p w:rsidR="004A42EB" w:rsidRPr="006518C9" w:rsidRDefault="004A42EB" w:rsidP="00466496">
      <w:pPr>
        <w:rPr>
          <w:lang w:val="en-US"/>
        </w:rPr>
      </w:pPr>
    </w:p>
    <w:p w:rsidR="004A42EB" w:rsidRPr="006518C9" w:rsidRDefault="00AD4E91" w:rsidP="00466496">
      <w:pPr>
        <w:keepNext/>
        <w:rPr>
          <w:lang w:val="en-US"/>
        </w:rPr>
      </w:pPr>
      <w:r>
        <w:rPr>
          <w:noProof/>
          <w:lang w:val="de-DE" w:eastAsia="de-DE"/>
        </w:rPr>
        <w:drawing>
          <wp:inline distT="0" distB="0" distL="0" distR="0" wp14:anchorId="2741FFB4" wp14:editId="2FB2FC46">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rsidR="004A42EB" w:rsidRPr="006518C9" w:rsidRDefault="004A42EB" w:rsidP="00466496">
      <w:pPr>
        <w:pStyle w:val="Beschriftung"/>
        <w:rPr>
          <w:lang w:val="en-US"/>
        </w:rPr>
      </w:pPr>
      <w:bookmarkStart w:id="73" w:name="_Ref295300568"/>
      <w:proofErr w:type="gramStart"/>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6</w:t>
      </w:r>
      <w:r w:rsidR="00251338" w:rsidRPr="006518C9">
        <w:rPr>
          <w:noProof/>
          <w:lang w:val="en-US"/>
        </w:rPr>
        <w:fldChar w:fldCharType="end"/>
      </w:r>
      <w:bookmarkEnd w:id="73"/>
      <w:r w:rsidR="00C71501" w:rsidRPr="006518C9">
        <w:rPr>
          <w:lang w:val="en-US"/>
        </w:rPr>
        <w:t>.</w:t>
      </w:r>
      <w:proofErr w:type="gramEnd"/>
      <w:r w:rsidRPr="006518C9">
        <w:rPr>
          <w:lang w:val="en-US"/>
        </w:rPr>
        <w:t xml:space="preserve"> </w:t>
      </w:r>
      <w:proofErr w:type="gramStart"/>
      <w:r w:rsidRPr="006518C9">
        <w:rPr>
          <w:b w:val="0"/>
          <w:lang w:val="en-US"/>
        </w:rPr>
        <w:t>A diagrammatic overview of the mzIdentML schema.</w:t>
      </w:r>
      <w:proofErr w:type="gramEnd"/>
    </w:p>
    <w:p w:rsidR="00BC53E5" w:rsidRPr="006518C9" w:rsidRDefault="00BC53E5" w:rsidP="00BC53E5">
      <w:pPr>
        <w:rPr>
          <w:lang w:val="en-US"/>
        </w:rPr>
      </w:pPr>
    </w:p>
    <w:p w:rsidR="00921A47" w:rsidRPr="006518C9" w:rsidRDefault="00921A47" w:rsidP="00921A47">
      <w:pPr>
        <w:pStyle w:val="berschrift2"/>
      </w:pPr>
      <w:bookmarkStart w:id="74" w:name="_Toc476057193"/>
      <w:r w:rsidRPr="006518C9">
        <w:t>Element &lt;</w:t>
      </w:r>
      <w:bookmarkStart w:id="75" w:name="MzIdentML"/>
      <w:r w:rsidRPr="006518C9">
        <w:t>MzIdentML</w:t>
      </w:r>
      <w:bookmarkEnd w:id="75"/>
      <w:r w:rsidRPr="006518C9">
        <w:t>&gt;</w:t>
      </w:r>
      <w:bookmarkEnd w:id="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zIdentM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e on which the file </w:t>
                  </w:r>
                  <w:proofErr w:type="gramStart"/>
                  <w:r w:rsidRPr="006518C9">
                    <w:rPr>
                      <w:lang w:val="en-US"/>
                    </w:rPr>
                    <w:t>was produc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ist of controlled vocabularies used </w:t>
                  </w:r>
                  <w:r w:rsidRPr="006518C9">
                    <w:rPr>
                      <w:lang w:val="en-US"/>
                    </w:rPr>
                    <w:lastRenderedPageBreak/>
                    <w:t>in the fil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rovider of the mzIdentML record in terms of the contact and softwar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omplete set of Contacts (people and organisations) for this fil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y bibliographic references associated with the fil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29FB76FB" wp14:editId="6CCBC304">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MzIdentML xmlns:xsi="http://www.w3.org/2001/XMLSchema-instance" xmlns:xsd="http://www.w3.org/2001/XMLSchema" id="" xsi:schemaLocation="http://psidev.info/psi/pi/mzIdentML/1.2 mzIdentML1.2.0.xsd" creationDate="2014-06-03T14:52:58.665376Z" version="1.2.0" xmlns="http://psidev.info/psi/pi/mzIdentML/1.2"&gt;</w:t>
            </w:r>
          </w:p>
          <w:p w:rsidR="00921A47" w:rsidRPr="006518C9" w:rsidRDefault="00921A47">
            <w:pPr>
              <w:pStyle w:val="HTMLVorformatiert"/>
            </w:pPr>
            <w:r w:rsidRPr="006518C9">
              <w:t xml:space="preserve">  &lt;cvList&gt;</w:t>
            </w:r>
          </w:p>
          <w:p w:rsidR="00921A47" w:rsidRPr="006518C9" w:rsidRDefault="00921A47">
            <w:pPr>
              <w:pStyle w:val="HTMLVorformatiert"/>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rsidR="00921A47" w:rsidRPr="006518C9" w:rsidRDefault="00921A47">
            <w:pPr>
              <w:pStyle w:val="HTMLVorformatiert"/>
            </w:pPr>
            <w:r w:rsidRPr="006518C9">
              <w:t xml:space="preserve">    &lt;cv fullName="UNIMOD" uri="http://www.unimod.org/obo/unimod.obo" id="UNIMOD" /&gt;</w:t>
            </w:r>
          </w:p>
          <w:p w:rsidR="00921A47" w:rsidRPr="006518C9" w:rsidRDefault="00921A47">
            <w:pPr>
              <w:pStyle w:val="HTMLVorformatiert"/>
            </w:pPr>
            <w:r w:rsidRPr="006518C9">
              <w:t xml:space="preserve">    &lt;cv fullName="UNIT-ONTOLOGY" uri="http://obo.cvs.sourceforge.net/*checkout*/obo/obo/ontology/phenotype/unit.obo" id="UO" /&gt;</w:t>
            </w:r>
          </w:p>
          <w:p w:rsidR="00921A47" w:rsidRPr="006518C9" w:rsidRDefault="00921A47">
            <w:pPr>
              <w:pStyle w:val="HTMLVorformatiert"/>
            </w:pPr>
            <w:r w:rsidRPr="006518C9">
              <w:t xml:space="preserve">  &lt;/cvList&gt;</w:t>
            </w:r>
          </w:p>
          <w:p w:rsidR="00921A47" w:rsidRPr="006518C9" w:rsidRDefault="00921A47">
            <w:pPr>
              <w:pStyle w:val="HTMLVorformatiert"/>
            </w:pPr>
            <w:r w:rsidRPr="006518C9">
              <w:t xml:space="preserve">  &lt;AnalysisSoftwareList&gt;</w:t>
            </w:r>
          </w:p>
          <w:p w:rsidR="00921A47" w:rsidRPr="006518C9" w:rsidRDefault="00921A47">
            <w:pPr>
              <w:pStyle w:val="HTMLVorformatiert"/>
            </w:pPr>
            <w:r w:rsidRPr="006518C9">
              <w:t xml:space="preserve">  ...</w:t>
            </w:r>
          </w:p>
          <w:p w:rsidR="00921A47" w:rsidRPr="006518C9" w:rsidRDefault="00921A47">
            <w:pPr>
              <w:pStyle w:val="HTMLVorformatiert"/>
            </w:pPr>
            <w:r w:rsidRPr="006518C9">
              <w:t>&lt;/MzIdentML&gt;</w:t>
            </w:r>
          </w:p>
        </w:tc>
      </w:tr>
    </w:tbl>
    <w:p w:rsidR="00921A47" w:rsidRPr="006518C9" w:rsidRDefault="00921A47" w:rsidP="00921A47">
      <w:pPr>
        <w:rPr>
          <w:lang w:val="en-US"/>
        </w:rPr>
      </w:pPr>
    </w:p>
    <w:p w:rsidR="00921A47" w:rsidRPr="006518C9" w:rsidRDefault="00921A47" w:rsidP="00921A47">
      <w:pPr>
        <w:pStyle w:val="berschrift2"/>
      </w:pPr>
      <w:bookmarkStart w:id="76" w:name="_Toc476057194"/>
      <w:r w:rsidRPr="006518C9">
        <w:t>Element &lt;</w:t>
      </w:r>
      <w:bookmarkStart w:id="77" w:name="AdditionalSearchParams"/>
      <w:r w:rsidRPr="006518C9">
        <w:t>AdditionalSearchParams</w:t>
      </w:r>
      <w:bookmarkEnd w:id="77"/>
      <w:r w:rsidRPr="006518C9">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 xml:space="preserve">      &lt;AdditionalSearchParams&gt;</w:t>
            </w:r>
          </w:p>
          <w:p w:rsidR="00921A47" w:rsidRPr="006518C9" w:rsidRDefault="00921A47">
            <w:pPr>
              <w:pStyle w:val="HTMLVorformatiert"/>
            </w:pPr>
            <w:r w:rsidRPr="006518C9">
              <w:t xml:space="preserve">        &lt;cvParam cvRef="PSI-MS" accession="MS:1001211" name="parent mass type mono"/&gt;</w:t>
            </w:r>
          </w:p>
          <w:p w:rsidR="00921A47" w:rsidRPr="006518C9" w:rsidRDefault="00921A47">
            <w:pPr>
              <w:pStyle w:val="HTMLVorformatiert"/>
            </w:pPr>
            <w:r w:rsidRPr="006518C9">
              <w:t xml:space="preserve">        &lt;cvParam cvRef="PSI-MS" accession="MS:1001256" name="fragment mass type mono"/&gt;</w:t>
            </w:r>
          </w:p>
          <w:p w:rsidR="00921A47" w:rsidRPr="006518C9" w:rsidRDefault="00921A47">
            <w:pPr>
              <w:pStyle w:val="HTMLVorformatiert"/>
            </w:pPr>
            <w:r w:rsidRPr="006518C9">
              <w:t xml:space="preserve">        &lt;cvParam cvRef="PSI-MS" accession="MS:1002492" name="consensus scoring"/&gt;</w:t>
            </w:r>
          </w:p>
          <w:p w:rsidR="00921A47" w:rsidRPr="006518C9" w:rsidRDefault="00921A47">
            <w:pPr>
              <w:pStyle w:val="HTMLVorformatiert"/>
            </w:pPr>
            <w:r w:rsidRPr="006518C9">
              <w:t xml:space="preserve">        &lt;cvParam cvRef="PSI-MS" accession="MS:1002490" name="peptide-level scoring"/&gt;</w:t>
            </w:r>
          </w:p>
          <w:p w:rsidR="00921A47" w:rsidRPr="006518C9" w:rsidRDefault="00921A47">
            <w:pPr>
              <w:pStyle w:val="HTMLVorformatiert"/>
            </w:pPr>
            <w:r w:rsidRPr="006518C9">
              <w:t xml:space="preserve">        &lt;cvParam cvRef="PSI-MS" accession="MS:1002497" name="group PSMs by sequence with modifications"/&gt;</w:t>
            </w:r>
          </w:p>
          <w:p w:rsidR="00921A47" w:rsidRPr="006518C9" w:rsidRDefault="00921A47">
            <w:pPr>
              <w:pStyle w:val="HTMLVorformatiert"/>
            </w:pPr>
            <w:r w:rsidRPr="006518C9">
              <w:t xml:space="preserve">        &lt;cvParam cvRef="PSI-MS" accession="MS:1002491" name="modification localization scoring"/&gt;</w:t>
            </w:r>
          </w:p>
          <w:p w:rsidR="00921A47" w:rsidRPr="006518C9" w:rsidRDefault="00921A47">
            <w:pPr>
              <w:pStyle w:val="HTMLVorformatiert"/>
            </w:pPr>
            <w:r w:rsidRPr="006518C9">
              <w:t xml:space="preserve">  ...</w:t>
            </w:r>
          </w:p>
          <w:p w:rsidR="00921A47" w:rsidRPr="006518C9" w:rsidRDefault="00921A47">
            <w:pPr>
              <w:pStyle w:val="HTMLVorformatiert"/>
            </w:pPr>
            <w:r w:rsidRPr="006518C9">
              <w:t>&lt;/AdditionalSearchParam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AdditionalSearchParams</w:t>
            </w:r>
          </w:p>
          <w:p w:rsidR="00921A47" w:rsidRPr="006518C9" w:rsidRDefault="00921A47">
            <w:pPr>
              <w:pStyle w:val="HTMLVorformatiert"/>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Vorformatiert"/>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rsidR="00921A47" w:rsidRPr="006518C9" w:rsidRDefault="00921A47">
            <w:pPr>
              <w:pStyle w:val="HTMLVorformatiert"/>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Vorformatiert"/>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Vorformatiert"/>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rsidR="00921A47" w:rsidRPr="006518C9" w:rsidRDefault="00921A47">
            <w:pPr>
              <w:pStyle w:val="HTMLVorformatiert"/>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Vorformatiert"/>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rsidR="00921A47" w:rsidRPr="006518C9" w:rsidRDefault="00921A47">
            <w:pPr>
              <w:pStyle w:val="HTMLVorformatiert"/>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Vorformatiert"/>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Vorformatiert"/>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Vorformatiert"/>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Vorformatiert"/>
            </w:pPr>
            <w:r w:rsidRPr="006518C9">
              <w:t xml:space="preserve">  </w:t>
            </w:r>
            <w:hyperlink r:id="rId44" w:tgtFrame="new" w:history="1">
              <w:r w:rsidRPr="006518C9">
                <w:rPr>
                  <w:rStyle w:val="Hyperlink"/>
                </w:rPr>
                <w:t>et al.</w:t>
              </w:r>
            </w:hyperlink>
          </w:p>
          <w:p w:rsidR="00921A47" w:rsidRPr="006518C9" w:rsidRDefault="00921A47">
            <w:pPr>
              <w:pStyle w:val="HTMLVorformatiert"/>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rsidR="00921A47" w:rsidRPr="006518C9" w:rsidRDefault="00921A47">
            <w:pPr>
              <w:pStyle w:val="HTMLVorformatiert"/>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rsidR="00921A47" w:rsidRPr="006518C9" w:rsidRDefault="00921A47">
            <w:pPr>
              <w:pStyle w:val="HTMLVorformatiert"/>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rsidR="00921A47" w:rsidRPr="006518C9" w:rsidRDefault="00921A47">
            <w:pPr>
              <w:pStyle w:val="HTMLVorformatiert"/>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rsidR="00921A47" w:rsidRPr="006518C9" w:rsidRDefault="00921A47">
            <w:pPr>
              <w:pStyle w:val="HTMLVorformatiert"/>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rsidR="00921A47" w:rsidRPr="006518C9" w:rsidRDefault="00921A47">
            <w:pPr>
              <w:pStyle w:val="HTMLVorformatiert"/>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211" name="parent mass type mono"&gt;&lt;/cvParam&gt;</w:t>
            </w:r>
          </w:p>
          <w:p w:rsidR="00921A47" w:rsidRPr="006518C9" w:rsidRDefault="00921A47">
            <w:pPr>
              <w:pStyle w:val="HTMLVorformatiert"/>
            </w:pPr>
            <w:r w:rsidRPr="006518C9">
              <w:t>&lt;cvParam cvRef="PSI-MS" accession="MS:1001256" name="fragment mass type mono"&gt;&lt;/cvParam&gt;</w:t>
            </w:r>
          </w:p>
          <w:p w:rsidR="00921A47" w:rsidRPr="006518C9" w:rsidRDefault="00921A47">
            <w:pPr>
              <w:pStyle w:val="HTMLVorformatiert"/>
            </w:pPr>
            <w:r w:rsidRPr="006518C9">
              <w:t>&lt;cvParam cvRef="PSI-MS" accession="MS:1002490" name="peptide-level scoring"&gt;&lt;/cvParam&gt;</w:t>
            </w:r>
          </w:p>
          <w:p w:rsidR="00921A47" w:rsidRPr="006518C9" w:rsidRDefault="00921A47">
            <w:pPr>
              <w:pStyle w:val="HTMLVorformatiert"/>
            </w:pPr>
            <w:r w:rsidRPr="006518C9">
              <w:t>&lt;cvParam cvRef="PSI-MS" accession="MS:1002496" name="group PSMs by sequence"&gt;&lt;/cvParam&gt;</w:t>
            </w:r>
          </w:p>
          <w:p w:rsidR="00921A47" w:rsidRPr="006518C9" w:rsidRDefault="00921A47">
            <w:pPr>
              <w:pStyle w:val="HTMLVorformatiert"/>
            </w:pPr>
            <w:r w:rsidRPr="006518C9">
              <w:t>&lt;cvParam accession="MS:1001118" cvRef="PSI-MS" name="param: b ion"/&gt;</w:t>
            </w:r>
          </w:p>
          <w:p w:rsidR="00921A47" w:rsidRPr="006518C9" w:rsidRDefault="00921A47">
            <w:pPr>
              <w:pStyle w:val="HTMLVorformatiert"/>
            </w:pPr>
            <w:r w:rsidRPr="006518C9">
              <w:t>&lt;cvParam accession="MS:1001149" cvRef="PSI-MS" name="param: b ion-NH3 DEPRECATED"/&gt;</w:t>
            </w:r>
          </w:p>
          <w:p w:rsidR="00921A47" w:rsidRPr="006518C9" w:rsidRDefault="00921A47">
            <w:pPr>
              <w:pStyle w:val="HTMLVorformatiert"/>
            </w:pPr>
            <w:r w:rsidRPr="006518C9">
              <w:t>&lt;cvParam accession="MS:1001150" cvRef="PSI-MS" name="param: b ion-H2O DEPRECATED"/&gt;</w:t>
            </w:r>
          </w:p>
          <w:p w:rsidR="00921A47" w:rsidRPr="006518C9" w:rsidRDefault="00921A47">
            <w:pPr>
              <w:pStyle w:val="HTMLVorformatiert"/>
            </w:pPr>
            <w:r w:rsidRPr="006518C9">
              <w:t>&lt;cvParam accession="MS:1001262" cvRef="PSI-MS" name="param: y ion"/&gt;</w:t>
            </w:r>
          </w:p>
          <w:p w:rsidR="00921A47" w:rsidRPr="006518C9" w:rsidRDefault="00921A47">
            <w:pPr>
              <w:pStyle w:val="HTMLVorformatiert"/>
            </w:pPr>
            <w:r w:rsidRPr="006518C9">
              <w:t>&lt;cvParam accession="MS:1001151" cvRef="PSI-MS" name="param: y ion-NH3 DEPRECATED"/&gt;</w:t>
            </w:r>
          </w:p>
          <w:p w:rsidR="00921A47" w:rsidRPr="006518C9" w:rsidRDefault="00921A47">
            <w:pPr>
              <w:pStyle w:val="HTMLVorformatiert"/>
            </w:pPr>
            <w:r w:rsidRPr="006518C9">
              <w:t>&lt;cvParam accession="MS:1001152" cvRef="PSI-MS" name="param: y ion-H2O DEPRECATED"/&gt;</w:t>
            </w:r>
          </w:p>
          <w:p w:rsidR="00921A47" w:rsidRPr="006518C9" w:rsidRDefault="00921A47">
            <w:pPr>
              <w:pStyle w:val="HTMLVorformatiert"/>
            </w:pPr>
            <w:r w:rsidRPr="006518C9">
              <w:t>&lt;cvParam accession="MS:1002494" cvRef="PSI-MS" name="cross-linking search"/&gt;</w:t>
            </w:r>
          </w:p>
          <w:p w:rsidR="00921A47" w:rsidRPr="006518C9" w:rsidRDefault="00921A47">
            <w:pPr>
              <w:pStyle w:val="HTMLVorformatiert"/>
            </w:pPr>
            <w:r w:rsidRPr="006518C9">
              <w:t>&lt;cvParam name="no special processing" cvRef="PSI-MS" accession="MS:1002495" /&gt;</w:t>
            </w:r>
          </w:p>
          <w:p w:rsidR="00921A47" w:rsidRPr="006518C9" w:rsidRDefault="00921A47">
            <w:pPr>
              <w:pStyle w:val="HTMLVorformatiert"/>
            </w:pPr>
            <w:r w:rsidRPr="006518C9">
              <w:t>&lt;cvParam cvRef="PSI-MS" accession="MS:1002492" name="consensus scoring"/&gt;</w:t>
            </w:r>
          </w:p>
          <w:p w:rsidR="00921A47" w:rsidRPr="006518C9" w:rsidRDefault="00921A47">
            <w:pPr>
              <w:pStyle w:val="HTMLVorformatiert"/>
            </w:pPr>
            <w:r w:rsidRPr="006518C9">
              <w:t>&lt;cvParam cvRef="PSI-MS" accession="MS:1002497" name="group PSMs by sequence with modifications"/&gt;</w:t>
            </w:r>
          </w:p>
          <w:p w:rsidR="00921A47" w:rsidRPr="006518C9" w:rsidRDefault="00921A47">
            <w:pPr>
              <w:pStyle w:val="HTMLVorformatiert"/>
            </w:pPr>
            <w:r w:rsidRPr="006518C9">
              <w:t>&lt;cvParam cvRef="PSI-MS" accession="MS:1002491" name="modification localization scoring"/&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Vorformatiert"/>
            </w:pPr>
            <w:r w:rsidRPr="006518C9">
              <w:t>&lt;userParam value="true" name="TargetDecoyApproach"/&gt;</w:t>
            </w:r>
          </w:p>
          <w:p w:rsidR="00921A47" w:rsidRPr="006518C9" w:rsidRDefault="00921A47">
            <w:pPr>
              <w:pStyle w:val="HTMLVorformatiert"/>
            </w:pPr>
            <w:r w:rsidRPr="006518C9">
              <w:t>&lt;userParam value="-1" name="MinIsotopeError"/&gt;</w:t>
            </w:r>
          </w:p>
          <w:p w:rsidR="00921A47" w:rsidRPr="006518C9" w:rsidRDefault="00921A47">
            <w:pPr>
              <w:pStyle w:val="HTMLVorformatiert"/>
            </w:pPr>
            <w:r w:rsidRPr="006518C9">
              <w:t>&lt;userParam value="2" name="MaxIsotopeError"/&gt;</w:t>
            </w:r>
          </w:p>
          <w:p w:rsidR="00921A47" w:rsidRPr="006518C9" w:rsidRDefault="00921A47">
            <w:pPr>
              <w:pStyle w:val="HTMLVorformatiert"/>
            </w:pPr>
            <w:r w:rsidRPr="006518C9">
              <w:t>&lt;userParam value="HCD" name="FragmentMethod"/&gt;</w:t>
            </w:r>
          </w:p>
          <w:p w:rsidR="00921A47" w:rsidRPr="006518C9" w:rsidRDefault="00921A47">
            <w:pPr>
              <w:pStyle w:val="HTMLVorformatiert"/>
            </w:pPr>
            <w:r w:rsidRPr="006518C9">
              <w:t>&lt;userParam value="QExactive" name="Instrument"/&gt;</w:t>
            </w:r>
          </w:p>
          <w:p w:rsidR="00921A47" w:rsidRPr="006518C9" w:rsidRDefault="00921A47">
            <w:pPr>
              <w:pStyle w:val="HTMLVorformatiert"/>
            </w:pPr>
            <w:r w:rsidRPr="006518C9">
              <w:t>&lt;userParam value="iTRAQ" name="Protocol"/&gt;</w:t>
            </w:r>
          </w:p>
          <w:p w:rsidR="00921A47" w:rsidRPr="006518C9" w:rsidRDefault="00921A47">
            <w:pPr>
              <w:pStyle w:val="HTMLVorformatiert"/>
            </w:pPr>
            <w:r w:rsidRPr="006518C9">
              <w:t>&lt;userParam value="2" name="NumTolerableTermini"/&gt;</w:t>
            </w:r>
          </w:p>
          <w:p w:rsidR="00921A47" w:rsidRPr="006518C9" w:rsidRDefault="00921A47">
            <w:pPr>
              <w:pStyle w:val="HTMLVorformatiert"/>
            </w:pPr>
            <w:r w:rsidRPr="006518C9">
              <w:t>&lt;userParam value="1" name="NumMatchesPerSpec"/&gt;</w:t>
            </w:r>
          </w:p>
          <w:p w:rsidR="00921A47" w:rsidRPr="006518C9" w:rsidRDefault="00921A47">
            <w:pPr>
              <w:pStyle w:val="HTMLVorformatiert"/>
            </w:pPr>
            <w:r w:rsidRPr="006518C9">
              <w:t>&lt;userParam value="2" name="MaxNumModifications"/&gt;</w:t>
            </w:r>
          </w:p>
          <w:p w:rsidR="00921A47" w:rsidRPr="006518C9" w:rsidRDefault="00921A47">
            <w:pPr>
              <w:pStyle w:val="HTMLVorformatiert"/>
            </w:pPr>
            <w:r w:rsidRPr="006518C9">
              <w:t>&lt;userParam value="6" name="MinPepLength"/&gt;</w:t>
            </w:r>
          </w:p>
          <w:p w:rsidR="00921A47" w:rsidRPr="006518C9" w:rsidRDefault="00921A47">
            <w:pPr>
              <w:pStyle w:val="HTMLVorformatiert"/>
            </w:pPr>
            <w:r w:rsidRPr="006518C9">
              <w:t>&lt;userParam value="40" name="MaxPepLength"/&gt;</w:t>
            </w:r>
          </w:p>
          <w:p w:rsidR="00921A47" w:rsidRPr="006518C9" w:rsidRDefault="00921A47">
            <w:pPr>
              <w:pStyle w:val="HTMLVorformatiert"/>
            </w:pPr>
            <w:r w:rsidRPr="006518C9">
              <w:t>&lt;userParam value="2" name="MinCharge"/&gt;</w:t>
            </w:r>
          </w:p>
          <w:p w:rsidR="00921A47" w:rsidRPr="006518C9" w:rsidRDefault="00921A47">
            <w:pPr>
              <w:pStyle w:val="HTMLVorformatiert"/>
            </w:pPr>
            <w:r w:rsidRPr="006518C9">
              <w:t>&lt;userParam value="3" name="MaxCharge"/&gt;</w:t>
            </w:r>
          </w:p>
          <w:p w:rsidR="00921A47" w:rsidRPr="006518C9" w:rsidRDefault="00921A47">
            <w:pPr>
              <w:pStyle w:val="HTMLVorformatiert"/>
            </w:pPr>
            <w:r w:rsidRPr="006518C9">
              <w:t>&lt;userParam value="2a_uniprot" name="Mascot User Comment"/&gt;</w:t>
            </w:r>
          </w:p>
          <w:p w:rsidR="00921A47" w:rsidRPr="006518C9" w:rsidRDefault="00921A47">
            <w:pPr>
              <w:pStyle w:val="HTMLVorformatiert"/>
            </w:pPr>
            <w:r w:rsidRPr="006518C9">
              <w:t>&lt;userParam value="ESI-QUAD" name="Mascot Instrument Name"/&gt;</w:t>
            </w:r>
          </w:p>
          <w:p w:rsidR="00921A47" w:rsidRPr="006518C9" w:rsidRDefault="00921A47">
            <w:pPr>
              <w:pStyle w:val="HTMLVorformatiert"/>
            </w:pPr>
            <w:r w:rsidRPr="006518C9">
              <w:t>&lt;userParam name="input_consensusXML" unitName="xsd:string" value="leitner004.consensusXML"/&gt;</w:t>
            </w:r>
          </w:p>
          <w:p w:rsidR="00921A47" w:rsidRPr="006518C9" w:rsidRDefault="00921A47">
            <w:pPr>
              <w:pStyle w:val="HTMLVorformatiert"/>
            </w:pPr>
            <w:r w:rsidRPr="006518C9">
              <w:t>&lt;userParam name="input_decoys" unitName="xsd:string" value=""/&gt;</w:t>
            </w:r>
          </w:p>
          <w:p w:rsidR="00921A47" w:rsidRPr="006518C9" w:rsidRDefault="00921A47">
            <w:pPr>
              <w:pStyle w:val="HTMLVorformatiert"/>
            </w:pPr>
            <w:r w:rsidRPr="006518C9">
              <w:t>&lt;userParam name="decoy_prefix" unitName="xsd:integer" value="1"/&gt;</w:t>
            </w:r>
          </w:p>
          <w:p w:rsidR="00921A47" w:rsidRPr="006518C9" w:rsidRDefault="00921A47">
            <w:pPr>
              <w:pStyle w:val="HTMLVorformatiert"/>
            </w:pPr>
            <w:r w:rsidRPr="006518C9">
              <w:t>&lt;userParam name="decoy_string" unitName="xsd:string" value="decoy"/&gt;</w:t>
            </w:r>
          </w:p>
          <w:p w:rsidR="00921A47" w:rsidRPr="006518C9" w:rsidRDefault="00921A47">
            <w:pPr>
              <w:pStyle w:val="HTMLVorformatiert"/>
            </w:pPr>
            <w:r w:rsidRPr="006518C9">
              <w:t>&lt;userParam name="precursor:min_charge" unitName="xsd:integer" value="3"/&gt;</w:t>
            </w:r>
          </w:p>
          <w:p w:rsidR="00921A47" w:rsidRPr="006518C9" w:rsidRDefault="00921A47">
            <w:pPr>
              <w:pStyle w:val="HTMLVorformatiert"/>
            </w:pPr>
            <w:r w:rsidRPr="006518C9">
              <w:t>&lt;userParam name="precursor:max_charge" unitName="xsd:integer" value="7"/&gt;</w:t>
            </w:r>
          </w:p>
          <w:p w:rsidR="00921A47" w:rsidRPr="006518C9" w:rsidRDefault="00921A47">
            <w:pPr>
              <w:pStyle w:val="HTMLVorformatiert"/>
            </w:pPr>
            <w:r w:rsidRPr="006518C9">
              <w:t>&lt;userParam name="fragment:mass_tolerance_xlinks" unitName="xsd:double" value="0.3"/&gt;</w:t>
            </w:r>
          </w:p>
          <w:p w:rsidR="00921A47" w:rsidRPr="006518C9" w:rsidRDefault="00921A47">
            <w:pPr>
              <w:pStyle w:val="HTMLVorformatiert"/>
            </w:pPr>
            <w:r w:rsidRPr="006518C9">
              <w:t>&lt;userParam name="peptide:min_size" unitName="xsd:integer" value="5"/&gt;</w:t>
            </w:r>
          </w:p>
          <w:p w:rsidR="00921A47" w:rsidRPr="006518C9" w:rsidRDefault="00921A47">
            <w:pPr>
              <w:pStyle w:val="HTMLVorformatiert"/>
            </w:pPr>
            <w:r w:rsidRPr="006518C9">
              <w:t>&lt;userParam name="cross_link:residue1" unitName="xsd:string" value="[K]"/&gt;</w:t>
            </w:r>
          </w:p>
          <w:p w:rsidR="00921A47" w:rsidRPr="006518C9" w:rsidRDefault="00921A47">
            <w:pPr>
              <w:pStyle w:val="HTMLVorformatiert"/>
            </w:pPr>
            <w:r w:rsidRPr="006518C9">
              <w:t>&lt;userParam name="cross_link:residue2" unitName="xsd:string" value="[K]"/&gt;</w:t>
            </w:r>
          </w:p>
          <w:p w:rsidR="00921A47" w:rsidRPr="006518C9" w:rsidRDefault="00921A47">
            <w:pPr>
              <w:pStyle w:val="HTMLVorformatiert"/>
            </w:pPr>
            <w:r w:rsidRPr="006518C9">
              <w:t>&lt;userParam name="cross_link:mass" unitName="xsd:double" value="138.0680796"/&gt;</w:t>
            </w:r>
          </w:p>
          <w:p w:rsidR="00921A47" w:rsidRPr="006518C9" w:rsidRDefault="00921A47">
            <w:pPr>
              <w:pStyle w:val="HTMLVorformatiert"/>
            </w:pPr>
            <w:r w:rsidRPr="006518C9">
              <w:t>&lt;userParam name="cross_link:mass_isoshift" unitName="xsd:double" value="12.075321"/&gt;</w:t>
            </w:r>
          </w:p>
          <w:p w:rsidR="00921A47" w:rsidRPr="006518C9" w:rsidRDefault="00921A47">
            <w:pPr>
              <w:pStyle w:val="HTMLVorformatiert"/>
            </w:pPr>
            <w:r w:rsidRPr="006518C9">
              <w:t>&lt;userParam name="cross_link:mass_monolink" unitName="xsd:string" value="[156.07864431, 155.094628715]"/&gt;</w:t>
            </w:r>
          </w:p>
          <w:p w:rsidR="00921A47" w:rsidRPr="006518C9" w:rsidRDefault="00921A47">
            <w:pPr>
              <w:pStyle w:val="HTMLVorformatiert"/>
            </w:pPr>
            <w:r w:rsidRPr="006518C9">
              <w:t>&lt;userParam name="modifications:variable_max_per_peptide" unitName="xsd:integer" value="2"/&gt;</w:t>
            </w:r>
          </w:p>
          <w:p w:rsidR="00921A47" w:rsidRPr="006518C9" w:rsidRDefault="00921A47">
            <w:pPr>
              <w:pStyle w:val="HTMLVorformatiert"/>
            </w:pPr>
            <w:r w:rsidRPr="006518C9">
              <w:t>&lt;userParam name="algorithm:candidate_search" unitName="xsd:string" value="enumeration"/&gt;</w:t>
            </w:r>
          </w:p>
          <w:p w:rsidR="00921A47" w:rsidRPr="006518C9" w:rsidRDefault="00921A47">
            <w:pPr>
              <w:pStyle w:val="HTMLVorformatiert"/>
            </w:pPr>
            <w:r w:rsidRPr="006518C9">
              <w:t>&lt;userParam name="charges" unitName="xsd:string" value="2,3,4,5,6"/&gt;</w:t>
            </w:r>
          </w:p>
        </w:tc>
      </w:tr>
    </w:tbl>
    <w:p w:rsidR="00921A47" w:rsidRPr="006518C9" w:rsidRDefault="00F109B9" w:rsidP="00921A47">
      <w:pPr>
        <w:rPr>
          <w:b/>
          <w:lang w:val="en-US"/>
        </w:rPr>
      </w:pPr>
      <w:r w:rsidRPr="006518C9">
        <w:rPr>
          <w:b/>
          <w:lang w:val="en-US"/>
        </w:rPr>
        <w:t>Example for peptide-level statistics:</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0</w:t>
      </w:r>
      <w:proofErr w:type="gramEnd"/>
      <w:r w:rsidRPr="006518C9">
        <w:rPr>
          <w:rFonts w:ascii="Courier New" w:hAnsi="Courier New" w:cs="Courier New"/>
          <w:sz w:val="14"/>
          <w:szCs w:val="14"/>
          <w:lang w:val="en-US"/>
        </w:rPr>
        <w:t>" name="peptide-level scoring"&gt;&lt;/cvParam&gt;</w:t>
      </w:r>
    </w:p>
    <w:p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w:t>
      </w:r>
      <w:proofErr w:type="gramStart"/>
      <w:r w:rsidRPr="006518C9">
        <w:rPr>
          <w:rFonts w:ascii="Courier New" w:hAnsi="Courier New" w:cs="Courier New"/>
          <w:sz w:val="14"/>
          <w:szCs w:val="14"/>
          <w:lang w:val="en-US"/>
        </w:rPr>
        <w:t>:1002496</w:t>
      </w:r>
      <w:proofErr w:type="gramEnd"/>
      <w:r w:rsidRPr="006518C9">
        <w:rPr>
          <w:rFonts w:ascii="Courier New" w:hAnsi="Courier New" w:cs="Courier New"/>
          <w:sz w:val="14"/>
          <w:szCs w:val="14"/>
          <w:lang w:val="en-US"/>
        </w:rPr>
        <w:t>" name="group PSMs by sequence"&gt;&lt;/cvParam&gt;</w:t>
      </w:r>
    </w:p>
    <w:p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3</w:t>
      </w:r>
      <w:proofErr w:type="gramEnd"/>
      <w:r w:rsidRPr="006518C9">
        <w:rPr>
          <w:rFonts w:ascii="Courier New" w:hAnsi="Courier New" w:cs="Courier New"/>
          <w:sz w:val="14"/>
          <w:szCs w:val="14"/>
          <w:lang w:val="en-US"/>
        </w:rPr>
        <w:t>" name="sample pre-fractionation" value="MudPIT"&gt;&lt;/cvParam&gt;</w:t>
      </w:r>
    </w:p>
    <w:p w:rsidR="009D17DE" w:rsidRPr="006518C9" w:rsidRDefault="009D17DE" w:rsidP="009D17DE">
      <w:pPr>
        <w:rPr>
          <w:b/>
          <w:lang w:val="en-US"/>
        </w:rPr>
      </w:pPr>
      <w:r w:rsidRPr="006518C9">
        <w:rPr>
          <w:b/>
          <w:lang w:val="en-US"/>
        </w:rPr>
        <w:t>Example for proteogenomics:</w:t>
      </w:r>
    </w:p>
    <w:p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5</w:t>
      </w:r>
      <w:proofErr w:type="gramEnd"/>
      <w:r w:rsidRPr="006518C9">
        <w:rPr>
          <w:rFonts w:ascii="Courier New" w:hAnsi="Courier New" w:cs="Courier New"/>
          <w:sz w:val="14"/>
          <w:szCs w:val="14"/>
          <w:lang w:val="en-US"/>
        </w:rPr>
        <w:t>" name="proteogenomics search" value=""&gt;&lt;/cvParam&gt;</w:t>
      </w:r>
    </w:p>
    <w:p w:rsidR="009D17DE" w:rsidRPr="006518C9" w:rsidRDefault="009D17DE" w:rsidP="009D17DE">
      <w:pPr>
        <w:rPr>
          <w:b/>
          <w:lang w:val="en-US"/>
        </w:rPr>
      </w:pPr>
      <w:r w:rsidRPr="006518C9">
        <w:rPr>
          <w:b/>
          <w:lang w:val="en-US"/>
        </w:rPr>
        <w:t>Example for cross-linking:</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11</w:t>
      </w:r>
      <w:proofErr w:type="gramEnd"/>
      <w:r w:rsidRPr="006518C9">
        <w:rPr>
          <w:rFonts w:ascii="Courier New" w:hAnsi="Courier New" w:cs="Courier New"/>
          <w:sz w:val="14"/>
          <w:szCs w:val="14"/>
          <w:lang w:val="en-US"/>
        </w:rPr>
        <w:t>" name="parent mass type mono"&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4</w:t>
      </w:r>
      <w:proofErr w:type="gramEnd"/>
      <w:r w:rsidRPr="006518C9">
        <w:rPr>
          <w:rFonts w:ascii="Courier New" w:hAnsi="Courier New" w:cs="Courier New"/>
          <w:sz w:val="14"/>
          <w:szCs w:val="14"/>
          <w:lang w:val="en-US"/>
        </w:rPr>
        <w:t>" name="cross-linking search"&gt;&lt;/cvParam&gt;</w:t>
      </w:r>
    </w:p>
    <w:p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256</w:t>
      </w:r>
      <w:proofErr w:type="gramEnd"/>
      <w:r w:rsidRPr="006518C9">
        <w:rPr>
          <w:rFonts w:ascii="Courier New" w:hAnsi="Courier New" w:cs="Courier New"/>
          <w:sz w:val="14"/>
          <w:szCs w:val="14"/>
          <w:lang w:val="en-US"/>
        </w:rPr>
        <w:t>" name="fragment mass type mono"&gt;&lt;/cvParam&gt;</w:t>
      </w:r>
    </w:p>
    <w:p w:rsidR="0051147C" w:rsidRPr="006518C9" w:rsidRDefault="0051147C" w:rsidP="0051147C">
      <w:pPr>
        <w:rPr>
          <w:b/>
          <w:lang w:val="en-US"/>
        </w:rPr>
      </w:pPr>
      <w:r w:rsidRPr="006518C9">
        <w:rPr>
          <w:b/>
          <w:lang w:val="en-US"/>
        </w:rPr>
        <w:t>Example for modification position scoring:</w:t>
      </w:r>
    </w:p>
    <w:p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1</w:t>
      </w:r>
      <w:proofErr w:type="gramEnd"/>
      <w:r w:rsidRPr="006518C9">
        <w:rPr>
          <w:rFonts w:ascii="Courier New" w:hAnsi="Courier New" w:cs="Courier New"/>
          <w:sz w:val="14"/>
          <w:szCs w:val="14"/>
          <w:lang w:val="en-US"/>
        </w:rPr>
        <w:t>" name="modification localization scoring"&gt;&lt;/cvParam&gt;</w:t>
      </w:r>
    </w:p>
    <w:p w:rsidR="0051147C" w:rsidRPr="006518C9" w:rsidRDefault="0051147C" w:rsidP="0051147C">
      <w:pPr>
        <w:rPr>
          <w:b/>
          <w:lang w:val="en-US"/>
        </w:rPr>
      </w:pPr>
      <w:r w:rsidRPr="006518C9">
        <w:rPr>
          <w:b/>
          <w:lang w:val="en-US"/>
        </w:rPr>
        <w:t>Example for de novo sequencing:</w:t>
      </w:r>
    </w:p>
    <w:p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010</w:t>
      </w:r>
      <w:proofErr w:type="gramEnd"/>
      <w:r w:rsidRPr="006518C9">
        <w:rPr>
          <w:rFonts w:ascii="Courier New" w:hAnsi="Courier New" w:cs="Courier New"/>
          <w:sz w:val="14"/>
          <w:szCs w:val="14"/>
          <w:lang w:val="en-US"/>
        </w:rPr>
        <w:t>" name="</w:t>
      </w:r>
      <w:r w:rsidRPr="006518C9">
        <w:rPr>
          <w:sz w:val="14"/>
          <w:szCs w:val="14"/>
          <w:lang w:val="en-US"/>
        </w:rPr>
        <w:t xml:space="preserve"> </w:t>
      </w:r>
      <w:r w:rsidRPr="006518C9">
        <w:rPr>
          <w:rFonts w:ascii="Courier New" w:hAnsi="Courier New" w:cs="Courier New"/>
          <w:sz w:val="14"/>
          <w:szCs w:val="14"/>
          <w:lang w:val="en-US"/>
        </w:rPr>
        <w:t>de novo search "&gt;&lt;/cvParam&gt;</w:t>
      </w:r>
    </w:p>
    <w:p w:rsidR="00286C2C" w:rsidRPr="006518C9" w:rsidRDefault="00286C2C" w:rsidP="00286C2C">
      <w:pPr>
        <w:rPr>
          <w:b/>
          <w:lang w:val="en-US"/>
        </w:rPr>
      </w:pPr>
      <w:r w:rsidRPr="006518C9">
        <w:rPr>
          <w:b/>
          <w:lang w:val="en-US"/>
        </w:rPr>
        <w:t>Example for consensus scoring:</w:t>
      </w:r>
    </w:p>
    <w:p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92</w:t>
      </w:r>
      <w:proofErr w:type="gramEnd"/>
      <w:r w:rsidRPr="006518C9">
        <w:rPr>
          <w:rFonts w:ascii="Courier New" w:hAnsi="Courier New" w:cs="Courier New"/>
          <w:sz w:val="14"/>
          <w:szCs w:val="14"/>
          <w:lang w:val="en-US"/>
        </w:rPr>
        <w:t>" name="consensus scoring"&gt;&lt;/cvParam&gt;</w:t>
      </w:r>
    </w:p>
    <w:p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2</w:t>
      </w:r>
      <w:proofErr w:type="gramEnd"/>
      <w:r w:rsidRPr="006518C9">
        <w:rPr>
          <w:rFonts w:ascii="Courier New" w:hAnsi="Courier New" w:cs="Courier New"/>
          <w:sz w:val="14"/>
          <w:szCs w:val="14"/>
          <w:lang w:val="en-US"/>
        </w:rPr>
        <w:t>" name="PIA:PSM sets created" value="true"&gt;&lt;/cvParam&gt;</w:t>
      </w:r>
    </w:p>
    <w:p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1</w:t>
      </w:r>
      <w:proofErr w:type="gramEnd"/>
      <w:r w:rsidRPr="006518C9">
        <w:rPr>
          <w:rFonts w:ascii="Courier New" w:hAnsi="Courier New" w:cs="Courier New"/>
          <w:sz w:val="14"/>
          <w:szCs w:val="14"/>
          <w:lang w:val="en-US"/>
        </w:rPr>
        <w:t>" name="PIA:Combined FDRScore calculated" value="true"&gt;&lt;/cvParam&gt;</w:t>
      </w:r>
    </w:p>
    <w:p w:rsidR="00286C2C" w:rsidRPr="006518C9" w:rsidRDefault="00286C2C" w:rsidP="00286C2C">
      <w:pPr>
        <w:rPr>
          <w:rFonts w:cs="Arial"/>
          <w:lang w:val="en-US"/>
        </w:rPr>
      </w:pPr>
    </w:p>
    <w:p w:rsidR="00921A47" w:rsidRPr="006518C9" w:rsidRDefault="00921A47" w:rsidP="00921A47">
      <w:pPr>
        <w:pStyle w:val="berschrift2"/>
      </w:pPr>
      <w:bookmarkStart w:id="78" w:name="_Toc476057195"/>
      <w:r w:rsidRPr="006518C9">
        <w:t>Element &lt;</w:t>
      </w:r>
      <w:bookmarkStart w:id="79" w:name="Affiliation"/>
      <w:r w:rsidRPr="006518C9">
        <w:t>Affiliation</w:t>
      </w:r>
      <w:bookmarkEnd w:id="79"/>
      <w:r w:rsidRPr="006518C9">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ffili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ffiliation organization_ref="ORG_DOC_OWNER"&gt;&lt;/Affiliation&gt;</w:t>
            </w:r>
          </w:p>
        </w:tc>
      </w:tr>
    </w:tbl>
    <w:p w:rsidR="00921A47" w:rsidRPr="006518C9" w:rsidRDefault="00921A47" w:rsidP="00921A47">
      <w:pPr>
        <w:rPr>
          <w:lang w:val="en-US"/>
        </w:rPr>
      </w:pPr>
    </w:p>
    <w:p w:rsidR="00921A47" w:rsidRPr="006518C9" w:rsidRDefault="00921A47" w:rsidP="00921A47">
      <w:pPr>
        <w:pStyle w:val="berschrift2"/>
      </w:pPr>
      <w:bookmarkStart w:id="80" w:name="_Toc476057196"/>
      <w:r w:rsidRPr="006518C9">
        <w:t>Element &lt;</w:t>
      </w:r>
      <w:bookmarkStart w:id="81" w:name="AmbiguousResidue"/>
      <w:r w:rsidRPr="006518C9">
        <w:t>AmbiguousResidue</w:t>
      </w:r>
      <w:bookmarkEnd w:id="81"/>
      <w:r w:rsidRPr="006518C9">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mbiguousResidu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ingle letter code of the ambiguous residue e.g. X.</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mbiguousResidue code="X"&gt;</w:t>
            </w:r>
          </w:p>
          <w:p w:rsidR="00921A47" w:rsidRPr="006518C9" w:rsidRDefault="00921A47">
            <w:pPr>
              <w:pStyle w:val="HTMLVorformatiert"/>
            </w:pPr>
            <w:r w:rsidRPr="006518C9">
              <w:t xml:space="preserve">    &lt;cvParam accession="MS:1001360" cvRef="PSI-MS" value="A C D E F G H I K L M N O P Q R S T U V W Y" name="alternate single letter codes"/&gt;</w:t>
            </w:r>
          </w:p>
          <w:p w:rsidR="00921A47" w:rsidRPr="006518C9" w:rsidRDefault="00921A47">
            <w:pPr>
              <w:pStyle w:val="HTMLVorformatiert"/>
            </w:pPr>
            <w:r w:rsidRPr="006518C9">
              <w:t>&lt;/AmbiguousResidu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MassTable/AmbiguousResidue</w:t>
            </w:r>
          </w:p>
          <w:p w:rsidR="00921A47" w:rsidRPr="006518C9" w:rsidRDefault="00921A47">
            <w:pPr>
              <w:pStyle w:val="HTMLVorformatiert"/>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rsidR="00921A47" w:rsidRPr="006518C9" w:rsidRDefault="00921A47">
            <w:pPr>
              <w:pStyle w:val="HTMLVorformatiert"/>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rsidR="00921A47" w:rsidRPr="006518C9" w:rsidRDefault="00921A47">
            <w:pPr>
              <w:pStyle w:val="HTMLVorformatiert"/>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360" cvRef="PSI-MS" value="D N" name="alternate single letter codes"/&gt;</w:t>
            </w:r>
          </w:p>
        </w:tc>
      </w:tr>
    </w:tbl>
    <w:p w:rsidR="00921A47" w:rsidRPr="006518C9" w:rsidRDefault="00921A47" w:rsidP="00921A47">
      <w:pPr>
        <w:rPr>
          <w:lang w:val="en-US"/>
        </w:rPr>
      </w:pPr>
    </w:p>
    <w:p w:rsidR="00921A47" w:rsidRPr="006518C9" w:rsidRDefault="00921A47" w:rsidP="00921A47">
      <w:pPr>
        <w:pStyle w:val="berschrift2"/>
      </w:pPr>
      <w:bookmarkStart w:id="82" w:name="_Toc476057197"/>
      <w:r w:rsidRPr="006518C9">
        <w:t>Element &lt;</w:t>
      </w:r>
      <w:bookmarkStart w:id="83" w:name="AnalysisCollection"/>
      <w:r w:rsidRPr="006518C9">
        <w:t>AnalysisCollection</w:t>
      </w:r>
      <w:bookmarkEnd w:id="83"/>
      <w:r w:rsidRPr="006518C9">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Analysis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n Analysis which assembles a set of peptides (e.g. from a spectra search analysis) to proteins.</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nalysisCollection &gt;</w:t>
            </w:r>
          </w:p>
          <w:p w:rsidR="00921A47" w:rsidRPr="006518C9" w:rsidRDefault="00921A47">
            <w:pPr>
              <w:pStyle w:val="HTMLVorformatiert"/>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Pr="006518C9" w:rsidRDefault="00921A47">
            <w:pPr>
              <w:pStyle w:val="HTMLVorformatiert"/>
            </w:pPr>
            <w:r w:rsidRPr="006518C9">
              <w:t xml:space="preserve">    &lt;InputSpectra spectraData_ref="SD_4299_120114_20_Orbi2_ZC_QC_220_HSAd0-d4-1to1-3_Din.raw"&gt;&lt;/InputSpectra&gt;</w:t>
            </w:r>
          </w:p>
          <w:p w:rsidR="00921A47" w:rsidRPr="006518C9" w:rsidRDefault="00921A47">
            <w:pPr>
              <w:pStyle w:val="HTMLVorformatiert"/>
            </w:pPr>
            <w:r w:rsidRPr="006518C9">
              <w:t xml:space="preserve">    &lt;SearchDatabaseRef searchDatabase_ref="SDB_4299_203"&gt;&lt;/SearchDatabaseRef&gt;</w:t>
            </w:r>
          </w:p>
          <w:p w:rsidR="00921A47" w:rsidRPr="006518C9" w:rsidRDefault="00921A47">
            <w:pPr>
              <w:pStyle w:val="HTMLVorformatiert"/>
            </w:pPr>
            <w:r w:rsidRPr="006518C9">
              <w:t xml:space="preserve">  &lt;/SpectrumIdentification&gt;</w:t>
            </w:r>
          </w:p>
          <w:p w:rsidR="00921A47" w:rsidRPr="006518C9" w:rsidRDefault="00921A47">
            <w:pPr>
              <w:pStyle w:val="HTMLVorformatiert"/>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Pr="006518C9" w:rsidRDefault="00921A47">
            <w:pPr>
              <w:pStyle w:val="HTMLVorformatiert"/>
            </w:pPr>
            <w:r w:rsidRPr="006518C9">
              <w:t xml:space="preserve">    &lt;InputSpectra spectraData_ref="SD_4299_120114_09_Orbi2_ZC_QC_220_HSAd0-d4-1to4-2_Din.raw"&gt;&lt;/InputSpectra&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Collection&gt;</w:t>
            </w:r>
          </w:p>
        </w:tc>
      </w:tr>
    </w:tbl>
    <w:p w:rsidR="00921A47" w:rsidRPr="006518C9" w:rsidRDefault="00921A47" w:rsidP="00921A47">
      <w:pPr>
        <w:rPr>
          <w:lang w:val="en-US"/>
        </w:rPr>
      </w:pPr>
    </w:p>
    <w:p w:rsidR="00921A47" w:rsidRPr="006518C9" w:rsidRDefault="00921A47" w:rsidP="00921A47">
      <w:pPr>
        <w:pStyle w:val="berschrift2"/>
      </w:pPr>
      <w:bookmarkStart w:id="84" w:name="_Toc476057198"/>
      <w:r w:rsidRPr="006518C9">
        <w:t>Element &lt;</w:t>
      </w:r>
      <w:bookmarkStart w:id="85" w:name="AnalysisData"/>
      <w:r w:rsidRPr="006518C9">
        <w:t>AnalysisData</w:t>
      </w:r>
      <w:bookmarkEnd w:id="85"/>
      <w:r w:rsidRPr="006518C9">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Dat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Represents the set of all search results from SpectrumIdentification.</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rotein list resulting from a protein detection process.</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nalysisData&gt;</w:t>
            </w:r>
          </w:p>
          <w:p w:rsidR="00921A47" w:rsidRPr="006518C9" w:rsidRDefault="00921A47">
            <w:pPr>
              <w:pStyle w:val="HTMLVorformatiert"/>
            </w:pPr>
            <w:r w:rsidRPr="006518C9">
              <w:t>&lt;SpectrumIdentificationList xmlns="http://psidev.info/psi/pi/mzIdentML/1.2" id="SII_LIST_1"&gt;</w:t>
            </w:r>
          </w:p>
          <w:p w:rsidR="00921A47" w:rsidRPr="006518C9" w:rsidRDefault="00921A47">
            <w:pPr>
              <w:pStyle w:val="HTMLVorformatiert"/>
            </w:pPr>
            <w:r w:rsidRPr="006518C9">
              <w:t xml:space="preserve">  &lt;SpectrumIdentificationResult spectrumID="index=6451" spectraData_ref="SD_COMBINED_SE_0" id="SIR_8947"&gt;</w:t>
            </w:r>
          </w:p>
          <w:p w:rsidR="00921A47" w:rsidRPr="006518C9" w:rsidRDefault="00921A47">
            <w:pPr>
              <w:pStyle w:val="HTMLVorformatiert"/>
            </w:pPr>
            <w:r w:rsidRPr="006518C9">
              <w:t xml:space="preserve">    &lt;SpectrumIdentificationItem chargeState="2" experimentalMassToCharge="679.817322" calculatedMassToCharge="679.818488" peptide_ref="AVMDDFAAFVEK_##Oxidation(M):3" rank="1" passThreshold="false" id="SIR_8947_SII_1"&gt;</w:t>
            </w:r>
          </w:p>
          <w:p w:rsidR="00921A47" w:rsidRPr="006518C9" w:rsidRDefault="00921A47">
            <w:pPr>
              <w:pStyle w:val="HTMLVorformatiert"/>
            </w:pPr>
            <w:r w:rsidRPr="006518C9">
              <w:t xml:space="preserve">      &lt;PeptideEvidenceRef peptideEvidence_ref="AVMDDFAAFVEK_generic|A_ENSP00000401820|p:known_378_389"&gt;&lt;/PeptideEvidenceRef&gt;</w:t>
            </w:r>
          </w:p>
          <w:p w:rsidR="00921A47" w:rsidRPr="006518C9" w:rsidRDefault="00921A47">
            <w:pPr>
              <w:pStyle w:val="HTMLVorformatiert"/>
            </w:pPr>
            <w:r w:rsidRPr="006518C9">
              <w:t xml:space="preserve">      &lt;PeptideEvidenceRef peptideEvidence_ref="AVMDDFAAFVEK_generic|A_ENSP00000421027|p:putative_420_431"&gt;&lt;/PeptideEvidenceRef&gt;</w:t>
            </w:r>
          </w:p>
          <w:p w:rsidR="00921A47" w:rsidRPr="006518C9" w:rsidRDefault="00921A47">
            <w:pPr>
              <w:pStyle w:val="HTMLVorformatiert"/>
            </w:pPr>
            <w:r w:rsidRPr="006518C9">
              <w:t xml:space="preserve">      &lt;PeptideEvidenceRef peptideEvidence_ref="AVMDDFAAFVEK_generic|A_ENSP00000483421|p:known_357_368"&gt;&lt;/PeptideEvidenceRef&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Data&gt;</w:t>
            </w:r>
          </w:p>
        </w:tc>
      </w:tr>
    </w:tbl>
    <w:p w:rsidR="00921A47" w:rsidRPr="006518C9" w:rsidRDefault="00921A47" w:rsidP="00921A47">
      <w:pPr>
        <w:rPr>
          <w:lang w:val="en-US"/>
        </w:rPr>
      </w:pPr>
    </w:p>
    <w:p w:rsidR="00921A47" w:rsidRPr="006518C9" w:rsidRDefault="00921A47" w:rsidP="00921A47">
      <w:pPr>
        <w:pStyle w:val="berschrift2"/>
      </w:pPr>
      <w:bookmarkStart w:id="86" w:name="_Toc476057199"/>
      <w:r w:rsidRPr="006518C9">
        <w:t>Element &lt;</w:t>
      </w:r>
      <w:bookmarkStart w:id="87" w:name="AnalysisParams"/>
      <w:r w:rsidRPr="006518C9">
        <w:t>AnalysisParams</w:t>
      </w:r>
      <w:bookmarkEnd w:id="87"/>
      <w:r w:rsidRPr="006518C9">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parameters and settings for the protein detection given as CV term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lt;AnalysisParams&gt;</w:t>
            </w:r>
          </w:p>
          <w:p w:rsidR="00921A47" w:rsidRPr="006518C9" w:rsidRDefault="00921A47">
            <w:pPr>
              <w:pStyle w:val="HTMLVorformatiert"/>
            </w:pPr>
            <w:r w:rsidRPr="006518C9">
              <w:t xml:space="preserve">  &lt;cvParam name="mascot:SigThreshold" value="0.05" cvRef="PSI-MS" accession="MS:1001316" /&gt;</w:t>
            </w:r>
          </w:p>
          <w:p w:rsidR="00921A47" w:rsidRPr="006518C9" w:rsidRDefault="00921A47">
            <w:pPr>
              <w:pStyle w:val="HTMLVorformatiert"/>
            </w:pPr>
            <w:r w:rsidRPr="006518C9">
              <w:t xml:space="preserve">  &lt;cvParam name="mascot:MaxProteinHits" value="Auto" cvRef="PSI-MS" accession="MS:1001317" /&gt;</w:t>
            </w:r>
          </w:p>
          <w:p w:rsidR="00921A47" w:rsidRPr="006518C9" w:rsidRDefault="00921A47">
            <w:pPr>
              <w:pStyle w:val="HTMLVorformatiert"/>
            </w:pPr>
            <w:r w:rsidRPr="006518C9">
              <w:t xml:space="preserve">  &lt;cvParam name="mascot:ProteinScoringMethod" value="MudPIT" cvRef="PSI-MS" accession="MS:1001318" /&gt;</w:t>
            </w:r>
          </w:p>
          <w:p w:rsidR="00921A47" w:rsidRPr="006518C9" w:rsidRDefault="00921A47">
            <w:pPr>
              <w:pStyle w:val="HTMLVorformatiert"/>
            </w:pPr>
            <w:r w:rsidRPr="006518C9">
              <w:t xml:space="preserve">  &lt;cvParam name="mascot:MinMSMSThreshold" value="0" cvRef="PSI-MS" accession="MS:1001319" /&gt;</w:t>
            </w:r>
          </w:p>
          <w:p w:rsidR="00921A47" w:rsidRPr="006518C9" w:rsidRDefault="00921A47">
            <w:pPr>
              <w:pStyle w:val="HTMLVorformatiert"/>
            </w:pPr>
            <w:r w:rsidRPr="006518C9">
              <w:t xml:space="preserve">  &lt;cvParam name="mascot:ShowHomologousProteinsWithSamePeptides" value="1" cvRef="PSI-MS" accession="MS:1001320" /&gt;</w:t>
            </w:r>
          </w:p>
          <w:p w:rsidR="00921A47" w:rsidRPr="006518C9" w:rsidRDefault="00921A47">
            <w:pPr>
              <w:pStyle w:val="HTMLVorformatiert"/>
            </w:pPr>
            <w:r w:rsidRPr="006518C9">
              <w:t xml:space="preserve">  &lt;cvParam name="mascot:ShowHomologousProteinsWithSubsetOfPeptides" value="10" cvRef="PSI-MS" accession="MS:1001321" /&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Param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ProteinDetectionProtocol/AnalysisParams</w:t>
            </w:r>
          </w:p>
          <w:p w:rsidR="00921A47" w:rsidRPr="006518C9" w:rsidRDefault="00921A47">
            <w:pPr>
              <w:pStyle w:val="HTMLVorformatiert"/>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Vorformatiert"/>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rsidR="00921A47" w:rsidRPr="006518C9" w:rsidRDefault="00921A47">
            <w:pPr>
              <w:pStyle w:val="HTMLVorformatiert"/>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Vorformatiert"/>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Vorformatiert"/>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rsidR="00921A47" w:rsidRPr="006518C9" w:rsidRDefault="00921A47">
            <w:pPr>
              <w:pStyle w:val="HTMLVorformatiert"/>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Vorformatiert"/>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rsidR="00921A47" w:rsidRPr="006518C9" w:rsidRDefault="00921A47">
            <w:pPr>
              <w:pStyle w:val="HTMLVorformatiert"/>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Vorformatiert"/>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Vorformatiert"/>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Vorformatiert"/>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Vorformatiert"/>
            </w:pPr>
            <w:r w:rsidRPr="006518C9">
              <w:t xml:space="preserve">  </w:t>
            </w:r>
            <w:hyperlink r:id="rId65" w:tgtFrame="new" w:history="1">
              <w:r w:rsidRPr="006518C9">
                <w:rPr>
                  <w:rStyle w:val="Hyperlink"/>
                </w:rPr>
                <w:t>et al.</w:t>
              </w:r>
            </w:hyperlink>
          </w:p>
          <w:p w:rsidR="00921A47" w:rsidRPr="006518C9" w:rsidRDefault="00921A47">
            <w:pPr>
              <w:pStyle w:val="HTMLVorformatiert"/>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name="mascot:SigThreshold" value="0.05" cvRef="PSI-MS" accession="MS:1001316" /&gt;</w:t>
            </w:r>
          </w:p>
          <w:p w:rsidR="00921A47" w:rsidRPr="006518C9" w:rsidRDefault="00921A47">
            <w:pPr>
              <w:pStyle w:val="HTMLVorformatiert"/>
            </w:pPr>
            <w:r w:rsidRPr="006518C9">
              <w:t>&lt;cvParam name="mascot:MaxProteinHits" value="Auto" cvRef="PSI-MS" accession="MS:1001317" /&gt;</w:t>
            </w:r>
          </w:p>
          <w:p w:rsidR="00921A47" w:rsidRPr="006518C9" w:rsidRDefault="00921A47">
            <w:pPr>
              <w:pStyle w:val="HTMLVorformatiert"/>
            </w:pPr>
            <w:r w:rsidRPr="006518C9">
              <w:t>&lt;cvParam name="mascot:ProteinScoringMethod" value="MudPIT" cvRef="PSI-MS" accession="MS:1001318" /&gt;</w:t>
            </w:r>
          </w:p>
          <w:p w:rsidR="00921A47" w:rsidRPr="006518C9" w:rsidRDefault="00921A47">
            <w:pPr>
              <w:pStyle w:val="HTMLVorformatiert"/>
            </w:pPr>
            <w:r w:rsidRPr="006518C9">
              <w:t>&lt;cvParam name="mascot:MinMSMSThreshold" value="0" cvRef="PSI-MS" accession="MS:1001319" /&gt;</w:t>
            </w:r>
          </w:p>
          <w:p w:rsidR="00921A47" w:rsidRPr="006518C9" w:rsidRDefault="00921A47">
            <w:pPr>
              <w:pStyle w:val="HTMLVorformatiert"/>
            </w:pPr>
            <w:r w:rsidRPr="006518C9">
              <w:t>&lt;cvParam name="mascot:ShowHomologousProteinsWithSamePeptides" value="1" cvRef="PSI-MS" accession="MS:1001320" /&gt;</w:t>
            </w:r>
          </w:p>
          <w:p w:rsidR="00921A47" w:rsidRPr="006518C9" w:rsidRDefault="00921A47">
            <w:pPr>
              <w:pStyle w:val="HTMLVorformatiert"/>
            </w:pPr>
            <w:r w:rsidRPr="006518C9">
              <w:t>&lt;cvParam name="mascot:ShowHomologousProteinsWithSubsetOfPeptides" value="10" cvRef="PSI-MS" accession="MS:1001321" /&gt;</w:t>
            </w:r>
          </w:p>
          <w:p w:rsidR="00921A47" w:rsidRPr="006518C9" w:rsidRDefault="00921A47">
            <w:pPr>
              <w:pStyle w:val="HTMLVorformatiert"/>
            </w:pPr>
            <w:r w:rsidRPr="006518C9">
              <w:t>&lt;cvParam name="mascot:RequireBoldRed" value="0" cvRef="PSI-MS" accession="MS:1001322" /&gt;</w:t>
            </w:r>
          </w:p>
          <w:p w:rsidR="00921A47" w:rsidRPr="006518C9" w:rsidRDefault="00921A47">
            <w:pPr>
              <w:pStyle w:val="HTMLVorformatiert"/>
            </w:pPr>
            <w:r w:rsidRPr="006518C9">
              <w:t>&lt;cvParam name="mascot:UseUnigeneClustering" value="false" cvRef="PSI-MS" accession="MS:1001323" /&gt;</w:t>
            </w:r>
          </w:p>
          <w:p w:rsidR="00921A47" w:rsidRPr="006518C9" w:rsidRDefault="00921A47">
            <w:pPr>
              <w:pStyle w:val="HTMLVorformatiert"/>
            </w:pPr>
            <w:r w:rsidRPr="006518C9">
              <w:t>&lt;cvParam name="mascot:IncludeErrorTolerantMatches" value="1" cvRef="PSI-MS" accession="MS:1001324" /&gt;</w:t>
            </w:r>
          </w:p>
          <w:p w:rsidR="00921A47" w:rsidRPr="006518C9" w:rsidRDefault="00921A47">
            <w:pPr>
              <w:pStyle w:val="HTMLVorformatiert"/>
            </w:pPr>
            <w:r w:rsidRPr="006518C9">
              <w:t>&lt;cvParam name="mascot:ShowDecoyMatches" value="0" cvRef="PSI-MS" accession="MS:1001325" /&gt;</w:t>
            </w:r>
          </w:p>
        </w:tc>
      </w:tr>
    </w:tbl>
    <w:p w:rsidR="00921A47" w:rsidRPr="006518C9" w:rsidRDefault="00921A47" w:rsidP="00921A47">
      <w:pPr>
        <w:rPr>
          <w:lang w:val="en-US"/>
        </w:rPr>
      </w:pPr>
    </w:p>
    <w:p w:rsidR="00921A47" w:rsidRPr="006518C9" w:rsidRDefault="00921A47" w:rsidP="00921A47">
      <w:pPr>
        <w:pStyle w:val="berschrift2"/>
      </w:pPr>
      <w:bookmarkStart w:id="88" w:name="_Toc476057200"/>
      <w:r w:rsidRPr="006518C9">
        <w:t>Element &lt;</w:t>
      </w:r>
      <w:bookmarkStart w:id="89" w:name="AnalysisProtocolCollection"/>
      <w:r w:rsidRPr="006518C9">
        <w:t>AnalysisProtocolCollection</w:t>
      </w:r>
      <w:bookmarkEnd w:id="89"/>
      <w:r w:rsidRPr="006518C9">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w:t>
            </w:r>
            <w:proofErr w:type="gramStart"/>
            <w:r w:rsidRPr="006518C9">
              <w:rPr>
                <w:lang w:val="en-US"/>
              </w:rPr>
              <w:t>protocols which</w:t>
            </w:r>
            <w:proofErr w:type="gramEnd"/>
            <w:r w:rsidRPr="006518C9">
              <w:rPr>
                <w:lang w:val="en-US"/>
              </w:rPr>
              <w:t xml:space="preserve"> include the parameters and settings of the performed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Protocol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arameters and settings of a SpectrumIdentification analysis.</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arameters and settings of a ProteinDetection process.</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nalysisProtocolCollection xmlns="http://psidev.info/psi/pi/mzIdentML/1.2"&gt;</w:t>
            </w:r>
          </w:p>
          <w:p w:rsidR="00921A47" w:rsidRPr="006518C9" w:rsidRDefault="00921A47">
            <w:pPr>
              <w:pStyle w:val="HTMLVorformatiert"/>
            </w:pPr>
            <w:r w:rsidRPr="006518C9">
              <w:t xml:space="preserve">    &lt;SpectrumIdentificationProtocol analysisSoftware_ref="AS_mascot_server" id="SIP"&gt;</w:t>
            </w:r>
          </w:p>
          <w:p w:rsidR="00921A47" w:rsidRPr="006518C9" w:rsidRDefault="00921A47">
            <w:pPr>
              <w:pStyle w:val="HTMLVorformatiert"/>
            </w:pPr>
            <w:r w:rsidRPr="006518C9">
              <w:t xml:space="preserve">        &lt;SearchType&gt;</w:t>
            </w:r>
          </w:p>
          <w:p w:rsidR="00921A47" w:rsidRPr="006518C9" w:rsidRDefault="00921A47">
            <w:pPr>
              <w:pStyle w:val="HTMLVorformatiert"/>
            </w:pPr>
            <w:r w:rsidRPr="006518C9">
              <w:t xml:space="preserve">            &lt;cvParam accession="MS:1001083" cvRef="PSI-MS" value="" name="ms-ms search"/&gt;</w:t>
            </w:r>
          </w:p>
          <w:p w:rsidR="00921A47" w:rsidRPr="006518C9" w:rsidRDefault="00921A47">
            <w:pPr>
              <w:pStyle w:val="HTMLVorformatiert"/>
            </w:pPr>
            <w:r w:rsidRPr="006518C9">
              <w:t xml:space="preserve">        &lt;/SearchType&gt;</w:t>
            </w:r>
          </w:p>
          <w:p w:rsidR="00921A47" w:rsidRPr="006518C9" w:rsidRDefault="00921A47">
            <w:pPr>
              <w:pStyle w:val="HTMLVorformatiert"/>
            </w:pPr>
            <w:r w:rsidRPr="006518C9">
              <w:t xml:space="preserve">        &lt;AdditionalSearchParams&gt;</w:t>
            </w:r>
          </w:p>
          <w:p w:rsidR="00921A47" w:rsidRPr="006518C9" w:rsidRDefault="00921A47">
            <w:pPr>
              <w:pStyle w:val="HTMLVorformatiert"/>
            </w:pPr>
            <w:r w:rsidRPr="006518C9">
              <w:t xml:space="preserve">            &lt;cvParam accession="MS:1001211" cvRef="PSI-MS" name="parent mass type mono"/&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ProtocolCollection&gt;</w:t>
            </w:r>
          </w:p>
        </w:tc>
      </w:tr>
    </w:tbl>
    <w:p w:rsidR="00921A47" w:rsidRPr="006518C9" w:rsidRDefault="00921A47" w:rsidP="00921A47">
      <w:pPr>
        <w:rPr>
          <w:lang w:val="en-US"/>
        </w:rPr>
      </w:pPr>
    </w:p>
    <w:p w:rsidR="00921A47" w:rsidRPr="006518C9" w:rsidRDefault="00921A47" w:rsidP="00921A47">
      <w:pPr>
        <w:pStyle w:val="berschrift2"/>
      </w:pPr>
      <w:bookmarkStart w:id="90" w:name="_Toc476057201"/>
      <w:r w:rsidRPr="006518C9">
        <w:t>Element &lt;</w:t>
      </w:r>
      <w:bookmarkStart w:id="91" w:name="AnalysisSampleCollection"/>
      <w:r w:rsidRPr="006518C9">
        <w:t>AnalysisSampleCollection</w:t>
      </w:r>
      <w:bookmarkEnd w:id="91"/>
      <w:r w:rsidRPr="006518C9">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w:t>
            </w:r>
            <w:proofErr w:type="gramStart"/>
            <w:r w:rsidRPr="006518C9">
              <w:rPr>
                <w:lang w:val="en-US"/>
              </w:rPr>
              <w:t>can be used</w:t>
            </w:r>
            <w:proofErr w:type="gramEnd"/>
            <w:r w:rsidRPr="006518C9">
              <w:rPr>
                <w:lang w:val="en-US"/>
              </w:rPr>
              <w:t xml:space="preserve"> to build a hierarchical descriptio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AnalysisSample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description of the sample analysed by mass spectrometry using CVParams or UserParams.</w:t>
                  </w:r>
                  <w:proofErr w:type="gramEnd"/>
                  <w:r w:rsidRPr="006518C9">
                    <w:rPr>
                      <w:lang w:val="en-US"/>
                    </w:rPr>
                    <w:t xml:space="preserve">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92" w:name="_Toc476057202"/>
      <w:r w:rsidRPr="006518C9">
        <w:t>Element &lt;</w:t>
      </w:r>
      <w:bookmarkStart w:id="93" w:name="AnalysisSoftware"/>
      <w:r w:rsidRPr="006518C9">
        <w:t>AnalysisSoftware</w:t>
      </w:r>
      <w:bookmarkEnd w:id="93"/>
      <w:r w:rsidRPr="006518C9">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oftware used for performing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Softwar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 of the analysis software e.g. manufacturer's websit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ersion of Software us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ontact that provided the document insta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2971BD" w:rsidRDefault="00921A47">
            <w:pPr>
              <w:pStyle w:val="HTMLVorformatiert"/>
              <w:rPr>
                <w:lang w:val="de-DE"/>
              </w:rPr>
            </w:pPr>
            <w:r w:rsidRPr="002971BD">
              <w:rPr>
                <w:lang w:val="de-DE"/>
              </w:rPr>
              <w:t>&lt;AnalysisSoftware uri="http://code.google.com/p/ehu-bio/downloads/list" version="1.1-beta4" name="PAnalyzer (v1.1-beta4)" id="PAnalyzer"&gt;</w:t>
            </w:r>
          </w:p>
          <w:p w:rsidR="00921A47" w:rsidRPr="006518C9" w:rsidRDefault="00921A47">
            <w:pPr>
              <w:pStyle w:val="HTMLVorformatiert"/>
            </w:pPr>
            <w:r w:rsidRPr="002971BD">
              <w:rPr>
                <w:lang w:val="de-DE"/>
              </w:rPr>
              <w:t xml:space="preserve">    </w:t>
            </w:r>
            <w:r w:rsidRPr="006518C9">
              <w:t>&lt;ContactRole contact_ref="PAnalyzer_Author"&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vParam accession="MS:1001271" cvRef="PSI-MS" name="researcher"/&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ontactRole&gt;</w:t>
            </w:r>
          </w:p>
          <w:p w:rsidR="00921A47" w:rsidRPr="006518C9" w:rsidRDefault="00921A47">
            <w:pPr>
              <w:pStyle w:val="HTMLVorformatiert"/>
            </w:pPr>
            <w:r w:rsidRPr="006518C9">
              <w:t xml:space="preserve">    &lt;SoftwareName&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Software&gt;</w:t>
            </w:r>
          </w:p>
        </w:tc>
      </w:tr>
    </w:tbl>
    <w:p w:rsidR="00921A47" w:rsidRPr="006518C9" w:rsidRDefault="00921A47" w:rsidP="00921A47">
      <w:pPr>
        <w:rPr>
          <w:lang w:val="en-US"/>
        </w:rPr>
      </w:pPr>
    </w:p>
    <w:p w:rsidR="00921A47" w:rsidRPr="006518C9" w:rsidRDefault="00921A47" w:rsidP="00921A47">
      <w:pPr>
        <w:pStyle w:val="berschrift2"/>
      </w:pPr>
      <w:bookmarkStart w:id="94" w:name="_Toc476057203"/>
      <w:r w:rsidRPr="006518C9">
        <w:t>Element &lt;</w:t>
      </w:r>
      <w:bookmarkStart w:id="95" w:name="AnalysisSoftwareList"/>
      <w:r w:rsidRPr="006518C9">
        <w:t>AnalysisSoftwareList</w:t>
      </w:r>
      <w:bookmarkEnd w:id="95"/>
      <w:r w:rsidRPr="006518C9">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nalysisSoftware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software used for performing the analyse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2971BD" w:rsidRDefault="00921A47">
            <w:pPr>
              <w:pStyle w:val="HTMLVorformatiert"/>
              <w:rPr>
                <w:lang w:val="de-DE"/>
              </w:rPr>
            </w:pPr>
            <w:r w:rsidRPr="002971BD">
              <w:rPr>
                <w:lang w:val="de-DE"/>
              </w:rPr>
              <w:t>&lt;AnalysisSoftwareList xmlns="http://psidev.info/psi/pi/mzIdentML/1.2"&gt;</w:t>
            </w:r>
          </w:p>
          <w:p w:rsidR="00921A47" w:rsidRPr="002971BD" w:rsidRDefault="00921A47">
            <w:pPr>
              <w:pStyle w:val="HTMLVorformatiert"/>
              <w:rPr>
                <w:lang w:val="de-DE"/>
              </w:rPr>
            </w:pPr>
            <w:r w:rsidRPr="002971BD">
              <w:rPr>
                <w:lang w:val="de-DE"/>
              </w:rPr>
              <w:t xml:space="preserve">    &lt;AnalysisSoftware version="Beta (v9979)" name="MS-GF+" id="ID_software"&gt;</w:t>
            </w:r>
          </w:p>
          <w:p w:rsidR="00921A47" w:rsidRPr="002971BD" w:rsidRDefault="00921A47">
            <w:pPr>
              <w:pStyle w:val="HTMLVorformatiert"/>
              <w:rPr>
                <w:lang w:val="de-DE"/>
              </w:rPr>
            </w:pPr>
            <w:r w:rsidRPr="002971BD">
              <w:rPr>
                <w:lang w:val="de-DE"/>
              </w:rPr>
              <w:t xml:space="preserve">        &lt;SoftwareName&gt;</w:t>
            </w:r>
          </w:p>
          <w:p w:rsidR="00921A47" w:rsidRPr="002971BD" w:rsidRDefault="00921A47">
            <w:pPr>
              <w:pStyle w:val="HTMLVorformatiert"/>
              <w:rPr>
                <w:lang w:val="de-DE"/>
              </w:rPr>
            </w:pPr>
            <w:r w:rsidRPr="002971BD">
              <w:rPr>
                <w:lang w:val="de-DE"/>
              </w:rPr>
              <w:t xml:space="preserve">            &lt;cvParam accession="MS:1002048" cvRef="PSI-MS" name="MS-GF+"/&gt;</w:t>
            </w:r>
          </w:p>
          <w:p w:rsidR="00921A47" w:rsidRPr="006518C9" w:rsidRDefault="00921A47">
            <w:pPr>
              <w:pStyle w:val="HTMLVorformatiert"/>
            </w:pPr>
            <w:r w:rsidRPr="002971BD">
              <w:rPr>
                <w:lang w:val="de-DE"/>
              </w:rPr>
              <w:t xml:space="preserve">        </w:t>
            </w:r>
            <w:r w:rsidRPr="006518C9">
              <w:t>&lt;/SoftwareName&gt;</w:t>
            </w:r>
          </w:p>
          <w:p w:rsidR="00921A47" w:rsidRPr="006518C9" w:rsidRDefault="00921A47">
            <w:pPr>
              <w:pStyle w:val="HTMLVorformatiert"/>
            </w:pPr>
            <w:r w:rsidRPr="006518C9">
              <w:t xml:space="preserve">    &lt;/AnalysisSoftware&gt;</w:t>
            </w:r>
          </w:p>
          <w:p w:rsidR="00921A47" w:rsidRPr="006518C9" w:rsidRDefault="00921A47">
            <w:pPr>
              <w:pStyle w:val="HTMLVorformatiert"/>
            </w:pPr>
            <w:r w:rsidRPr="006518C9">
              <w:t xml:space="preserve">    &lt;AnalysisSoftware name="FalseDiscoveryRate_2014-07-02 12-04-18" id="FalseDiscoveryRate_2014-07-02 12-04-18"&gt;</w:t>
            </w:r>
          </w:p>
          <w:p w:rsidR="00921A47" w:rsidRPr="006518C9" w:rsidRDefault="00921A47">
            <w:pPr>
              <w:pStyle w:val="HTMLVorformatiert"/>
            </w:pPr>
            <w:r w:rsidRPr="006518C9">
              <w:t xml:space="preserve">  ...</w:t>
            </w:r>
          </w:p>
          <w:p w:rsidR="00921A47" w:rsidRPr="006518C9" w:rsidRDefault="00921A47">
            <w:pPr>
              <w:pStyle w:val="HTMLVorformatiert"/>
            </w:pPr>
            <w:r w:rsidRPr="006518C9">
              <w:t>&lt;/AnalysisSoftwareList&gt;</w:t>
            </w:r>
          </w:p>
        </w:tc>
      </w:tr>
    </w:tbl>
    <w:p w:rsidR="00921A47" w:rsidRPr="006518C9" w:rsidRDefault="00921A47" w:rsidP="00921A47">
      <w:pPr>
        <w:rPr>
          <w:lang w:val="en-US"/>
        </w:rPr>
      </w:pPr>
    </w:p>
    <w:p w:rsidR="00921A47" w:rsidRPr="006518C9" w:rsidRDefault="00921A47" w:rsidP="00921A47">
      <w:pPr>
        <w:pStyle w:val="berschrift2"/>
      </w:pPr>
      <w:bookmarkStart w:id="96" w:name="_Toc476057204"/>
      <w:r w:rsidRPr="006518C9">
        <w:t>Element &lt;</w:t>
      </w:r>
      <w:bookmarkStart w:id="97" w:name="AuditCollection"/>
      <w:r w:rsidRPr="006518C9">
        <w:t>AuditCollection</w:t>
      </w:r>
      <w:bookmarkEnd w:id="97"/>
      <w:r w:rsidRPr="006518C9">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complete set of Contacts (people and organisations) for this fil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Audit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AuditCollection xmlns="http://psidev.info/psi/pi/mzIdentML/1.2"&gt;</w:t>
            </w:r>
          </w:p>
          <w:p w:rsidR="00921A47" w:rsidRPr="006518C9" w:rsidRDefault="00921A47">
            <w:pPr>
              <w:pStyle w:val="HTMLVorformatiert"/>
            </w:pPr>
            <w:r w:rsidRPr="006518C9">
              <w:t xml:space="preserve">  &lt;Person lastName="secondName" firstName="firstname" id="PERSON_DOC_OWNER"&gt;</w:t>
            </w:r>
          </w:p>
          <w:p w:rsidR="00921A47" w:rsidRPr="006518C9" w:rsidRDefault="00921A47">
            <w:pPr>
              <w:pStyle w:val="HTMLVorformatiert"/>
            </w:pPr>
            <w:r w:rsidRPr="006518C9">
              <w:t xml:space="preserve">    &lt;cvParam cvRef="PSI-MS" accession="MS:1000587" name="contact address" value="address"&gt;&lt;/cvParam&gt;</w:t>
            </w:r>
          </w:p>
          <w:p w:rsidR="00921A47" w:rsidRPr="006518C9" w:rsidRDefault="00921A47">
            <w:pPr>
              <w:pStyle w:val="HTMLVorformatiert"/>
            </w:pPr>
            <w:r w:rsidRPr="006518C9">
              <w:t xml:space="preserve">    &lt;Affiliation organization_ref="ORG_DOC_OWNER"&gt;&lt;/Affiliation&gt;</w:t>
            </w:r>
          </w:p>
          <w:p w:rsidR="00921A47" w:rsidRPr="006518C9" w:rsidRDefault="00921A47">
            <w:pPr>
              <w:pStyle w:val="HTMLVorformatiert"/>
            </w:pPr>
            <w:r w:rsidRPr="006518C9">
              <w:t xml:space="preserve">  &lt;/Person&gt;</w:t>
            </w:r>
          </w:p>
          <w:p w:rsidR="00921A47" w:rsidRPr="006518C9" w:rsidRDefault="00921A47">
            <w:pPr>
              <w:pStyle w:val="HTMLVorformatiert"/>
            </w:pPr>
            <w:r w:rsidRPr="006518C9">
              <w:t xml:space="preserve">  &lt;Organization id="ORG_DOC_OWNER" name="myworkplace"&gt;</w:t>
            </w:r>
          </w:p>
          <w:p w:rsidR="00921A47" w:rsidRPr="006518C9" w:rsidRDefault="00921A47">
            <w:pPr>
              <w:pStyle w:val="HTMLVorformatiert"/>
            </w:pPr>
            <w:r w:rsidRPr="006518C9">
              <w:t xml:space="preserve">    &lt;cvParam cvRef="PSI-MS" accession="MS:1000586" name="contact name" value="address"&gt;&lt;/cvParam&gt;</w:t>
            </w:r>
          </w:p>
          <w:p w:rsidR="00921A47" w:rsidRPr="006518C9" w:rsidRDefault="00921A47">
            <w:pPr>
              <w:pStyle w:val="HTMLVorformatiert"/>
            </w:pPr>
            <w:r w:rsidRPr="006518C9">
              <w:t xml:space="preserve">  ...</w:t>
            </w:r>
          </w:p>
          <w:p w:rsidR="00921A47" w:rsidRPr="006518C9" w:rsidRDefault="00921A47">
            <w:pPr>
              <w:pStyle w:val="HTMLVorformatiert"/>
            </w:pPr>
            <w:r w:rsidRPr="006518C9">
              <w:t>&lt;/AuditCollection&gt;</w:t>
            </w:r>
          </w:p>
        </w:tc>
      </w:tr>
    </w:tbl>
    <w:p w:rsidR="00921A47" w:rsidRPr="006518C9" w:rsidRDefault="00921A47" w:rsidP="00921A47">
      <w:pPr>
        <w:rPr>
          <w:lang w:val="en-US"/>
        </w:rPr>
      </w:pPr>
    </w:p>
    <w:p w:rsidR="00921A47" w:rsidRPr="006518C9" w:rsidRDefault="00921A47" w:rsidP="00921A47">
      <w:pPr>
        <w:pStyle w:val="berschrift2"/>
      </w:pPr>
      <w:bookmarkStart w:id="98" w:name="_Toc476057205"/>
      <w:r w:rsidRPr="006518C9">
        <w:t>Element &lt;</w:t>
      </w:r>
      <w:bookmarkStart w:id="99" w:name="BibliographicReference"/>
      <w:r w:rsidRPr="006518C9">
        <w:t>BibliographicReference</w:t>
      </w:r>
      <w:bookmarkEnd w:id="99"/>
      <w:r w:rsidRPr="006518C9">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BibliographicRefer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ames of the authors of the refere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DOI of the referenced publication.</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editor(s) of the refere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issue name or number.</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age numbers.</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journal, book etc.</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ublisher of the publication.</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title of the BibliographicRefere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volume name or number.</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year of publication.</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Pr="006518C9" w:rsidRDefault="00921A47" w:rsidP="00921A47">
      <w:pPr>
        <w:rPr>
          <w:lang w:val="en-US"/>
        </w:rPr>
      </w:pPr>
    </w:p>
    <w:p w:rsidR="00921A47" w:rsidRPr="006518C9" w:rsidRDefault="00921A47" w:rsidP="00921A47">
      <w:pPr>
        <w:pStyle w:val="berschrift2"/>
      </w:pPr>
      <w:bookmarkStart w:id="100" w:name="_Toc476057206"/>
      <w:r w:rsidRPr="006518C9">
        <w:t>Element &lt;</w:t>
      </w:r>
      <w:bookmarkStart w:id="101" w:name="ContactRole"/>
      <w:r w:rsidRPr="006518C9">
        <w:t>ContactRole</w:t>
      </w:r>
      <w:bookmarkEnd w:id="101"/>
      <w:r w:rsidRPr="006518C9">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proofErr w:type="gramStart"/>
            <w:r w:rsidRPr="006518C9">
              <w:rPr>
                <w:b/>
                <w:bCs/>
                <w:lang w:val="en-US"/>
              </w:rPr>
              <w:t>3</w:t>
            </w:r>
            <w:r w:rsidRPr="006518C9">
              <w:rPr>
                <w:lang w:val="en-US"/>
              </w:rPr>
              <w:t>: The Contact that provided the document instance.</w:t>
            </w:r>
            <w:proofErr w:type="gramEnd"/>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ontactRo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a ContactRole is used, it specifies which Contact the role is associated </w:t>
                  </w:r>
                  <w:proofErr w:type="gramStart"/>
                  <w:r w:rsidRPr="006518C9">
                    <w:rPr>
                      <w:lang w:val="en-US"/>
                    </w:rPr>
                    <w:t>with</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roles (lab equipment sales, contractor, etc.) the Contact fill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ContactRole contact_ref="PERSON_DOC_OWNER"&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vParam cvRef="PSI-MS" accession="MS:1001271" name="researcher"&gt;&lt;/cvParam&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lt;/ContactRole&gt;</w:t>
            </w:r>
          </w:p>
        </w:tc>
      </w:tr>
    </w:tbl>
    <w:p w:rsidR="00921A47" w:rsidRPr="006518C9" w:rsidRDefault="00921A47" w:rsidP="00921A47">
      <w:pPr>
        <w:rPr>
          <w:lang w:val="en-US"/>
        </w:rPr>
      </w:pPr>
    </w:p>
    <w:p w:rsidR="00921A47" w:rsidRPr="006518C9" w:rsidRDefault="00921A47" w:rsidP="00921A47">
      <w:pPr>
        <w:pStyle w:val="berschrift2"/>
      </w:pPr>
      <w:bookmarkStart w:id="102" w:name="_Toc476057207"/>
      <w:r w:rsidRPr="006518C9">
        <w:t>Element &lt;</w:t>
      </w:r>
      <w:bookmarkStart w:id="103" w:name="Customizations"/>
      <w:r w:rsidRPr="006518C9">
        <w:t>Customizations</w:t>
      </w:r>
      <w:bookmarkEnd w:id="103"/>
      <w:r w:rsidRPr="006518C9">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str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Customizations&gt;</w:t>
            </w:r>
          </w:p>
          <w:p w:rsidR="00921A47" w:rsidRPr="006518C9" w:rsidRDefault="00921A47">
            <w:pPr>
              <w:pStyle w:val="HTMLVorformatiert"/>
            </w:pPr>
            <w:r w:rsidRPr="006518C9">
              <w:t xml:space="preserve">  No customisations</w:t>
            </w:r>
          </w:p>
          <w:p w:rsidR="00921A47" w:rsidRPr="006518C9" w:rsidRDefault="00921A47">
            <w:pPr>
              <w:pStyle w:val="HTMLVorformatiert"/>
            </w:pPr>
            <w:r w:rsidRPr="006518C9">
              <w:t>&lt;/Customizations&gt;</w:t>
            </w:r>
          </w:p>
        </w:tc>
      </w:tr>
    </w:tbl>
    <w:p w:rsidR="00921A47" w:rsidRPr="006518C9" w:rsidRDefault="00921A47" w:rsidP="00921A47">
      <w:pPr>
        <w:rPr>
          <w:lang w:val="en-US"/>
        </w:rPr>
      </w:pPr>
    </w:p>
    <w:p w:rsidR="00921A47" w:rsidRPr="006518C9" w:rsidRDefault="00921A47" w:rsidP="00921A47">
      <w:pPr>
        <w:pStyle w:val="berschrift2"/>
      </w:pPr>
      <w:bookmarkStart w:id="104" w:name="_Toc476057208"/>
      <w:r w:rsidRPr="006518C9">
        <w:t>Element &lt;</w:t>
      </w:r>
      <w:bookmarkStart w:id="105" w:name="cv"/>
      <w:proofErr w:type="gramStart"/>
      <w:r w:rsidRPr="006518C9">
        <w:t>cv</w:t>
      </w:r>
      <w:bookmarkEnd w:id="105"/>
      <w:proofErr w:type="gramEnd"/>
      <w:r w:rsidRPr="006518C9">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full name of the CV.</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unique identifier of this cv within the document to </w:t>
                  </w:r>
                  <w:proofErr w:type="gramStart"/>
                  <w:r w:rsidRPr="006518C9">
                    <w:rPr>
                      <w:lang w:val="en-US"/>
                    </w:rPr>
                    <w:t>be referenced</w:t>
                  </w:r>
                  <w:proofErr w:type="gramEnd"/>
                  <w:r w:rsidRPr="006518C9">
                    <w:rPr>
                      <w:lang w:val="en-US"/>
                    </w:rPr>
                    <w:t xml:space="preserve"> by cvParam element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URI of the source CV.</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version of the CV.</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rsidR="00921A47" w:rsidRPr="006518C9" w:rsidRDefault="00921A47" w:rsidP="00921A47">
      <w:pPr>
        <w:rPr>
          <w:lang w:val="en-US"/>
        </w:rPr>
      </w:pPr>
    </w:p>
    <w:p w:rsidR="00921A47" w:rsidRPr="006518C9" w:rsidRDefault="00921A47" w:rsidP="00921A47">
      <w:pPr>
        <w:pStyle w:val="berschrift2"/>
      </w:pPr>
      <w:bookmarkStart w:id="106" w:name="_Toc476057209"/>
      <w:r w:rsidRPr="006518C9">
        <w:t>Element &lt;</w:t>
      </w:r>
      <w:bookmarkStart w:id="107" w:name="cvList"/>
      <w:r w:rsidRPr="006518C9">
        <w:t>cvList</w:t>
      </w:r>
      <w:bookmarkEnd w:id="107"/>
      <w:r w:rsidRPr="006518C9">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ource controlled vocabulary from which cvParams </w:t>
                  </w:r>
                  <w:proofErr w:type="gramStart"/>
                  <w:r w:rsidRPr="006518C9">
                    <w:rPr>
                      <w:lang w:val="en-US"/>
                    </w:rPr>
                    <w:t>will be obtained</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lt;cvList&gt; </w:t>
            </w:r>
          </w:p>
          <w:p w:rsidR="00921A47" w:rsidRPr="006518C9" w:rsidRDefault="00921A47">
            <w:pPr>
              <w:pStyle w:val="HTMLVorformatiert"/>
            </w:pPr>
            <w:r w:rsidRPr="006518C9">
              <w:t xml:space="preserve">   &lt;cv id="PSI-MS" fullName="Proteomics Standards Initiative Mass Spectrometry Vocabularies" uri="https://raw.githubusercontent.com/HUPO-PSI/psi-ms-CV/master/psi-ms.obo" version="3.15.0"&gt;&lt;/cv&gt; </w:t>
            </w:r>
          </w:p>
          <w:p w:rsidR="00921A47" w:rsidRPr="006518C9" w:rsidRDefault="00921A47">
            <w:pPr>
              <w:pStyle w:val="HTMLVorformatiert"/>
            </w:pPr>
            <w:r w:rsidRPr="006518C9">
              <w:t xml:space="preserve">   &lt;cv id="UNIMOD" fullName="UNIMOD" uri="http://www.unimod.org/obo/unimod.obo"&gt;&lt;/cv&gt; </w:t>
            </w:r>
          </w:p>
          <w:p w:rsidR="00921A47" w:rsidRPr="006518C9" w:rsidRDefault="00921A47">
            <w:pPr>
              <w:pStyle w:val="HTMLVorformatiert"/>
            </w:pPr>
            <w:r w:rsidRPr="006518C9">
              <w:t xml:space="preserve">  &lt;cv id="UO"     fullName="UNIT-ONTOLOGY" uri="https://raw.githubusercontent.com/bio-ontology-research-group/unit-ontology/master/unit.obo"&gt;&lt;/cv&gt;</w:t>
            </w:r>
          </w:p>
          <w:p w:rsidR="00921A47" w:rsidRPr="006518C9" w:rsidRDefault="00921A47">
            <w:pPr>
              <w:pStyle w:val="HTMLVorformatiert"/>
            </w:pPr>
            <w:r w:rsidRPr="006518C9">
              <w:t xml:space="preserve">  &lt;cv id="XLMOD" fullName="PSI cross-link modifications" uri="https://raw.githubusercontent.com/HUPO-PSI/mzIdentML/master/cv/XLMOD-1.0.0.obo"&gt;&lt;/cv&gt; </w:t>
            </w:r>
          </w:p>
          <w:p w:rsidR="00921A47" w:rsidRPr="006518C9" w:rsidRDefault="00921A47">
            <w:pPr>
              <w:pStyle w:val="HTMLVorformatiert"/>
            </w:pPr>
            <w:r w:rsidRPr="006518C9">
              <w:t>&lt;/cvList&gt;</w:t>
            </w:r>
          </w:p>
        </w:tc>
      </w:tr>
    </w:tbl>
    <w:p w:rsidR="00921A47" w:rsidRPr="006518C9" w:rsidRDefault="00921A47" w:rsidP="00921A47">
      <w:pPr>
        <w:rPr>
          <w:lang w:val="en-US"/>
        </w:rPr>
      </w:pPr>
    </w:p>
    <w:p w:rsidR="00921A47" w:rsidRPr="006518C9" w:rsidRDefault="00921A47" w:rsidP="00921A47">
      <w:pPr>
        <w:pStyle w:val="berschrift2"/>
      </w:pPr>
      <w:bookmarkStart w:id="108" w:name="_Toc476057210"/>
      <w:r w:rsidRPr="006518C9">
        <w:t>Element &lt;</w:t>
      </w:r>
      <w:bookmarkStart w:id="109" w:name="cvParam"/>
      <w:r w:rsidRPr="006518C9">
        <w:t>cvParam</w:t>
      </w:r>
      <w:bookmarkEnd w:id="109"/>
      <w:r w:rsidRPr="006518C9">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CV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ame of the parameter.</w:t>
                  </w:r>
                  <w:proofErr w:type="gramEnd"/>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ame of the unit.</w:t>
                  </w:r>
                  <w:proofErr w:type="gramEnd"/>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user-entered value of the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8F498D" w:rsidRPr="006518C9" w:rsidRDefault="00921A47">
            <w:pPr>
              <w:pStyle w:val="HTMLVorformatiert"/>
            </w:pPr>
            <w:r w:rsidRPr="006518C9">
              <w:t>&lt;cvParam cvRef="PSI-MS" accession="MS:1002520" name="peptide group ID" value="CCPQCCSSGCSQNLCGPLCVTTPYYCTR_##Carbamidomethyl(C):1##Carbamid</w:t>
            </w:r>
            <w:r w:rsidR="008F498D" w:rsidRPr="006518C9">
              <w:t>omethyl(C):2##Carbamidomethyl(C</w:t>
            </w:r>
          </w:p>
          <w:p w:rsidR="008F498D" w:rsidRPr="006518C9" w:rsidRDefault="00921A47">
            <w:pPr>
              <w:pStyle w:val="HTMLVorformatiert"/>
            </w:pPr>
            <w:r w:rsidRPr="006518C9">
              <w:t>:5##Carbamidomethyl(C):6##Carbamidomethyl(C):10##Carbamido</w:t>
            </w:r>
            <w:r w:rsidR="008F498D" w:rsidRPr="006518C9">
              <w:t>methyl(C):15##Carbamidomethyl(C</w:t>
            </w:r>
          </w:p>
          <w:p w:rsidR="00921A47" w:rsidRPr="006518C9" w:rsidRDefault="00921A47">
            <w:pPr>
              <w:pStyle w:val="HTMLVorformatiert"/>
            </w:pPr>
            <w:r w:rsidRPr="006518C9">
              <w:t>:19##Carbamidomethyl(C):26"&gt;&lt;/cvParam&gt;</w:t>
            </w:r>
          </w:p>
        </w:tc>
      </w:tr>
    </w:tbl>
    <w:p w:rsidR="00921A47" w:rsidRPr="006518C9" w:rsidRDefault="00921A47" w:rsidP="00921A47">
      <w:pPr>
        <w:rPr>
          <w:lang w:val="en-US"/>
        </w:rPr>
      </w:pPr>
    </w:p>
    <w:p w:rsidR="00921A47" w:rsidRPr="006518C9" w:rsidRDefault="00921A47" w:rsidP="00921A47">
      <w:pPr>
        <w:pStyle w:val="berschrift2"/>
      </w:pPr>
      <w:bookmarkStart w:id="110" w:name="_Toc476057211"/>
      <w:r w:rsidRPr="006518C9">
        <w:t>Element &lt;</w:t>
      </w:r>
      <w:bookmarkStart w:id="111" w:name="DatabaseFilters"/>
      <w:r w:rsidRPr="006518C9">
        <w:t>DatabaseFilters</w:t>
      </w:r>
      <w:bookmarkEnd w:id="111"/>
      <w:r w:rsidRPr="006518C9">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baseFilter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w:t>
                  </w:r>
                  <w:r w:rsidRPr="006518C9">
                    <w:rPr>
                      <w:lang w:val="en-US"/>
                    </w:rPr>
                    <w:lastRenderedPageBreak/>
                    <w:t xml:space="preserve">performed firs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lt;DatabaseFilters&gt;</w:t>
            </w:r>
          </w:p>
          <w:p w:rsidR="00921A47" w:rsidRPr="006518C9" w:rsidRDefault="00921A47">
            <w:pPr>
              <w:pStyle w:val="HTMLVorformatiert"/>
            </w:pPr>
            <w:r w:rsidRPr="006518C9">
              <w:t xml:space="preserve">    &lt;Filter&gt;</w:t>
            </w:r>
          </w:p>
          <w:p w:rsidR="00921A47" w:rsidRPr="006518C9" w:rsidRDefault="00921A47">
            <w:pPr>
              <w:pStyle w:val="HTMLVorformatiert"/>
            </w:pPr>
            <w:r w:rsidRPr="006518C9">
              <w:t xml:space="preserve">        &lt;FilterType&gt;</w:t>
            </w:r>
          </w:p>
          <w:p w:rsidR="00921A47" w:rsidRPr="006518C9" w:rsidRDefault="00921A47">
            <w:pPr>
              <w:pStyle w:val="HTMLVorformatiert"/>
            </w:pPr>
            <w:r w:rsidRPr="006518C9">
              <w:t xml:space="preserve">            &lt;cvParam accession="MS:1001020" cvRef="PSI-MS" name="DB filter taxonomy"/&gt;</w:t>
            </w:r>
          </w:p>
          <w:p w:rsidR="00921A47" w:rsidRPr="006518C9" w:rsidRDefault="00921A47">
            <w:pPr>
              <w:pStyle w:val="HTMLVorformatiert"/>
            </w:pPr>
            <w:r w:rsidRPr="006518C9">
              <w:t xml:space="preserve">        &lt;/FilterType&gt;</w:t>
            </w:r>
          </w:p>
          <w:p w:rsidR="00921A47" w:rsidRPr="006518C9" w:rsidRDefault="00921A47">
            <w:pPr>
              <w:pStyle w:val="HTMLVorformatiert"/>
            </w:pPr>
            <w:r w:rsidRPr="006518C9">
              <w:t xml:space="preserve">    &lt;/Filter&gt;</w:t>
            </w:r>
          </w:p>
          <w:p w:rsidR="00921A47" w:rsidRPr="006518C9" w:rsidRDefault="00921A47">
            <w:pPr>
              <w:pStyle w:val="HTMLVorformatiert"/>
            </w:pPr>
            <w:r w:rsidRPr="006518C9">
              <w:t>&lt;/DatabaseFilters&gt;</w:t>
            </w:r>
          </w:p>
        </w:tc>
      </w:tr>
    </w:tbl>
    <w:p w:rsidR="00921A47" w:rsidRPr="006518C9" w:rsidRDefault="00921A47" w:rsidP="00921A47">
      <w:pPr>
        <w:rPr>
          <w:lang w:val="en-US"/>
        </w:rPr>
      </w:pPr>
    </w:p>
    <w:p w:rsidR="00921A47" w:rsidRPr="006518C9" w:rsidRDefault="00921A47" w:rsidP="00921A47">
      <w:pPr>
        <w:pStyle w:val="berschrift2"/>
      </w:pPr>
      <w:bookmarkStart w:id="112" w:name="_Toc476057212"/>
      <w:r w:rsidRPr="006518C9">
        <w:t>Element &lt;</w:t>
      </w:r>
      <w:bookmarkStart w:id="113" w:name="DatabaseName"/>
      <w:r w:rsidRPr="006518C9">
        <w:t>DatabaseName</w:t>
      </w:r>
      <w:bookmarkEnd w:id="113"/>
      <w:r w:rsidRPr="006518C9">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DatabaseName&gt;</w:t>
            </w:r>
          </w:p>
          <w:p w:rsidR="00921A47" w:rsidRPr="006518C9" w:rsidRDefault="00921A47">
            <w:pPr>
              <w:pStyle w:val="HTMLVorformatiert"/>
            </w:pPr>
            <w:r w:rsidRPr="006518C9">
              <w:t xml:space="preserve">          &lt;userParam name="uniprot-human-reviewed-trypsin-april-2016_concatenated_target_decoy.fasta"/&gt;</w:t>
            </w:r>
          </w:p>
          <w:p w:rsidR="00921A47" w:rsidRPr="006518C9" w:rsidRDefault="00921A47">
            <w:pPr>
              <w:pStyle w:val="HTMLVorformatiert"/>
            </w:pPr>
            <w:r w:rsidRPr="006518C9">
              <w:t xml:space="preserve">        &lt;/Databas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Inputs/SearchDatabase/DatabaseName</w:t>
            </w:r>
          </w:p>
          <w:p w:rsidR="00921A47" w:rsidRPr="006518C9" w:rsidRDefault="00921A47">
            <w:pPr>
              <w:pStyle w:val="HTMLVorformatiert"/>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002971BD">
              <w:t>) one time</w:t>
            </w:r>
          </w:p>
          <w:p w:rsidR="00921A47" w:rsidRPr="006518C9" w:rsidRDefault="00921A47">
            <w:pPr>
              <w:pStyle w:val="HTMLVorformatiert"/>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rsidR="00921A47" w:rsidRPr="006518C9" w:rsidRDefault="00921A47">
            <w:pPr>
              <w:pStyle w:val="HTMLVorformatiert"/>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rsidR="00921A47" w:rsidRPr="006518C9" w:rsidRDefault="00921A47">
            <w:pPr>
              <w:pStyle w:val="HTMLVorformatiert"/>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rsidR="00921A47" w:rsidRPr="006518C9" w:rsidRDefault="00921A47">
            <w:pPr>
              <w:pStyle w:val="HTMLVorformatiert"/>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rsidR="00921A47" w:rsidRPr="006518C9" w:rsidRDefault="00921A47">
            <w:pPr>
              <w:pStyle w:val="HTMLVorformatiert"/>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rsidR="00921A47" w:rsidRPr="006518C9" w:rsidRDefault="00921A47">
            <w:pPr>
              <w:pStyle w:val="HTMLVorformatiert"/>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rsidR="00921A47" w:rsidRPr="006518C9" w:rsidRDefault="00921A47">
            <w:pPr>
              <w:pStyle w:val="HTMLVorformatiert"/>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rsidR="00921A47" w:rsidRPr="006518C9" w:rsidRDefault="00921A47">
            <w:pPr>
              <w:pStyle w:val="HTMLVorformatiert"/>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rsidR="00921A47" w:rsidRPr="006518C9" w:rsidRDefault="00921A47">
            <w:pPr>
              <w:pStyle w:val="HTMLVorformatiert"/>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rsidR="00921A47" w:rsidRPr="006518C9" w:rsidRDefault="00921A47">
            <w:pPr>
              <w:pStyle w:val="HTMLVorformatiert"/>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1</w:t>
            </w:r>
            <w:r w:rsidR="00F243FB">
              <w:t>42</w:t>
            </w:r>
            <w:r w:rsidRPr="006518C9">
              <w:t>" cvRef="PSI-MS" name="</w:t>
            </w:r>
            <w:r w:rsidR="0067177A">
              <w:t>database IPI_human</w:t>
            </w:r>
            <w:r w:rsidR="005C1488">
              <w: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Vorformatiert"/>
            </w:pPr>
            <w:r w:rsidRPr="006518C9">
              <w:t>&lt;userParam name="fawaz_PXD000652_combined_concatenated_target_decoy.fasta"&gt;&lt;/userParam&gt;</w:t>
            </w:r>
          </w:p>
          <w:p w:rsidR="00921A47" w:rsidRPr="006518C9" w:rsidRDefault="00921A47">
            <w:pPr>
              <w:pStyle w:val="HTMLVorformatiert"/>
            </w:pPr>
            <w:r w:rsidRPr="006518C9">
              <w:t>&lt;userParam name="no description"/&gt;</w:t>
            </w:r>
          </w:p>
          <w:p w:rsidR="00921A47" w:rsidRPr="006518C9" w:rsidRDefault="00921A47">
            <w:pPr>
              <w:pStyle w:val="HTMLVorformatiert"/>
            </w:pPr>
            <w:r w:rsidRPr="006518C9">
              <w:t>&lt;userParam name="Rosetta_uniprot_20130402_mouse_SWISS_can_iso_ECOLI.fasta"/&gt;</w:t>
            </w:r>
          </w:p>
          <w:p w:rsidR="00921A47" w:rsidRPr="006518C9" w:rsidRDefault="00921A47">
            <w:pPr>
              <w:pStyle w:val="HTMLVorformatiert"/>
            </w:pPr>
            <w:r w:rsidRPr="006518C9">
              <w:t>&lt;userParam name="Ros_Uniprot_20130402.fasta"/&gt;</w:t>
            </w:r>
          </w:p>
          <w:p w:rsidR="00921A47" w:rsidRPr="006518C9" w:rsidRDefault="00921A47">
            <w:pPr>
              <w:pStyle w:val="HTMLVorformatiert"/>
            </w:pPr>
            <w:r w:rsidRPr="006518C9">
              <w:t>&lt;userParam name="26Syeast_test.fasta"/&gt;</w:t>
            </w:r>
          </w:p>
          <w:p w:rsidR="00921A47" w:rsidRPr="006518C9" w:rsidRDefault="00921A47">
            <w:pPr>
              <w:pStyle w:val="HTMLVorformatiert"/>
            </w:pPr>
            <w:r w:rsidRPr="006518C9">
              <w:t>&lt;userParam name="Ros_Uniprot_Ecoli_20130402.fasta" /&gt;</w:t>
            </w:r>
          </w:p>
          <w:p w:rsidR="00921A47" w:rsidRPr="006518C9" w:rsidRDefault="00921A47">
            <w:pPr>
              <w:pStyle w:val="HTMLVorformatiert"/>
            </w:pPr>
            <w:r w:rsidRPr="006518C9">
              <w:t>&lt;userParam name="uniprot-human-reviewed-trypsin-april-2016_concatenated_target_decoy.fasta"/&gt;</w:t>
            </w:r>
          </w:p>
          <w:p w:rsidR="00921A47" w:rsidRPr="006518C9" w:rsidRDefault="00921A47">
            <w:pPr>
              <w:pStyle w:val="HTMLVorformatiert"/>
            </w:pPr>
            <w:r w:rsidRPr="006518C9">
              <w:t>&lt;userParam name="HSA-Active.FASTA"&gt;&lt;/userParam&gt;</w:t>
            </w:r>
          </w:p>
        </w:tc>
      </w:tr>
    </w:tbl>
    <w:p w:rsidR="00921A47" w:rsidRPr="006518C9" w:rsidRDefault="00921A47" w:rsidP="00921A47">
      <w:pPr>
        <w:rPr>
          <w:lang w:val="en-US"/>
        </w:rPr>
      </w:pPr>
    </w:p>
    <w:p w:rsidR="00921A47" w:rsidRPr="006518C9" w:rsidRDefault="00921A47" w:rsidP="00921A47">
      <w:pPr>
        <w:pStyle w:val="berschrift2"/>
      </w:pPr>
      <w:bookmarkStart w:id="114" w:name="_Toc476057213"/>
      <w:r w:rsidRPr="006518C9">
        <w:t>Element &lt;</w:t>
      </w:r>
      <w:bookmarkStart w:id="115" w:name="DatabaseTranslation"/>
      <w:r w:rsidRPr="006518C9">
        <w:t>DatabaseTranslation</w:t>
      </w:r>
      <w:bookmarkEnd w:id="115"/>
      <w:r w:rsidRPr="006518C9">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baseTransl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116" w:name="_Toc476057214"/>
      <w:r w:rsidRPr="006518C9">
        <w:t>Element &lt;</w:t>
      </w:r>
      <w:bookmarkStart w:id="117" w:name="DataCollection"/>
      <w:r w:rsidRPr="006518C9">
        <w:t>DataCollection</w:t>
      </w:r>
      <w:bookmarkEnd w:id="117"/>
      <w:r w:rsidRPr="006518C9">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ata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Data sets generated by the analyses, including peptide and protein lis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2F1045D0" wp14:editId="791D159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rsidR="00921A47" w:rsidRPr="006518C9" w:rsidRDefault="00921A47">
            <w:pPr>
              <w:pStyle w:val="HTMLVorformatiert"/>
            </w:pPr>
            <w:r w:rsidRPr="006518C9">
              <w:lastRenderedPageBreak/>
              <w:t>&lt;DataCollection&gt;</w:t>
            </w:r>
          </w:p>
          <w:p w:rsidR="00921A47" w:rsidRPr="006518C9" w:rsidRDefault="00921A47">
            <w:pPr>
              <w:pStyle w:val="HTMLVorformatiert"/>
            </w:pPr>
            <w:r w:rsidRPr="006518C9">
              <w:t>&lt;Inputs xmlns="http://psidev.info/psi/pi/mzIdentML/1.2"&gt;</w:t>
            </w:r>
          </w:p>
          <w:p w:rsidR="008F498D" w:rsidRPr="006518C9" w:rsidRDefault="00921A47">
            <w:pPr>
              <w:pStyle w:val="HTMLVorformatiert"/>
            </w:pPr>
            <w:r w:rsidRPr="006518C9">
              <w:lastRenderedPageBreak/>
              <w:t xml:space="preserve">    &lt;SearchDatabase numDatabaseSequences="57566" location="E:\Work\PSI\mzIdentML\ProteinInference\Rosetta2\FASTAswithecoli\Rosetta_uniprot_20130402_</w:t>
            </w:r>
          </w:p>
          <w:p w:rsidR="00921A47" w:rsidRPr="006518C9" w:rsidRDefault="00921A47">
            <w:pPr>
              <w:pStyle w:val="HTMLVorformatiert"/>
            </w:pPr>
            <w:r w:rsidRPr="006518C9">
              <w:t>mouse_SWISS_can_iso_ECOLI.fasta" id="SearchDB_1"&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accession="MS:1001348" cvRef="PSI-MS" name="FASTA format"/&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DatabaseName&gt;</w:t>
            </w:r>
          </w:p>
          <w:p w:rsidR="00921A47" w:rsidRPr="006518C9" w:rsidRDefault="00921A47">
            <w:pPr>
              <w:pStyle w:val="HTMLVorformatiert"/>
            </w:pPr>
            <w:r w:rsidRPr="006518C9">
              <w:t xml:space="preserve">  ...</w:t>
            </w:r>
          </w:p>
          <w:p w:rsidR="00921A47" w:rsidRPr="006518C9" w:rsidRDefault="00921A47">
            <w:pPr>
              <w:pStyle w:val="HTMLVorformatiert"/>
            </w:pPr>
            <w:r w:rsidRPr="006518C9">
              <w:t>&lt;/DataCollection&gt;</w:t>
            </w:r>
          </w:p>
        </w:tc>
      </w:tr>
    </w:tbl>
    <w:p w:rsidR="00921A47" w:rsidRPr="006518C9" w:rsidRDefault="00921A47" w:rsidP="00921A47">
      <w:pPr>
        <w:rPr>
          <w:lang w:val="en-US"/>
        </w:rPr>
      </w:pPr>
    </w:p>
    <w:p w:rsidR="00921A47" w:rsidRPr="006518C9" w:rsidRDefault="00921A47" w:rsidP="00921A47">
      <w:pPr>
        <w:pStyle w:val="berschrift2"/>
      </w:pPr>
      <w:bookmarkStart w:id="118" w:name="_Toc476057215"/>
      <w:r w:rsidRPr="006518C9">
        <w:t>Element &lt;</w:t>
      </w:r>
      <w:bookmarkStart w:id="119" w:name="DBSequence"/>
      <w:r w:rsidRPr="006518C9">
        <w:t>DBSequence</w:t>
      </w:r>
      <w:bookmarkEnd w:id="119"/>
      <w:r w:rsidRPr="006518C9">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database sequence from the specified SearchDatabase (nucleic acid or amino acid).</w:t>
            </w:r>
            <w:proofErr w:type="gramEnd"/>
            <w:r w:rsidRPr="006518C9">
              <w:rPr>
                <w:lang w:val="en-US"/>
              </w:rPr>
              <w:t xml:space="preserve"> If the sequence is nucleic acid, the source nucleic acid sequence </w:t>
            </w:r>
            <w:proofErr w:type="gramStart"/>
            <w:r w:rsidRPr="006518C9">
              <w:rPr>
                <w:lang w:val="en-US"/>
              </w:rPr>
              <w:t>should be given</w:t>
            </w:r>
            <w:proofErr w:type="gramEnd"/>
            <w:r w:rsidRPr="006518C9">
              <w:rPr>
                <w:lang w:val="en-US"/>
              </w:rPr>
              <w:t xml:space="preserve"> in the seq attribute rather than a translated 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DBSequ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unique accession of this sequence.</w:t>
                  </w:r>
                  <w:proofErr w:type="gramEnd"/>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length of the sequence as a number of bases or residues.</w:t>
                  </w:r>
                  <w:proofErr w:type="gramEnd"/>
                  <w:r w:rsidRPr="006518C9">
                    <w:rPr>
                      <w:lang w:val="en-US"/>
                    </w:rPr>
                    <w:t xml:space="preserv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source database of this sequence.</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actual sequence of amino acids or nucleic acid.</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8F498D" w:rsidRPr="006518C9" w:rsidRDefault="00921A47">
            <w:pPr>
              <w:pStyle w:val="HTMLVorformatiert"/>
            </w:pPr>
            <w:r w:rsidRPr="006518C9">
              <w:t>&lt;DBSequence accession="sp|P20029|GRP78_MOUSE 78 kDa glucose-regulated protein OS=Mus musculus GN=Hspa5</w:t>
            </w:r>
          </w:p>
          <w:p w:rsidR="008F498D" w:rsidRPr="006518C9" w:rsidRDefault="00921A47">
            <w:pPr>
              <w:pStyle w:val="HTMLVorformatiert"/>
            </w:pPr>
            <w:r w:rsidRPr="006518C9">
              <w:t>PE=1..." searchDatabase_ref="SearchDB_1" length="655" name="sp|P20029|GRP78_MOUSE 78 kDa glucose-regula</w:t>
            </w:r>
          </w:p>
          <w:p w:rsidR="008F498D" w:rsidRPr="006518C9" w:rsidRDefault="00921A47">
            <w:pPr>
              <w:pStyle w:val="HTMLVorformatiert"/>
            </w:pPr>
            <w:r w:rsidRPr="006518C9">
              <w:t>ted protein OS=Mus musculus GN=Hspa5 PE=1 SV=3" id="dbseq_sp|P20029|GRP78_MOUSE 78 kDa glucose-regulated</w:t>
            </w:r>
          </w:p>
          <w:p w:rsidR="00921A47" w:rsidRPr="002971BD" w:rsidRDefault="00921A47">
            <w:pPr>
              <w:pStyle w:val="HTMLVorformatiert"/>
              <w:rPr>
                <w:lang w:val="de-DE"/>
              </w:rPr>
            </w:pPr>
            <w:r w:rsidRPr="002971BD">
              <w:rPr>
                <w:lang w:val="de-DE"/>
              </w:rPr>
              <w:t>protein OS=Mus musculus GN=Hspa5 PE=1...</w:t>
            </w:r>
            <w:proofErr w:type="gramStart"/>
            <w:r w:rsidRPr="002971BD">
              <w:rPr>
                <w:lang w:val="de-DE"/>
              </w:rPr>
              <w:t>"</w:t>
            </w:r>
            <w:proofErr w:type="gramEnd"/>
            <w:r w:rsidRPr="002971BD">
              <w:rPr>
                <w:lang w:val="de-DE"/>
              </w:rPr>
              <w:t>&gt;</w:t>
            </w:r>
          </w:p>
          <w:p w:rsidR="008F498D" w:rsidRPr="002971BD" w:rsidRDefault="00921A47">
            <w:pPr>
              <w:pStyle w:val="HTMLVorformatiert"/>
              <w:rPr>
                <w:lang w:val="de-DE"/>
              </w:rPr>
            </w:pPr>
            <w:r w:rsidRPr="002971BD">
              <w:rPr>
                <w:lang w:val="de-DE"/>
              </w:rPr>
              <w:t xml:space="preserve">    &lt;Seq&gt;MMKFTVVAAALLLLGAVRAEEEDKKEDVGTVVGIDLGTTYSCVGVFKNGRVEIIANDQGNRITPSYVAFTPEGERLIGDAAKNQLTSNPENTVFDA</w:t>
            </w:r>
          </w:p>
          <w:p w:rsidR="008F498D" w:rsidRPr="002971BD" w:rsidRDefault="00921A47">
            <w:pPr>
              <w:pStyle w:val="HTMLVorformatiert"/>
              <w:rPr>
                <w:lang w:val="de-DE"/>
              </w:rPr>
            </w:pPr>
            <w:r w:rsidRPr="002971BD">
              <w:rPr>
                <w:lang w:val="de-DE"/>
              </w:rPr>
              <w:t>KRLIGRTWNDPSVQQDIKFLPFKVVEKKTKPYIQVDIGGGQTKTFAPEEISAMVLTKMKETAEAYLGKKVTHAVVTVPAYFNDAQRQATKDAGTIAGLNVM</w:t>
            </w:r>
          </w:p>
          <w:p w:rsidR="008F498D" w:rsidRPr="002971BD" w:rsidRDefault="00921A47">
            <w:pPr>
              <w:pStyle w:val="HTMLVorformatiert"/>
              <w:rPr>
                <w:lang w:val="de-DE"/>
              </w:rPr>
            </w:pPr>
            <w:r w:rsidRPr="002971BD">
              <w:rPr>
                <w:lang w:val="de-DE"/>
              </w:rPr>
              <w:t>RIINEPTAAAIAYGLDKREGEKNILVFDLGGGTFDVSLLTIDNGVFEVVATNGDTHLGGEDFDQRVMEHFIKLYKKKTGKDVRKDNRAVQKLRREVEKAKR</w:t>
            </w:r>
          </w:p>
          <w:p w:rsidR="008F498D" w:rsidRPr="002971BD" w:rsidRDefault="00921A47">
            <w:pPr>
              <w:pStyle w:val="HTMLVorformatiert"/>
              <w:rPr>
                <w:lang w:val="de-DE"/>
              </w:rPr>
            </w:pPr>
            <w:r w:rsidRPr="002971BD">
              <w:rPr>
                <w:lang w:val="de-DE"/>
              </w:rPr>
              <w:t>ALSSQHQARIEIESFFEGEDFSETLTRAKFEELNMDLFRSTMKPVQKVLEDSDLKKSDIDEIVLVGGSTRIPKIQQLVKEFFNGKEPSRGINPDEAVAYGA</w:t>
            </w:r>
          </w:p>
          <w:p w:rsidR="008F498D" w:rsidRPr="002971BD" w:rsidRDefault="00921A47">
            <w:pPr>
              <w:pStyle w:val="HTMLVorformatiert"/>
              <w:rPr>
                <w:lang w:val="de-DE"/>
              </w:rPr>
            </w:pPr>
            <w:r w:rsidRPr="002971BD">
              <w:rPr>
                <w:lang w:val="de-DE"/>
              </w:rPr>
              <w:t>AVQAGVLSGDQDTGDLVLLDVCPLTLGIETVGGVMTKLIPRNTVVPTKKSQIFSTASDNQPTVTIKVYEGERPLTKDNHLLGTFDLTGIPPAPRGVPQIEV</w:t>
            </w:r>
          </w:p>
          <w:p w:rsidR="008F498D" w:rsidRPr="006518C9" w:rsidRDefault="00921A47">
            <w:pPr>
              <w:pStyle w:val="HTMLVorformatiert"/>
            </w:pPr>
            <w:r w:rsidRPr="006518C9">
              <w:t>TFEIDVNGILRVTAEDKGTGNKNKITITNDQNRLTPEEIERMVNDAEKFAEEDKKLKERIDTRNELESYAYSLKNQIGDKEKLGGKLSSEDKETMEKAVEE</w:t>
            </w:r>
          </w:p>
          <w:p w:rsidR="00921A47" w:rsidRPr="006518C9" w:rsidRDefault="00921A47">
            <w:pPr>
              <w:pStyle w:val="HTMLVorformatiert"/>
            </w:pPr>
            <w:r w:rsidRPr="006518C9">
              <w:t>KIEWLESHQDADIEDFKAKKKELEEIVQPIISKLYGSGGPPPTGEEDTSEKDEL&lt;/Seq&gt;</w:t>
            </w:r>
          </w:p>
          <w:p w:rsidR="00921A47" w:rsidRPr="006518C9" w:rsidRDefault="00921A47">
            <w:pPr>
              <w:pStyle w:val="HTMLVorformatiert"/>
            </w:pPr>
            <w:r w:rsidRPr="006518C9">
              <w:t>&lt;/DBSeque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SequenceCollection/DBSequence</w:t>
            </w:r>
          </w:p>
          <w:p w:rsidR="00921A47" w:rsidRPr="006518C9" w:rsidRDefault="00921A47">
            <w:pPr>
              <w:pStyle w:val="HTMLVorformatiert"/>
            </w:pPr>
            <w:r w:rsidRPr="006518C9">
              <w:t xml:space="preserve">MAY supply a *child* term of </w:t>
            </w:r>
            <w:hyperlink r:id="rId79"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rsidR="00921A47" w:rsidRPr="006518C9" w:rsidRDefault="00921A47">
            <w:pPr>
              <w:pStyle w:val="HTMLVorformatiert"/>
            </w:pPr>
            <w:r w:rsidRPr="006518C9">
              <w:t xml:space="preserve">  e.g.: </w:t>
            </w:r>
            <w:hyperlink r:id="rId80" w:tgtFrame="new" w:history="1">
              <w:r w:rsidRPr="006518C9">
                <w:rPr>
                  <w:rStyle w:val="Hyperlink"/>
                </w:rPr>
                <w:t>MS:1001088</w:t>
              </w:r>
            </w:hyperlink>
            <w:r w:rsidRPr="006518C9">
              <w:t xml:space="preserve"> (</w:t>
            </w:r>
            <w:r w:rsidRPr="006518C9">
              <w:rPr>
                <w:rStyle w:val="popup"/>
              </w:rPr>
              <w:t>protein description</w:t>
            </w:r>
            <w:r w:rsidRPr="006518C9">
              <w:t xml:space="preserve">) </w:t>
            </w:r>
          </w:p>
          <w:p w:rsidR="00921A47" w:rsidRPr="006518C9" w:rsidRDefault="00921A47">
            <w:pPr>
              <w:pStyle w:val="HTMLVorformatiert"/>
            </w:pPr>
            <w:r w:rsidRPr="006518C9">
              <w:t xml:space="preserve">  e.g.: </w:t>
            </w:r>
            <w:hyperlink r:id="rId81"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Vorformatiert"/>
            </w:pPr>
            <w:r w:rsidRPr="006518C9">
              <w:t xml:space="preserve">  e.g.: </w:t>
            </w:r>
            <w:hyperlink r:id="rId82" w:tgtFrame="new" w:history="1">
              <w:r w:rsidRPr="006518C9">
                <w:rPr>
                  <w:rStyle w:val="Hyperlink"/>
                </w:rPr>
                <w:t>MS:1001343</w:t>
              </w:r>
            </w:hyperlink>
            <w:r w:rsidRPr="006518C9">
              <w:t xml:space="preserve"> (</w:t>
            </w:r>
            <w:r w:rsidRPr="006518C9">
              <w:rPr>
                <w:rStyle w:val="popup"/>
              </w:rPr>
              <w:t>NA sequence</w:t>
            </w:r>
            <w:r w:rsidRPr="006518C9">
              <w:t xml:space="preserve">) </w:t>
            </w:r>
          </w:p>
          <w:p w:rsidR="00921A47" w:rsidRPr="006518C9" w:rsidRDefault="00921A47">
            <w:pPr>
              <w:pStyle w:val="HTMLVorformatiert"/>
            </w:pPr>
            <w:r w:rsidRPr="006518C9">
              <w:t xml:space="preserve">  e.g.: </w:t>
            </w:r>
            <w:hyperlink r:id="rId83" w:tgtFrame="new" w:history="1">
              <w:r w:rsidRPr="006518C9">
                <w:rPr>
                  <w:rStyle w:val="Hyperlink"/>
                </w:rPr>
                <w:t>MS:1001344</w:t>
              </w:r>
            </w:hyperlink>
            <w:r w:rsidRPr="006518C9">
              <w:t xml:space="preserve"> (</w:t>
            </w:r>
            <w:r w:rsidRPr="006518C9">
              <w:rPr>
                <w:rStyle w:val="popup"/>
              </w:rPr>
              <w:t>AA sequence</w:t>
            </w:r>
            <w:r w:rsidRPr="006518C9">
              <w:t xml:space="preserve">) </w:t>
            </w:r>
          </w:p>
          <w:p w:rsidR="00921A47" w:rsidRPr="006518C9" w:rsidRDefault="00921A47">
            <w:pPr>
              <w:pStyle w:val="HTMLVorformatiert"/>
            </w:pPr>
            <w:r w:rsidRPr="006518C9">
              <w:t xml:space="preserve">  e.g.: </w:t>
            </w:r>
            <w:hyperlink r:id="rId84"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Vorformatiert"/>
            </w:pPr>
            <w:r w:rsidRPr="006518C9">
              <w:t xml:space="preserve">  e.g.: </w:t>
            </w:r>
            <w:hyperlink r:id="rId85"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Vorformatiert"/>
            </w:pPr>
            <w:r w:rsidRPr="006518C9">
              <w:t xml:space="preserve">  e.g.: </w:t>
            </w:r>
            <w:hyperlink r:id="rId86"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Vorformatiert"/>
            </w:pPr>
            <w:r w:rsidRPr="006518C9">
              <w:t xml:space="preserve">  e.g.: </w:t>
            </w:r>
            <w:hyperlink r:id="rId87"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Vorformatiert"/>
            </w:pPr>
            <w:r w:rsidRPr="006518C9">
              <w:t xml:space="preserve">MAY supply a *child* term of </w:t>
            </w:r>
            <w:hyperlink r:id="rId88" w:tgtFrame="new" w:history="1">
              <w:r w:rsidRPr="006518C9">
                <w:rPr>
                  <w:rStyle w:val="Hyperlink"/>
                </w:rPr>
                <w:t>MS:1001089</w:t>
              </w:r>
            </w:hyperlink>
            <w:r w:rsidRPr="006518C9">
              <w:t xml:space="preserve"> (</w:t>
            </w:r>
            <w:r w:rsidRPr="006518C9">
              <w:rPr>
                <w:rStyle w:val="popup"/>
              </w:rPr>
              <w:t>molecule taxonomy</w:t>
            </w:r>
            <w:r w:rsidRPr="006518C9">
              <w:t>) one or more times</w:t>
            </w:r>
          </w:p>
          <w:p w:rsidR="00921A47" w:rsidRPr="006518C9" w:rsidRDefault="00921A47">
            <w:pPr>
              <w:pStyle w:val="HTMLVorformatiert"/>
            </w:pPr>
            <w:r w:rsidRPr="006518C9">
              <w:t xml:space="preserve">  e.g.: </w:t>
            </w:r>
            <w:hyperlink r:id="rId89"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6518C9" w:rsidRDefault="00921A47">
            <w:pPr>
              <w:pStyle w:val="HTMLVorformatiert"/>
            </w:pPr>
            <w:r w:rsidRPr="006518C9">
              <w:t xml:space="preserve">  e.g.: </w:t>
            </w:r>
            <w:hyperlink r:id="rId90"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Vorformatiert"/>
            </w:pPr>
            <w:r w:rsidRPr="006518C9">
              <w:t xml:space="preserve">  e.g.: </w:t>
            </w:r>
            <w:hyperlink r:id="rId91"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Vorformatiert"/>
            </w:pPr>
            <w:r w:rsidRPr="006518C9">
              <w:t xml:space="preserve">  e.g.: </w:t>
            </w:r>
            <w:hyperlink r:id="rId92"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Vorformatiert"/>
            </w:pPr>
            <w:r w:rsidRPr="006518C9">
              <w:t xml:space="preserve">  e.g.: </w:t>
            </w:r>
            <w:hyperlink r:id="rId93"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Vorformatiert"/>
            </w:pPr>
            <w:r w:rsidRPr="006518C9">
              <w:t>&lt;cvParam accession="MS:1001088" cvRef="PSI-MS" value="sp|P36938|PGM_ECOLI Phosphoglucomutase OS=Escherichia coli (strain K12) GN=pgm PE=1 SV=1" name="protein description"/&gt;</w:t>
            </w:r>
          </w:p>
        </w:tc>
      </w:tr>
    </w:tbl>
    <w:p w:rsidR="00921A47" w:rsidRPr="006518C9" w:rsidRDefault="00193359" w:rsidP="00921A47">
      <w:pPr>
        <w:rPr>
          <w:b/>
          <w:lang w:val="en-US"/>
        </w:rPr>
      </w:pPr>
      <w:r w:rsidRPr="006518C9">
        <w:rPr>
          <w:b/>
          <w:lang w:val="en-US"/>
        </w:rPr>
        <w:t>Example for proteogenomics search:</w:t>
      </w:r>
    </w:p>
    <w:p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7</w:t>
      </w:r>
      <w:proofErr w:type="gramEnd"/>
      <w:r w:rsidRPr="006518C9">
        <w:rPr>
          <w:rFonts w:ascii="Courier New" w:hAnsi="Courier New" w:cs="Courier New"/>
          <w:sz w:val="14"/>
          <w:szCs w:val="14"/>
          <w:lang w:val="en-US"/>
        </w:rPr>
        <w:t>" name="chromosome name" value="21"&gt;&lt;/cvParam&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38</w:t>
      </w:r>
      <w:proofErr w:type="gramEnd"/>
      <w:r w:rsidRPr="006518C9">
        <w:rPr>
          <w:rFonts w:ascii="Courier New" w:hAnsi="Courier New" w:cs="Courier New"/>
          <w:sz w:val="14"/>
          <w:szCs w:val="14"/>
          <w:lang w:val="en-US"/>
        </w:rPr>
        <w:t>" name="chromosome strand" value="-"&gt;&lt;/cvParam&gt;</w:t>
      </w:r>
    </w:p>
    <w:p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4</w:t>
      </w:r>
      <w:proofErr w:type="gramEnd"/>
      <w:r w:rsidRPr="006518C9">
        <w:rPr>
          <w:rFonts w:ascii="Courier New" w:hAnsi="Courier New" w:cs="Courier New"/>
          <w:sz w:val="14"/>
          <w:szCs w:val="14"/>
          <w:lang w:val="en-US"/>
        </w:rPr>
        <w:t>" name="genome reference version" value="Homo_sapiens.GRCh38.77.gff3"&gt;&lt;/cvParam&gt;</w:t>
      </w:r>
    </w:p>
    <w:p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rsidR="00193359" w:rsidRPr="006518C9" w:rsidRDefault="00193359" w:rsidP="00921A47">
      <w:pPr>
        <w:rPr>
          <w:lang w:val="en-US"/>
        </w:rPr>
      </w:pPr>
    </w:p>
    <w:p w:rsidR="00921A47" w:rsidRPr="006518C9" w:rsidRDefault="00921A47" w:rsidP="00921A47">
      <w:pPr>
        <w:pStyle w:val="berschrift2"/>
      </w:pPr>
      <w:bookmarkStart w:id="120" w:name="_Toc476057216"/>
      <w:r w:rsidRPr="006518C9">
        <w:t>Element &lt;</w:t>
      </w:r>
      <w:bookmarkStart w:id="121" w:name="Enzyme"/>
      <w:r w:rsidRPr="006518C9">
        <w:t>Enzyme</w:t>
      </w:r>
      <w:bookmarkEnd w:id="121"/>
      <w:r w:rsidRPr="006518C9">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Enzym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lement formula gained at CTerm.</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nimal distance for another cleavage (minimum: 1).</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umber of missed cleavage sites allowed by the search. The attribute </w:t>
                  </w:r>
                  <w:proofErr w:type="gramStart"/>
                  <w:r w:rsidRPr="006518C9">
                    <w:rPr>
                      <w:lang w:val="en-US"/>
                    </w:rPr>
                    <w:t>MUST be provided</w:t>
                  </w:r>
                  <w:proofErr w:type="gramEnd"/>
                  <w:r w:rsidRPr="006518C9">
                    <w:rPr>
                      <w:lang w:val="en-US"/>
                    </w:rPr>
                    <w:t xml:space="preserve"> if an enzyme has been us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lement formula gained at NTerm.</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Regular expression for specifying the enzyme cleavage sit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name of the enzyme from a CV.</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Enzyme missedCleavages="1" semiSpecific="false" cTermGain="OH" nTermGain="H" id="ENZ_0"&gt;</w:t>
            </w:r>
          </w:p>
          <w:p w:rsidR="00921A47" w:rsidRPr="006518C9" w:rsidRDefault="00921A47">
            <w:pPr>
              <w:pStyle w:val="HTMLVorformatiert"/>
            </w:pPr>
            <w:r w:rsidRPr="006518C9">
              <w:t xml:space="preserve">    &lt;SiteRegexp&gt;(?&lt;=[KR])&lt;/SiteRegexp&gt;</w:t>
            </w:r>
          </w:p>
          <w:p w:rsidR="00921A47" w:rsidRPr="006518C9" w:rsidRDefault="00921A47">
            <w:pPr>
              <w:pStyle w:val="HTMLVorformatiert"/>
            </w:pPr>
            <w:r w:rsidRPr="006518C9">
              <w:t xml:space="preserve">    &lt;EnzymeName&gt;</w:t>
            </w:r>
          </w:p>
          <w:p w:rsidR="00921A47" w:rsidRPr="006518C9" w:rsidRDefault="00921A47">
            <w:pPr>
              <w:pStyle w:val="HTMLVorformatiert"/>
            </w:pPr>
            <w:r w:rsidRPr="006518C9">
              <w:t xml:space="preserve">        &lt;cvParam accession="MS:1001313" cvRef="PSI-MS" name="Trypsin/P"/&gt;</w:t>
            </w:r>
          </w:p>
          <w:p w:rsidR="00921A47" w:rsidRPr="006518C9" w:rsidRDefault="00921A47">
            <w:pPr>
              <w:pStyle w:val="HTMLVorformatiert"/>
            </w:pPr>
            <w:r w:rsidRPr="006518C9">
              <w:t xml:space="preserve">    &lt;/EnzymeName&gt;</w:t>
            </w:r>
          </w:p>
          <w:p w:rsidR="00921A47" w:rsidRPr="006518C9" w:rsidRDefault="00921A47">
            <w:pPr>
              <w:pStyle w:val="HTMLVorformatiert"/>
            </w:pPr>
            <w:r w:rsidRPr="006518C9">
              <w:t>&lt;/Enzyme&gt;</w:t>
            </w:r>
          </w:p>
        </w:tc>
      </w:tr>
    </w:tbl>
    <w:p w:rsidR="00921A47" w:rsidRPr="006518C9" w:rsidRDefault="00921A47" w:rsidP="00921A47">
      <w:pPr>
        <w:rPr>
          <w:lang w:val="en-US"/>
        </w:rPr>
      </w:pPr>
    </w:p>
    <w:p w:rsidR="00921A47" w:rsidRPr="006518C9" w:rsidRDefault="00921A47" w:rsidP="00921A47">
      <w:pPr>
        <w:pStyle w:val="berschrift2"/>
      </w:pPr>
      <w:bookmarkStart w:id="122" w:name="_Toc476057217"/>
      <w:r w:rsidRPr="006518C9">
        <w:t>Element &lt;</w:t>
      </w:r>
      <w:bookmarkStart w:id="123" w:name="EnzymeName"/>
      <w:r w:rsidRPr="006518C9">
        <w:t>EnzymeName</w:t>
      </w:r>
      <w:bookmarkEnd w:id="123"/>
      <w:r w:rsidRPr="006518C9">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name of the enzyme from a CV.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EnzymeName&gt;</w:t>
            </w:r>
          </w:p>
          <w:p w:rsidR="00921A47" w:rsidRPr="006518C9" w:rsidRDefault="00921A47">
            <w:pPr>
              <w:pStyle w:val="HTMLVorformatiert"/>
            </w:pPr>
            <w:r w:rsidRPr="006518C9">
              <w:t xml:space="preserve">            &lt;cvParam cvRef="PSI-MS" accession="MS:1001251" name="Trypsin"/&gt;</w:t>
            </w:r>
          </w:p>
          <w:p w:rsidR="00921A47" w:rsidRPr="006518C9" w:rsidRDefault="00921A47">
            <w:pPr>
              <w:pStyle w:val="HTMLVorformatiert"/>
            </w:pPr>
            <w:r w:rsidRPr="006518C9">
              <w:t xml:space="preserve">          &lt;/Enzym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Enzymes/Enzyme/EnzymeName</w:t>
            </w:r>
          </w:p>
          <w:p w:rsidR="00921A47" w:rsidRPr="006518C9" w:rsidRDefault="00921A47">
            <w:pPr>
              <w:pStyle w:val="HTMLVorformatiert"/>
            </w:pPr>
            <w:r w:rsidRPr="006518C9">
              <w:t xml:space="preserve">MAY supply a *child* term of </w:t>
            </w:r>
            <w:hyperlink r:id="rId94" w:tgtFrame="new" w:history="1">
              <w:r w:rsidRPr="006518C9">
                <w:rPr>
                  <w:rStyle w:val="Hyperlink"/>
                </w:rPr>
                <w:t>MS:1001045</w:t>
              </w:r>
            </w:hyperlink>
            <w:r w:rsidRPr="006518C9">
              <w:t xml:space="preserve"> (</w:t>
            </w:r>
            <w:r w:rsidRPr="006518C9">
              <w:rPr>
                <w:rStyle w:val="popup"/>
              </w:rPr>
              <w:t>cleavage agent name</w:t>
            </w:r>
            <w:r w:rsidRPr="006518C9">
              <w:t>) only once</w:t>
            </w:r>
          </w:p>
          <w:p w:rsidR="00921A47" w:rsidRPr="006518C9" w:rsidRDefault="00921A47">
            <w:pPr>
              <w:pStyle w:val="HTMLVorformatiert"/>
            </w:pPr>
            <w:r w:rsidRPr="006518C9">
              <w:t xml:space="preserve">  e.g.: </w:t>
            </w:r>
            <w:hyperlink r:id="rId95" w:tgtFrame="new" w:history="1">
              <w:r w:rsidRPr="006518C9">
                <w:rPr>
                  <w:rStyle w:val="Hyperlink"/>
                </w:rPr>
                <w:t>MS:1001091</w:t>
              </w:r>
            </w:hyperlink>
            <w:r w:rsidRPr="006518C9">
              <w:t xml:space="preserve"> (</w:t>
            </w:r>
            <w:r w:rsidRPr="006518C9">
              <w:rPr>
                <w:rStyle w:val="popup"/>
              </w:rPr>
              <w:t>NoEnzyme</w:t>
            </w:r>
            <w:r w:rsidR="008F498D" w:rsidRPr="006518C9">
              <w:t>)</w:t>
            </w:r>
          </w:p>
          <w:p w:rsidR="00921A47" w:rsidRPr="006518C9" w:rsidRDefault="00921A47">
            <w:pPr>
              <w:pStyle w:val="HTMLVorformatiert"/>
            </w:pPr>
            <w:r w:rsidRPr="006518C9">
              <w:t xml:space="preserve">  e.g.: </w:t>
            </w:r>
            <w:hyperlink r:id="rId96" w:tgtFrame="new" w:history="1">
              <w:r w:rsidRPr="006518C9">
                <w:rPr>
                  <w:rStyle w:val="Hyperlink"/>
                </w:rPr>
                <w:t>MS:1001251</w:t>
              </w:r>
            </w:hyperlink>
            <w:r w:rsidRPr="006518C9">
              <w:t xml:space="preserve"> (</w:t>
            </w:r>
            <w:r w:rsidRPr="006518C9">
              <w:rPr>
                <w:rStyle w:val="popup"/>
              </w:rPr>
              <w:t>Trypsin</w:t>
            </w:r>
            <w:r w:rsidRPr="006518C9">
              <w:t xml:space="preserve">) </w:t>
            </w:r>
          </w:p>
          <w:p w:rsidR="00921A47" w:rsidRPr="006518C9" w:rsidRDefault="00921A47">
            <w:pPr>
              <w:pStyle w:val="HTMLVorformatiert"/>
            </w:pPr>
            <w:r w:rsidRPr="006518C9">
              <w:t xml:space="preserve">  e.g.: </w:t>
            </w:r>
            <w:hyperlink r:id="rId97" w:tgtFrame="new" w:history="1">
              <w:r w:rsidRPr="006518C9">
                <w:rPr>
                  <w:rStyle w:val="Hyperlink"/>
                </w:rPr>
                <w:t>MS:1001303</w:t>
              </w:r>
            </w:hyperlink>
            <w:r w:rsidRPr="006518C9">
              <w:t xml:space="preserve"> (</w:t>
            </w:r>
            <w:r w:rsidRPr="006518C9">
              <w:rPr>
                <w:rStyle w:val="popup"/>
              </w:rPr>
              <w:t>Arg-C</w:t>
            </w:r>
            <w:r w:rsidRPr="006518C9">
              <w:t xml:space="preserve">) </w:t>
            </w:r>
          </w:p>
          <w:p w:rsidR="00921A47" w:rsidRPr="006518C9" w:rsidRDefault="00921A47">
            <w:pPr>
              <w:pStyle w:val="HTMLVorformatiert"/>
            </w:pPr>
            <w:r w:rsidRPr="006518C9">
              <w:t xml:space="preserve">  e.g.: </w:t>
            </w:r>
            <w:hyperlink r:id="rId98" w:tgtFrame="new" w:history="1">
              <w:r w:rsidRPr="006518C9">
                <w:rPr>
                  <w:rStyle w:val="Hyperlink"/>
                </w:rPr>
                <w:t>MS:1001304</w:t>
              </w:r>
            </w:hyperlink>
            <w:r w:rsidRPr="006518C9">
              <w:t xml:space="preserve"> (</w:t>
            </w:r>
            <w:r w:rsidRPr="006518C9">
              <w:rPr>
                <w:rStyle w:val="popup"/>
              </w:rPr>
              <w:t>Asp-N</w:t>
            </w:r>
            <w:r w:rsidRPr="006518C9">
              <w:t xml:space="preserve">) </w:t>
            </w:r>
          </w:p>
          <w:p w:rsidR="00921A47" w:rsidRPr="006518C9" w:rsidRDefault="00921A47">
            <w:pPr>
              <w:pStyle w:val="HTMLVorformatiert"/>
            </w:pPr>
            <w:r w:rsidRPr="006518C9">
              <w:t xml:space="preserve">  e.g.: </w:t>
            </w:r>
            <w:hyperlink r:id="rId99" w:tgtFrame="new" w:history="1">
              <w:r w:rsidRPr="006518C9">
                <w:rPr>
                  <w:rStyle w:val="Hyperlink"/>
                </w:rPr>
                <w:t>MS:1001305</w:t>
              </w:r>
            </w:hyperlink>
            <w:r w:rsidRPr="006518C9">
              <w:t xml:space="preserve"> (</w:t>
            </w:r>
            <w:r w:rsidRPr="006518C9">
              <w:rPr>
                <w:rStyle w:val="popup"/>
              </w:rPr>
              <w:t>Asp-N_ambic</w:t>
            </w:r>
            <w:r w:rsidRPr="006518C9">
              <w:t xml:space="preserve">) </w:t>
            </w:r>
          </w:p>
          <w:p w:rsidR="00921A47" w:rsidRPr="006518C9" w:rsidRDefault="00921A47">
            <w:pPr>
              <w:pStyle w:val="HTMLVorformatiert"/>
            </w:pPr>
            <w:r w:rsidRPr="006518C9">
              <w:t xml:space="preserve">  e.g.: </w:t>
            </w:r>
            <w:hyperlink r:id="rId100" w:tgtFrame="new" w:history="1">
              <w:r w:rsidRPr="006518C9">
                <w:rPr>
                  <w:rStyle w:val="Hyperlink"/>
                </w:rPr>
                <w:t>MS:1001306</w:t>
              </w:r>
            </w:hyperlink>
            <w:r w:rsidRPr="006518C9">
              <w:t xml:space="preserve"> (</w:t>
            </w:r>
            <w:r w:rsidRPr="006518C9">
              <w:rPr>
                <w:rStyle w:val="popup"/>
              </w:rPr>
              <w:t>Chymotrypsin</w:t>
            </w:r>
            <w:r w:rsidRPr="006518C9">
              <w:t xml:space="preserve">) </w:t>
            </w:r>
          </w:p>
          <w:p w:rsidR="00921A47" w:rsidRPr="006518C9" w:rsidRDefault="00921A47">
            <w:pPr>
              <w:pStyle w:val="HTMLVorformatiert"/>
            </w:pPr>
            <w:r w:rsidRPr="006518C9">
              <w:t xml:space="preserve">  e.g.: </w:t>
            </w:r>
            <w:hyperlink r:id="rId101" w:tgtFrame="new" w:history="1">
              <w:r w:rsidRPr="006518C9">
                <w:rPr>
                  <w:rStyle w:val="Hyperlink"/>
                </w:rPr>
                <w:t>MS:1001307</w:t>
              </w:r>
            </w:hyperlink>
            <w:r w:rsidRPr="006518C9">
              <w:t xml:space="preserve"> (</w:t>
            </w:r>
            <w:r w:rsidRPr="006518C9">
              <w:rPr>
                <w:rStyle w:val="popup"/>
              </w:rPr>
              <w:t>CNBr</w:t>
            </w:r>
            <w:r w:rsidRPr="006518C9">
              <w:t xml:space="preserve">) </w:t>
            </w:r>
          </w:p>
          <w:p w:rsidR="00921A47" w:rsidRPr="006518C9" w:rsidRDefault="00921A47">
            <w:pPr>
              <w:pStyle w:val="HTMLVorformatiert"/>
            </w:pPr>
            <w:r w:rsidRPr="006518C9">
              <w:t xml:space="preserve">  e.g.: </w:t>
            </w:r>
            <w:hyperlink r:id="rId102" w:tgtFrame="new" w:history="1">
              <w:r w:rsidRPr="006518C9">
                <w:rPr>
                  <w:rStyle w:val="Hyperlink"/>
                </w:rPr>
                <w:t>MS:1001308</w:t>
              </w:r>
            </w:hyperlink>
            <w:r w:rsidRPr="006518C9">
              <w:t xml:space="preserve"> (</w:t>
            </w:r>
            <w:r w:rsidRPr="006518C9">
              <w:rPr>
                <w:rStyle w:val="popup"/>
              </w:rPr>
              <w:t>Formic_acid</w:t>
            </w:r>
            <w:r w:rsidRPr="006518C9">
              <w:t xml:space="preserve">) </w:t>
            </w:r>
          </w:p>
          <w:p w:rsidR="00921A47" w:rsidRPr="006518C9" w:rsidRDefault="00921A47">
            <w:pPr>
              <w:pStyle w:val="HTMLVorformatiert"/>
            </w:pPr>
            <w:r w:rsidRPr="006518C9">
              <w:t xml:space="preserve">  e.g.: </w:t>
            </w:r>
            <w:hyperlink r:id="rId103" w:tgtFrame="new" w:history="1">
              <w:r w:rsidRPr="006518C9">
                <w:rPr>
                  <w:rStyle w:val="Hyperlink"/>
                </w:rPr>
                <w:t>MS:1001309</w:t>
              </w:r>
            </w:hyperlink>
            <w:r w:rsidRPr="006518C9">
              <w:t xml:space="preserve"> (</w:t>
            </w:r>
            <w:r w:rsidRPr="006518C9">
              <w:rPr>
                <w:rStyle w:val="popup"/>
              </w:rPr>
              <w:t>Lys-C</w:t>
            </w:r>
            <w:r w:rsidRPr="006518C9">
              <w:t xml:space="preserve">) </w:t>
            </w:r>
          </w:p>
          <w:p w:rsidR="00921A47" w:rsidRPr="006518C9" w:rsidRDefault="00921A47">
            <w:pPr>
              <w:pStyle w:val="HTMLVorformatiert"/>
            </w:pPr>
            <w:r w:rsidRPr="006518C9">
              <w:t xml:space="preserve">  e.g.: </w:t>
            </w:r>
            <w:hyperlink r:id="rId104" w:tgtFrame="new" w:history="1">
              <w:r w:rsidRPr="006518C9">
                <w:rPr>
                  <w:rStyle w:val="Hyperlink"/>
                </w:rPr>
                <w:t>MS:1001310</w:t>
              </w:r>
            </w:hyperlink>
            <w:r w:rsidRPr="006518C9">
              <w:t xml:space="preserve"> (</w:t>
            </w:r>
            <w:r w:rsidRPr="006518C9">
              <w:rPr>
                <w:rStyle w:val="popup"/>
              </w:rPr>
              <w:t>Lys-C/P</w:t>
            </w:r>
            <w:r w:rsidRPr="006518C9">
              <w:t xml:space="preserve">) </w:t>
            </w:r>
          </w:p>
          <w:p w:rsidR="00921A47" w:rsidRPr="006518C9" w:rsidRDefault="00921A47">
            <w:pPr>
              <w:pStyle w:val="HTMLVorformatiert"/>
            </w:pPr>
            <w:r w:rsidRPr="006518C9">
              <w:t xml:space="preserve">  </w:t>
            </w:r>
            <w:hyperlink r:id="rId105"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251" name="Trypsin"&gt;&lt;/cvParam&gt;</w:t>
            </w:r>
          </w:p>
          <w:p w:rsidR="00921A47" w:rsidRPr="006518C9" w:rsidRDefault="00921A47">
            <w:pPr>
              <w:pStyle w:val="HTMLVorformatiert"/>
            </w:pPr>
            <w:r w:rsidRPr="006518C9">
              <w:t>&lt;cvParam accession="MS:1001313" cvRef="PSI-MS" name="Trypsin/P"/&gt;</w:t>
            </w:r>
          </w:p>
        </w:tc>
      </w:tr>
    </w:tbl>
    <w:p w:rsidR="00921A47" w:rsidRPr="006518C9" w:rsidRDefault="00921A47" w:rsidP="00921A47">
      <w:pPr>
        <w:rPr>
          <w:lang w:val="en-US"/>
        </w:rPr>
      </w:pPr>
    </w:p>
    <w:p w:rsidR="00921A47" w:rsidRPr="006518C9" w:rsidRDefault="00921A47" w:rsidP="00921A47">
      <w:pPr>
        <w:pStyle w:val="berschrift2"/>
      </w:pPr>
      <w:bookmarkStart w:id="124" w:name="_Toc476057218"/>
      <w:r w:rsidRPr="006518C9">
        <w:t>Element &lt;</w:t>
      </w:r>
      <w:bookmarkStart w:id="125" w:name="Enzymes"/>
      <w:r w:rsidRPr="006518C9">
        <w:t>Enzymes</w:t>
      </w:r>
      <w:bookmarkEnd w:id="125"/>
      <w:r w:rsidRPr="006518C9">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 of enzymes used in experimen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Enzyme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w:t>
                  </w:r>
                  <w:proofErr w:type="gramStart"/>
                  <w:r w:rsidRPr="006518C9">
                    <w:rPr>
                      <w:lang w:val="en-US"/>
                    </w:rPr>
                    <w:t>is performed</w:t>
                  </w:r>
                  <w:proofErr w:type="gramEnd"/>
                  <w:r w:rsidRPr="006518C9">
                    <w:rPr>
                      <w:lang w:val="en-US"/>
                    </w:rPr>
                    <w:t xml:space="preserve"> independently.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etails of an individual cleavage enzyme </w:t>
                  </w:r>
                  <w:proofErr w:type="gramStart"/>
                  <w:r w:rsidRPr="006518C9">
                    <w:rPr>
                      <w:lang w:val="en-US"/>
                    </w:rPr>
                    <w:t>should be provided</w:t>
                  </w:r>
                  <w:proofErr w:type="gramEnd"/>
                  <w:r w:rsidRPr="006518C9">
                    <w:rPr>
                      <w:lang w:val="en-US"/>
                    </w:rPr>
                    <w:t xml:space="preserve"> by giving a regular expression or a CV term if a "standard" enzyme cleavage has been performed.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Enzymes&gt;</w:t>
            </w:r>
          </w:p>
          <w:p w:rsidR="00921A47" w:rsidRPr="006518C9" w:rsidRDefault="00921A47">
            <w:pPr>
              <w:pStyle w:val="HTMLVorformatiert"/>
            </w:pPr>
            <w:r w:rsidRPr="006518C9">
              <w:t xml:space="preserve">    &lt;Enzyme missedCleavages="1" semiSpecific="false" cTermGain="OH" nTermGain="H" id="ENZ_0"&gt;</w:t>
            </w:r>
          </w:p>
          <w:p w:rsidR="00921A47" w:rsidRPr="006518C9" w:rsidRDefault="00921A47">
            <w:pPr>
              <w:pStyle w:val="HTMLVorformatiert"/>
            </w:pPr>
            <w:r w:rsidRPr="006518C9">
              <w:t xml:space="preserve">        &lt;SiteRegexp&gt;(?&lt;=[KR])&lt;/SiteRegexp&gt;</w:t>
            </w:r>
          </w:p>
          <w:p w:rsidR="00921A47" w:rsidRPr="006518C9" w:rsidRDefault="00921A47">
            <w:pPr>
              <w:pStyle w:val="HTMLVorformatiert"/>
            </w:pPr>
            <w:r w:rsidRPr="006518C9">
              <w:t xml:space="preserve">        &lt;EnzymeName&gt;</w:t>
            </w:r>
          </w:p>
          <w:p w:rsidR="00921A47" w:rsidRPr="006518C9" w:rsidRDefault="00921A47">
            <w:pPr>
              <w:pStyle w:val="HTMLVorformatiert"/>
            </w:pPr>
            <w:r w:rsidRPr="006518C9">
              <w:t xml:space="preserve">            &lt;cvParam accession="MS:1001313" cvRef="PSI-MS" name="Trypsin/P"/&gt;</w:t>
            </w:r>
          </w:p>
          <w:p w:rsidR="00921A47" w:rsidRPr="006518C9" w:rsidRDefault="00921A47">
            <w:pPr>
              <w:pStyle w:val="HTMLVorformatiert"/>
            </w:pPr>
            <w:r w:rsidRPr="006518C9">
              <w:t xml:space="preserve">        &lt;/EnzymeName&gt;</w:t>
            </w:r>
          </w:p>
          <w:p w:rsidR="00921A47" w:rsidRPr="006518C9" w:rsidRDefault="00921A47">
            <w:pPr>
              <w:pStyle w:val="HTMLVorformatiert"/>
            </w:pPr>
            <w:r w:rsidRPr="006518C9">
              <w:t xml:space="preserve">    &lt;/Enzyme&gt;</w:t>
            </w:r>
          </w:p>
          <w:p w:rsidR="00921A47" w:rsidRPr="006518C9" w:rsidRDefault="00921A47">
            <w:pPr>
              <w:pStyle w:val="HTMLVorformatiert"/>
            </w:pPr>
            <w:r w:rsidRPr="006518C9">
              <w:t xml:space="preserve">  ...</w:t>
            </w:r>
          </w:p>
          <w:p w:rsidR="00921A47" w:rsidRPr="006518C9" w:rsidRDefault="00921A47">
            <w:pPr>
              <w:pStyle w:val="HTMLVorformatiert"/>
            </w:pPr>
            <w:r w:rsidRPr="006518C9">
              <w:t>&lt;/Enzymes&gt;</w:t>
            </w:r>
          </w:p>
        </w:tc>
      </w:tr>
    </w:tbl>
    <w:p w:rsidR="00921A47" w:rsidRPr="006518C9" w:rsidRDefault="00921A47" w:rsidP="00921A47">
      <w:pPr>
        <w:rPr>
          <w:lang w:val="en-US"/>
        </w:rPr>
      </w:pPr>
    </w:p>
    <w:p w:rsidR="00921A47" w:rsidRPr="006518C9" w:rsidRDefault="00921A47" w:rsidP="00921A47">
      <w:pPr>
        <w:pStyle w:val="berschrift2"/>
      </w:pPr>
      <w:bookmarkStart w:id="126" w:name="_Toc476057219"/>
      <w:r w:rsidRPr="006518C9">
        <w:t>Element &lt;</w:t>
      </w:r>
      <w:bookmarkStart w:id="127" w:name="Exclude"/>
      <w:r w:rsidRPr="006518C9">
        <w:t>Exclude</w:t>
      </w:r>
      <w:bookmarkEnd w:id="127"/>
      <w:r w:rsidRPr="006518C9">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DatabaseFilters/Filter/Exclude</w:t>
            </w:r>
          </w:p>
          <w:p w:rsidR="00921A47" w:rsidRPr="006518C9" w:rsidRDefault="00921A47">
            <w:pPr>
              <w:pStyle w:val="HTMLVorformatiert"/>
            </w:pPr>
            <w:r w:rsidRPr="006518C9">
              <w:t xml:space="preserve">MAY supply a *child* term of </w:t>
            </w:r>
            <w:hyperlink r:id="rId106"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rsidR="00921A47" w:rsidRPr="006518C9" w:rsidRDefault="00921A47">
            <w:pPr>
              <w:pStyle w:val="HTMLVorformatiert"/>
            </w:pPr>
            <w:r w:rsidRPr="006518C9">
              <w:t xml:space="preserve">  e.g.: </w:t>
            </w:r>
            <w:hyperlink r:id="rId107"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08"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09"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10"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11"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112"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Vorformatiert"/>
            </w:pPr>
            <w:r w:rsidRPr="006518C9">
              <w:t xml:space="preserve">  e.g.: </w:t>
            </w:r>
            <w:hyperlink r:id="rId113"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Vorformatiert"/>
            </w:pPr>
            <w:r w:rsidRPr="006518C9">
              <w:t xml:space="preserve">  e.g.: </w:t>
            </w:r>
            <w:hyperlink r:id="rId114"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Vorformatiert"/>
            </w:pPr>
            <w:r w:rsidRPr="006518C9">
              <w:t xml:space="preserve">  e.g.: </w:t>
            </w:r>
            <w:hyperlink r:id="rId115"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Vorformatiert"/>
            </w:pPr>
            <w:r w:rsidRPr="006518C9">
              <w:t xml:space="preserve">  e.g.: </w:t>
            </w:r>
            <w:hyperlink r:id="rId116"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rsidR="00921A47" w:rsidRPr="006518C9" w:rsidRDefault="00921A47">
            <w:pPr>
              <w:pStyle w:val="HTMLVorformatiert"/>
            </w:pPr>
            <w:r w:rsidRPr="006518C9">
              <w:t xml:space="preserve">  </w:t>
            </w:r>
            <w:hyperlink r:id="rId117"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berschrift2"/>
      </w:pPr>
      <w:bookmarkStart w:id="128" w:name="_Toc476057220"/>
      <w:r w:rsidRPr="006518C9">
        <w:t>Element &lt;</w:t>
      </w:r>
      <w:bookmarkStart w:id="129" w:name="ExternalFormatDocumentation"/>
      <w:r w:rsidRPr="006518C9">
        <w:t>ExternalFormatDocumentation</w:t>
      </w:r>
      <w:bookmarkEnd w:id="129"/>
      <w:r w:rsidRPr="006518C9">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URI to access documentation and tools to interpret the external format of the ExternalData instance.</w:t>
            </w:r>
            <w:proofErr w:type="gramEnd"/>
            <w:r w:rsidRPr="006518C9">
              <w:rPr>
                <w:lang w:val="en-US"/>
              </w:rPr>
              <w:t xml:space="preserve"> For example, </w:t>
            </w:r>
            <w:proofErr w:type="gramStart"/>
            <w:r w:rsidRPr="006518C9">
              <w:rPr>
                <w:lang w:val="en-US"/>
              </w:rPr>
              <w:t>XML Schema or static libraries (APIs) to access binary format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anyURI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130" w:name="_Toc476057221"/>
      <w:r w:rsidRPr="006518C9">
        <w:t>Element &lt;</w:t>
      </w:r>
      <w:bookmarkStart w:id="131" w:name="FileFormat"/>
      <w:r w:rsidRPr="006518C9">
        <w:t>FileFormat</w:t>
      </w:r>
      <w:bookmarkEnd w:id="131"/>
      <w:r w:rsidRPr="006518C9">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ileForma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cvRef="PSI-MS" accession="MS:1001401" name="X!Tandem xml format"/&gt;</w:t>
            </w:r>
          </w:p>
          <w:p w:rsidR="00921A47" w:rsidRPr="006518C9" w:rsidRDefault="00921A47">
            <w:pPr>
              <w:pStyle w:val="HTMLVorformatiert"/>
            </w:pPr>
            <w:r w:rsidRPr="006518C9">
              <w:t xml:space="preserve">        &lt;/FileForma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Inputs/SearchDatabase/FileFormat</w:t>
            </w:r>
          </w:p>
          <w:p w:rsidR="00921A47" w:rsidRPr="006518C9" w:rsidRDefault="00921A47">
            <w:pPr>
              <w:pStyle w:val="HTMLVorformatiert"/>
            </w:pPr>
            <w:r w:rsidRPr="006518C9">
              <w:t xml:space="preserve">MUST supply a *child* term of </w:t>
            </w:r>
            <w:hyperlink r:id="rId118"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rsidR="00921A47" w:rsidRPr="006518C9" w:rsidRDefault="00921A47">
            <w:pPr>
              <w:pStyle w:val="HTMLVorformatiert"/>
            </w:pPr>
            <w:r w:rsidRPr="006518C9">
              <w:t xml:space="preserve">  e.g.: </w:t>
            </w:r>
            <w:hyperlink r:id="rId119" w:tgtFrame="new" w:history="1">
              <w:r w:rsidRPr="006518C9">
                <w:rPr>
                  <w:rStyle w:val="Hyperlink"/>
                </w:rPr>
                <w:t>MS:1001348</w:t>
              </w:r>
            </w:hyperlink>
            <w:r w:rsidRPr="006518C9">
              <w:t xml:space="preserve"> (</w:t>
            </w:r>
            <w:r w:rsidRPr="006518C9">
              <w:rPr>
                <w:rStyle w:val="popup"/>
              </w:rPr>
              <w:t>FASTA format</w:t>
            </w:r>
            <w:r w:rsidRPr="006518C9">
              <w:t xml:space="preserve">) </w:t>
            </w:r>
          </w:p>
          <w:p w:rsidR="00921A47" w:rsidRPr="006518C9" w:rsidRDefault="00921A47">
            <w:pPr>
              <w:pStyle w:val="HTMLVorformatiert"/>
            </w:pPr>
            <w:r w:rsidRPr="006518C9">
              <w:t xml:space="preserve">  e.g.: </w:t>
            </w:r>
            <w:hyperlink r:id="rId120" w:tgtFrame="new" w:history="1">
              <w:r w:rsidRPr="006518C9">
                <w:rPr>
                  <w:rStyle w:val="Hyperlink"/>
                </w:rPr>
                <w:t>MS:1001349</w:t>
              </w:r>
            </w:hyperlink>
            <w:r w:rsidRPr="006518C9">
              <w:t xml:space="preserve"> (</w:t>
            </w:r>
            <w:r w:rsidRPr="006518C9">
              <w:rPr>
                <w:rStyle w:val="popup"/>
              </w:rPr>
              <w:t>ASN.1</w:t>
            </w:r>
            <w:r w:rsidRPr="006518C9">
              <w:t xml:space="preserve">) </w:t>
            </w:r>
          </w:p>
          <w:p w:rsidR="00921A47" w:rsidRPr="006518C9" w:rsidRDefault="00921A47">
            <w:pPr>
              <w:pStyle w:val="HTMLVorformatiert"/>
            </w:pPr>
            <w:r w:rsidRPr="006518C9">
              <w:t xml:space="preserve">  e.g.: </w:t>
            </w:r>
            <w:hyperlink r:id="rId121" w:tgtFrame="new" w:history="1">
              <w:r w:rsidRPr="006518C9">
                <w:rPr>
                  <w:rStyle w:val="Hyperlink"/>
                </w:rPr>
                <w:t>MS:1001350</w:t>
              </w:r>
            </w:hyperlink>
            <w:r w:rsidRPr="006518C9">
              <w:t xml:space="preserve"> (</w:t>
            </w:r>
            <w:r w:rsidRPr="006518C9">
              <w:rPr>
                <w:rStyle w:val="popup"/>
              </w:rPr>
              <w:t>NCBI *.p*</w:t>
            </w:r>
            <w:r w:rsidRPr="006518C9">
              <w:t xml:space="preserve">) </w:t>
            </w:r>
          </w:p>
          <w:p w:rsidR="00921A47" w:rsidRPr="006518C9" w:rsidRDefault="00921A47">
            <w:pPr>
              <w:pStyle w:val="HTMLVorformatiert"/>
            </w:pPr>
            <w:r w:rsidRPr="006518C9">
              <w:t xml:space="preserve">  e.g.: </w:t>
            </w:r>
            <w:hyperlink r:id="rId122" w:tgtFrame="new" w:history="1">
              <w:r w:rsidRPr="006518C9">
                <w:rPr>
                  <w:rStyle w:val="Hyperlink"/>
                </w:rPr>
                <w:t>MS:1001351</w:t>
              </w:r>
            </w:hyperlink>
            <w:r w:rsidRPr="006518C9">
              <w:t xml:space="preserve"> (</w:t>
            </w:r>
            <w:r w:rsidRPr="006518C9">
              <w:rPr>
                <w:rStyle w:val="popup"/>
              </w:rPr>
              <w:t>clustal aln</w:t>
            </w:r>
            <w:r w:rsidRPr="006518C9">
              <w:t xml:space="preserve">) </w:t>
            </w:r>
          </w:p>
          <w:p w:rsidR="00921A47" w:rsidRPr="006518C9" w:rsidRDefault="00921A47">
            <w:pPr>
              <w:pStyle w:val="HTMLVorformatiert"/>
            </w:pPr>
            <w:r w:rsidRPr="006518C9">
              <w:t xml:space="preserve">  e.g.: </w:t>
            </w:r>
            <w:hyperlink r:id="rId123" w:tgtFrame="new" w:history="1">
              <w:r w:rsidRPr="006518C9">
                <w:rPr>
                  <w:rStyle w:val="Hyperlink"/>
                </w:rPr>
                <w:t>MS:1001352</w:t>
              </w:r>
            </w:hyperlink>
            <w:r w:rsidRPr="006518C9">
              <w:t xml:space="preserve"> (</w:t>
            </w:r>
            <w:r w:rsidRPr="006518C9">
              <w:rPr>
                <w:rStyle w:val="popup"/>
              </w:rPr>
              <w:t>embl em</w:t>
            </w:r>
            <w:r w:rsidRPr="006518C9">
              <w:t xml:space="preserve">) </w:t>
            </w:r>
          </w:p>
          <w:p w:rsidR="00921A47" w:rsidRPr="006518C9" w:rsidRDefault="00921A47">
            <w:pPr>
              <w:pStyle w:val="HTMLVorformatiert"/>
            </w:pPr>
            <w:r w:rsidRPr="006518C9">
              <w:t xml:space="preserve">  e.g.: </w:t>
            </w:r>
            <w:hyperlink r:id="rId124" w:tgtFrame="new" w:history="1">
              <w:r w:rsidRPr="006518C9">
                <w:rPr>
                  <w:rStyle w:val="Hyperlink"/>
                </w:rPr>
                <w:t>MS:1001353</w:t>
              </w:r>
            </w:hyperlink>
            <w:r w:rsidRPr="006518C9">
              <w:t xml:space="preserve"> (</w:t>
            </w:r>
            <w:r w:rsidRPr="006518C9">
              <w:rPr>
                <w:rStyle w:val="popup"/>
              </w:rPr>
              <w:t>NBRF PIR</w:t>
            </w:r>
            <w:r w:rsidRPr="006518C9">
              <w:t xml:space="preserve">) </w:t>
            </w:r>
          </w:p>
          <w:p w:rsidR="00921A47" w:rsidRPr="006518C9" w:rsidRDefault="00921A47">
            <w:pPr>
              <w:pStyle w:val="HTMLVorformatiert"/>
            </w:pPr>
            <w:r w:rsidRPr="006518C9">
              <w:t xml:space="preserve">  e.g.: </w:t>
            </w:r>
            <w:hyperlink r:id="rId125" w:tgtFrame="new" w:history="1">
              <w:r w:rsidRPr="006518C9">
                <w:rPr>
                  <w:rStyle w:val="Hyperlink"/>
                </w:rPr>
                <w:t>MS:1001462</w:t>
              </w:r>
            </w:hyperlink>
            <w:r w:rsidRPr="006518C9">
              <w:t xml:space="preserve"> (</w:t>
            </w:r>
            <w:r w:rsidRPr="006518C9">
              <w:rPr>
                <w:rStyle w:val="popup"/>
              </w:rPr>
              <w:t>PEFF format</w:t>
            </w:r>
            <w:r w:rsidRPr="006518C9">
              <w:t xml:space="preserve">) </w:t>
            </w:r>
          </w:p>
          <w:p w:rsidR="00921A47" w:rsidRPr="006518C9" w:rsidRDefault="00921A47">
            <w:pPr>
              <w:pStyle w:val="HTMLVorformatiert"/>
            </w:pPr>
            <w:r w:rsidRPr="006518C9">
              <w:t xml:space="preserve">  e.g.: </w:t>
            </w:r>
            <w:hyperlink r:id="rId126"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rsidR="00921A47" w:rsidRPr="006518C9" w:rsidRDefault="00921A47">
            <w:pPr>
              <w:pStyle w:val="HTMLVorformatiert"/>
            </w:pPr>
            <w:r w:rsidRPr="006518C9">
              <w:t xml:space="preserve">  e.g.: </w:t>
            </w:r>
            <w:hyperlink r:id="rId127"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rsidR="00921A47" w:rsidRPr="006518C9" w:rsidRDefault="00921A47">
            <w:pPr>
              <w:pStyle w:val="HTMLVorformatiert"/>
            </w:pPr>
            <w:r w:rsidRPr="006518C9">
              <w:t>Path /MzIdentML/DataCollection/Inputs/SourceFile/FileFormat</w:t>
            </w:r>
          </w:p>
          <w:p w:rsidR="00921A47" w:rsidRPr="006518C9" w:rsidRDefault="00921A47">
            <w:pPr>
              <w:pStyle w:val="HTMLVorformatiert"/>
            </w:pPr>
            <w:r w:rsidRPr="006518C9">
              <w:t xml:space="preserve">MUST supply a *child* term of </w:t>
            </w:r>
            <w:hyperlink r:id="rId128" w:tgtFrame="new" w:history="1">
              <w:r w:rsidRPr="006518C9">
                <w:rPr>
                  <w:rStyle w:val="Hyperlink"/>
                </w:rPr>
                <w:t>MS:1001040</w:t>
              </w:r>
            </w:hyperlink>
            <w:r w:rsidRPr="006518C9">
              <w:t xml:space="preserve"> (</w:t>
            </w:r>
            <w:r w:rsidRPr="006518C9">
              <w:rPr>
                <w:rStyle w:val="popup"/>
              </w:rPr>
              <w:t>intermediate analysis format</w:t>
            </w:r>
            <w:r w:rsidRPr="006518C9">
              <w:t>) only once</w:t>
            </w:r>
          </w:p>
          <w:p w:rsidR="00921A47" w:rsidRPr="006518C9" w:rsidRDefault="00921A47">
            <w:pPr>
              <w:pStyle w:val="HTMLVorformatiert"/>
            </w:pPr>
            <w:r w:rsidRPr="006518C9">
              <w:t xml:space="preserve">  e.g.: </w:t>
            </w:r>
            <w:hyperlink r:id="rId129" w:tgtFrame="new" w:history="1">
              <w:r w:rsidRPr="006518C9">
                <w:rPr>
                  <w:rStyle w:val="Hyperlink"/>
                </w:rPr>
                <w:t>MS:1000742</w:t>
              </w:r>
            </w:hyperlink>
            <w:r w:rsidRPr="006518C9">
              <w:t xml:space="preserve"> (</w:t>
            </w:r>
            <w:r w:rsidRPr="006518C9">
              <w:rPr>
                <w:rStyle w:val="popup"/>
              </w:rPr>
              <w:t>Bioworks SRF format</w:t>
            </w:r>
            <w:r w:rsidRPr="006518C9">
              <w:t xml:space="preserve">) </w:t>
            </w:r>
          </w:p>
          <w:p w:rsidR="00921A47" w:rsidRPr="006518C9" w:rsidRDefault="00921A47">
            <w:pPr>
              <w:pStyle w:val="HTMLVorformatiert"/>
            </w:pPr>
            <w:r w:rsidRPr="006518C9">
              <w:t xml:space="preserve">  e.g.: </w:t>
            </w:r>
            <w:hyperlink r:id="rId130"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rsidR="00921A47" w:rsidRPr="006518C9" w:rsidRDefault="00921A47">
            <w:pPr>
              <w:pStyle w:val="HTMLVorformatiert"/>
            </w:pPr>
            <w:r w:rsidRPr="006518C9">
              <w:t xml:space="preserve">  e.g.: </w:t>
            </w:r>
            <w:hyperlink r:id="rId131" w:tgtFrame="new" w:history="1">
              <w:r w:rsidRPr="006518C9">
                <w:rPr>
                  <w:rStyle w:val="Hyperlink"/>
                </w:rPr>
                <w:t>MS:1001199</w:t>
              </w:r>
            </w:hyperlink>
            <w:r w:rsidRPr="006518C9">
              <w:t xml:space="preserve"> (</w:t>
            </w:r>
            <w:r w:rsidRPr="006518C9">
              <w:rPr>
                <w:rStyle w:val="popup"/>
              </w:rPr>
              <w:t>Mascot DAT format</w:t>
            </w:r>
            <w:r w:rsidRPr="006518C9">
              <w:t xml:space="preserve">) </w:t>
            </w:r>
          </w:p>
          <w:p w:rsidR="00921A47" w:rsidRPr="006518C9" w:rsidRDefault="00921A47">
            <w:pPr>
              <w:pStyle w:val="HTMLVorformatiert"/>
            </w:pPr>
            <w:r w:rsidRPr="006518C9">
              <w:t xml:space="preserve">  e.g.: </w:t>
            </w:r>
            <w:hyperlink r:id="rId132"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rsidR="00921A47" w:rsidRPr="006518C9" w:rsidRDefault="00921A47">
            <w:pPr>
              <w:pStyle w:val="HTMLVorformatiert"/>
            </w:pPr>
            <w:r w:rsidRPr="006518C9">
              <w:t xml:space="preserve">  e.g.: </w:t>
            </w:r>
            <w:hyperlink r:id="rId133" w:tgtFrame="new" w:history="1">
              <w:r w:rsidRPr="006518C9">
                <w:rPr>
                  <w:rStyle w:val="Hyperlink"/>
                </w:rPr>
                <w:t>MS:1001242</w:t>
              </w:r>
            </w:hyperlink>
            <w:r w:rsidRPr="006518C9">
              <w:t xml:space="preserve"> (</w:t>
            </w:r>
            <w:r w:rsidRPr="006518C9">
              <w:rPr>
                <w:rStyle w:val="popup"/>
              </w:rPr>
              <w:t>SEQUEST out folder</w:t>
            </w:r>
            <w:r w:rsidRPr="006518C9">
              <w:t xml:space="preserve">) </w:t>
            </w:r>
          </w:p>
          <w:p w:rsidR="00921A47" w:rsidRPr="006518C9" w:rsidRDefault="00921A47">
            <w:pPr>
              <w:pStyle w:val="HTMLVorformatiert"/>
            </w:pPr>
            <w:r w:rsidRPr="006518C9">
              <w:t xml:space="preserve">  e.g.: </w:t>
            </w:r>
            <w:hyperlink r:id="rId134" w:tgtFrame="new" w:history="1">
              <w:r w:rsidRPr="006518C9">
                <w:rPr>
                  <w:rStyle w:val="Hyperlink"/>
                </w:rPr>
                <w:t>MS:1001243</w:t>
              </w:r>
            </w:hyperlink>
            <w:r w:rsidRPr="006518C9">
              <w:t xml:space="preserve"> (</w:t>
            </w:r>
            <w:r w:rsidRPr="006518C9">
              <w:rPr>
                <w:rStyle w:val="popup"/>
              </w:rPr>
              <w:t>SEQUEST summary</w:t>
            </w:r>
            <w:r w:rsidRPr="006518C9">
              <w:t xml:space="preserve">) </w:t>
            </w:r>
          </w:p>
          <w:p w:rsidR="00921A47" w:rsidRPr="006518C9" w:rsidRDefault="00921A47">
            <w:pPr>
              <w:pStyle w:val="HTMLVorformatiert"/>
            </w:pPr>
            <w:r w:rsidRPr="006518C9">
              <w:t xml:space="preserve">  e.g.: </w:t>
            </w:r>
            <w:hyperlink r:id="rId135"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36" w:tgtFrame="new" w:history="1">
              <w:r w:rsidRPr="002971BD">
                <w:rPr>
                  <w:rStyle w:val="Hyperlink"/>
                  <w:lang w:val="de-DE"/>
                </w:rPr>
                <w:t>MS:1001276</w:t>
              </w:r>
            </w:hyperlink>
            <w:r w:rsidRPr="002971BD">
              <w:rPr>
                <w:lang w:val="de-DE"/>
              </w:rPr>
              <w:t xml:space="preserve"> (</w:t>
            </w:r>
            <w:r w:rsidRPr="002971BD">
              <w:rPr>
                <w:rStyle w:val="popup"/>
                <w:lang w:val="de-DE"/>
              </w:rPr>
              <w:t>ProteinScape Gel</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37" w:tgtFrame="new" w:history="1">
              <w:r w:rsidRPr="002971BD">
                <w:rPr>
                  <w:rStyle w:val="Hyperlink"/>
                  <w:lang w:val="de-DE"/>
                </w:rPr>
                <w:t>MS:1001399</w:t>
              </w:r>
            </w:hyperlink>
            <w:r w:rsidRPr="002971BD">
              <w:rPr>
                <w:lang w:val="de-DE"/>
              </w:rPr>
              <w:t xml:space="preserve"> (</w:t>
            </w:r>
            <w:r w:rsidRPr="002971BD">
              <w:rPr>
                <w:rStyle w:val="popup"/>
                <w:lang w:val="de-DE"/>
              </w:rPr>
              <w:t>OMSSA csv format</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38" w:tgtFrame="new" w:history="1">
              <w:r w:rsidRPr="002971BD">
                <w:rPr>
                  <w:rStyle w:val="Hyperlink"/>
                  <w:lang w:val="de-DE"/>
                </w:rPr>
                <w:t>MS:1001400</w:t>
              </w:r>
            </w:hyperlink>
            <w:r w:rsidRPr="002971BD">
              <w:rPr>
                <w:lang w:val="de-DE"/>
              </w:rPr>
              <w:t xml:space="preserve"> (</w:t>
            </w:r>
            <w:r w:rsidRPr="002971BD">
              <w:rPr>
                <w:rStyle w:val="popup"/>
                <w:lang w:val="de-DE"/>
              </w:rPr>
              <w:t>OMSSA xml format</w:t>
            </w:r>
            <w:r w:rsidRPr="002971BD">
              <w:rPr>
                <w:lang w:val="de-DE"/>
              </w:rPr>
              <w:t xml:space="preserve">) </w:t>
            </w:r>
          </w:p>
          <w:p w:rsidR="00921A47" w:rsidRPr="006518C9" w:rsidRDefault="00921A47">
            <w:pPr>
              <w:pStyle w:val="HTMLVorformatiert"/>
            </w:pPr>
            <w:r w:rsidRPr="002971BD">
              <w:rPr>
                <w:lang w:val="de-DE"/>
              </w:rPr>
              <w:t xml:space="preserve">  </w:t>
            </w:r>
            <w:hyperlink r:id="rId139" w:tgtFrame="new" w:history="1">
              <w:r w:rsidRPr="006518C9">
                <w:rPr>
                  <w:rStyle w:val="Hyperlink"/>
                </w:rPr>
                <w:t>et al.</w:t>
              </w:r>
            </w:hyperlink>
          </w:p>
          <w:p w:rsidR="00921A47" w:rsidRPr="006518C9" w:rsidRDefault="00921A47">
            <w:pPr>
              <w:pStyle w:val="HTMLVorformatiert"/>
            </w:pPr>
            <w:r w:rsidRPr="006518C9">
              <w:t>Path /MzIdentML/DataCollection/Inputs/SpectraData/FileFormat</w:t>
            </w:r>
          </w:p>
          <w:p w:rsidR="00921A47" w:rsidRPr="006518C9" w:rsidRDefault="00921A47">
            <w:pPr>
              <w:pStyle w:val="HTMLVorformatiert"/>
            </w:pPr>
            <w:r w:rsidRPr="006518C9">
              <w:t xml:space="preserve">MUST supply a *child* term of </w:t>
            </w:r>
            <w:hyperlink r:id="rId140"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rsidR="00921A47" w:rsidRPr="006518C9" w:rsidRDefault="00921A47">
            <w:pPr>
              <w:pStyle w:val="HTMLVorformatiert"/>
            </w:pPr>
            <w:r w:rsidRPr="006518C9">
              <w:t xml:space="preserve">  e.g.: </w:t>
            </w:r>
            <w:hyperlink r:id="rId141" w:tgtFrame="new" w:history="1">
              <w:r w:rsidRPr="006518C9">
                <w:rPr>
                  <w:rStyle w:val="Hyperlink"/>
                </w:rPr>
                <w:t>MS:1000526</w:t>
              </w:r>
            </w:hyperlink>
            <w:r w:rsidRPr="006518C9">
              <w:t xml:space="preserve"> (</w:t>
            </w:r>
            <w:r w:rsidRPr="006518C9">
              <w:rPr>
                <w:rStyle w:val="popup"/>
              </w:rPr>
              <w:t>Waters raw format</w:t>
            </w:r>
            <w:r w:rsidRPr="006518C9">
              <w:t xml:space="preserve">) </w:t>
            </w:r>
          </w:p>
          <w:p w:rsidR="00921A47" w:rsidRPr="006518C9" w:rsidRDefault="00921A47">
            <w:pPr>
              <w:pStyle w:val="HTMLVorformatiert"/>
            </w:pPr>
            <w:r w:rsidRPr="006518C9">
              <w:t xml:space="preserve">  e.g.: </w:t>
            </w:r>
            <w:hyperlink r:id="rId142" w:tgtFrame="new" w:history="1">
              <w:r w:rsidRPr="006518C9">
                <w:rPr>
                  <w:rStyle w:val="Hyperlink"/>
                </w:rPr>
                <w:t>MS:1000562</w:t>
              </w:r>
            </w:hyperlink>
            <w:r w:rsidRPr="006518C9">
              <w:t xml:space="preserve"> (</w:t>
            </w:r>
            <w:r w:rsidRPr="006518C9">
              <w:rPr>
                <w:rStyle w:val="popup"/>
              </w:rPr>
              <w:t>ABI WIFF format</w:t>
            </w:r>
            <w:r w:rsidRPr="006518C9">
              <w:t xml:space="preserve">) </w:t>
            </w:r>
          </w:p>
          <w:p w:rsidR="00921A47" w:rsidRPr="006518C9" w:rsidRDefault="00921A47">
            <w:pPr>
              <w:pStyle w:val="HTMLVorformatiert"/>
            </w:pPr>
            <w:r w:rsidRPr="006518C9">
              <w:t xml:space="preserve">  e.g.: </w:t>
            </w:r>
            <w:hyperlink r:id="rId143" w:tgtFrame="new" w:history="1">
              <w:r w:rsidRPr="006518C9">
                <w:rPr>
                  <w:rStyle w:val="Hyperlink"/>
                </w:rPr>
                <w:t>MS:1000563</w:t>
              </w:r>
            </w:hyperlink>
            <w:r w:rsidRPr="006518C9">
              <w:t xml:space="preserve"> (</w:t>
            </w:r>
            <w:r w:rsidRPr="006518C9">
              <w:rPr>
                <w:rStyle w:val="popup"/>
              </w:rPr>
              <w:t>Thermo RAW format</w:t>
            </w:r>
            <w:r w:rsidRPr="006518C9">
              <w:t xml:space="preserve">) </w:t>
            </w:r>
          </w:p>
          <w:p w:rsidR="00921A47" w:rsidRPr="006518C9" w:rsidRDefault="00921A47">
            <w:pPr>
              <w:pStyle w:val="HTMLVorformatiert"/>
            </w:pPr>
            <w:r w:rsidRPr="006518C9">
              <w:t xml:space="preserve">  e.g.: </w:t>
            </w:r>
            <w:hyperlink r:id="rId144" w:tgtFrame="new" w:history="1">
              <w:r w:rsidRPr="006518C9">
                <w:rPr>
                  <w:rStyle w:val="Hyperlink"/>
                </w:rPr>
                <w:t>MS:1000564</w:t>
              </w:r>
            </w:hyperlink>
            <w:r w:rsidRPr="006518C9">
              <w:t xml:space="preserve"> (</w:t>
            </w:r>
            <w:r w:rsidRPr="006518C9">
              <w:rPr>
                <w:rStyle w:val="popup"/>
              </w:rPr>
              <w:t>PSI mzData format</w:t>
            </w:r>
            <w:r w:rsidRPr="006518C9">
              <w:t xml:space="preserve">) </w:t>
            </w:r>
          </w:p>
          <w:p w:rsidR="00921A47" w:rsidRPr="006518C9" w:rsidRDefault="00921A47">
            <w:pPr>
              <w:pStyle w:val="HTMLVorformatiert"/>
            </w:pPr>
            <w:r w:rsidRPr="006518C9">
              <w:t xml:space="preserve">  e.g.: </w:t>
            </w:r>
            <w:hyperlink r:id="rId145" w:tgtFrame="new" w:history="1">
              <w:r w:rsidRPr="006518C9">
                <w:rPr>
                  <w:rStyle w:val="Hyperlink"/>
                </w:rPr>
                <w:t>MS:1000565</w:t>
              </w:r>
            </w:hyperlink>
            <w:r w:rsidRPr="006518C9">
              <w:t xml:space="preserve"> (</w:t>
            </w:r>
            <w:r w:rsidRPr="006518C9">
              <w:rPr>
                <w:rStyle w:val="popup"/>
              </w:rPr>
              <w:t>Micromass PKL format</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46" w:tgtFrame="new" w:history="1">
              <w:r w:rsidRPr="002971BD">
                <w:rPr>
                  <w:rStyle w:val="Hyperlink"/>
                  <w:lang w:val="de-DE"/>
                </w:rPr>
                <w:t>MS:1000566</w:t>
              </w:r>
            </w:hyperlink>
            <w:r w:rsidRPr="002971BD">
              <w:rPr>
                <w:lang w:val="de-DE"/>
              </w:rPr>
              <w:t xml:space="preserve"> (</w:t>
            </w:r>
            <w:r w:rsidRPr="002971BD">
              <w:rPr>
                <w:rStyle w:val="popup"/>
                <w:lang w:val="de-DE"/>
              </w:rPr>
              <w:t>ISB mzXML format</w:t>
            </w:r>
            <w:r w:rsidRPr="002971BD">
              <w:rPr>
                <w:lang w:val="de-DE"/>
              </w:rPr>
              <w:t xml:space="preserve">) </w:t>
            </w:r>
          </w:p>
          <w:p w:rsidR="00921A47" w:rsidRPr="002971BD" w:rsidRDefault="00921A47">
            <w:pPr>
              <w:pStyle w:val="HTMLVorformatiert"/>
              <w:rPr>
                <w:lang w:val="de-DE"/>
              </w:rPr>
            </w:pPr>
            <w:r w:rsidRPr="002971BD">
              <w:rPr>
                <w:lang w:val="de-DE"/>
              </w:rPr>
              <w:lastRenderedPageBreak/>
              <w:t xml:space="preserve">  e.g.: </w:t>
            </w:r>
            <w:hyperlink r:id="rId147" w:tgtFrame="new" w:history="1">
              <w:r w:rsidRPr="002971BD">
                <w:rPr>
                  <w:rStyle w:val="Hyperlink"/>
                  <w:lang w:val="de-DE"/>
                </w:rPr>
                <w:t>MS:1000567</w:t>
              </w:r>
            </w:hyperlink>
            <w:r w:rsidRPr="002971BD">
              <w:rPr>
                <w:lang w:val="de-DE"/>
              </w:rPr>
              <w:t xml:space="preserve"> (</w:t>
            </w:r>
            <w:r w:rsidRPr="002971BD">
              <w:rPr>
                <w:rStyle w:val="popup"/>
                <w:lang w:val="de-DE"/>
              </w:rPr>
              <w:t>Bruker/Agilent YEP format</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48" w:tgtFrame="new" w:history="1">
              <w:r w:rsidRPr="002971BD">
                <w:rPr>
                  <w:rStyle w:val="Hyperlink"/>
                  <w:lang w:val="de-DE"/>
                </w:rPr>
                <w:t>MS:1000584</w:t>
              </w:r>
            </w:hyperlink>
            <w:r w:rsidRPr="002971BD">
              <w:rPr>
                <w:lang w:val="de-DE"/>
              </w:rPr>
              <w:t xml:space="preserve"> (</w:t>
            </w:r>
            <w:r w:rsidRPr="002971BD">
              <w:rPr>
                <w:rStyle w:val="popup"/>
                <w:lang w:val="de-DE"/>
              </w:rPr>
              <w:t>mzML format</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49" w:tgtFrame="new" w:history="1">
              <w:r w:rsidRPr="002971BD">
                <w:rPr>
                  <w:rStyle w:val="Hyperlink"/>
                  <w:lang w:val="de-DE"/>
                </w:rPr>
                <w:t>MS:1000613</w:t>
              </w:r>
            </w:hyperlink>
            <w:r w:rsidRPr="002971BD">
              <w:rPr>
                <w:lang w:val="de-DE"/>
              </w:rPr>
              <w:t xml:space="preserve"> (</w:t>
            </w:r>
            <w:r w:rsidRPr="002971BD">
              <w:rPr>
                <w:rStyle w:val="popup"/>
                <w:lang w:val="de-DE"/>
              </w:rPr>
              <w:t>DTA format</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50" w:tgtFrame="new" w:history="1">
              <w:r w:rsidRPr="002971BD">
                <w:rPr>
                  <w:rStyle w:val="Hyperlink"/>
                  <w:lang w:val="de-DE"/>
                </w:rPr>
                <w:t>MS:1000614</w:t>
              </w:r>
            </w:hyperlink>
            <w:r w:rsidRPr="002971BD">
              <w:rPr>
                <w:lang w:val="de-DE"/>
              </w:rPr>
              <w:t xml:space="preserve"> (</w:t>
            </w:r>
            <w:r w:rsidRPr="002971BD">
              <w:rPr>
                <w:rStyle w:val="popup"/>
                <w:lang w:val="de-DE"/>
              </w:rPr>
              <w:t>ProteinLynx Global Server mass spectrum XML format</w:t>
            </w:r>
            <w:r w:rsidRPr="002971BD">
              <w:rPr>
                <w:lang w:val="de-DE"/>
              </w:rPr>
              <w:t xml:space="preserve">) </w:t>
            </w:r>
          </w:p>
          <w:p w:rsidR="00921A47" w:rsidRPr="006518C9" w:rsidRDefault="00921A47">
            <w:pPr>
              <w:pStyle w:val="HTMLVorformatiert"/>
            </w:pPr>
            <w:r w:rsidRPr="002971BD">
              <w:rPr>
                <w:lang w:val="de-DE"/>
              </w:rPr>
              <w:t xml:space="preserve">  </w:t>
            </w:r>
            <w:hyperlink r:id="rId151"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Vorformatiert"/>
            </w:pPr>
            <w:r w:rsidRPr="006518C9">
              <w:t>&lt;cvParam cvRef="PSI-MS" accession="MS:1001400" name="OMSSA xml file"&gt;&lt;/cvParam&gt;</w:t>
            </w:r>
          </w:p>
          <w:p w:rsidR="00921A47" w:rsidRPr="006518C9" w:rsidRDefault="00921A47">
            <w:pPr>
              <w:pStyle w:val="HTMLVorformatiert"/>
            </w:pPr>
            <w:r w:rsidRPr="006518C9">
              <w:t>&lt;cvParam cvRef="PSI-MS" accession="MS:1001348" name="FASTA format"&gt;&lt;/cvParam&gt;</w:t>
            </w:r>
          </w:p>
          <w:p w:rsidR="00921A47" w:rsidRPr="006518C9" w:rsidRDefault="00921A47">
            <w:pPr>
              <w:pStyle w:val="HTMLVorformatiert"/>
            </w:pPr>
            <w:r w:rsidRPr="006518C9">
              <w:t>&lt;cvParam cvRef="PSI-MS" accession="MS:1001062" name="Mascot MGF file"&gt;&lt;/cvParam&gt;</w:t>
            </w:r>
          </w:p>
          <w:p w:rsidR="00921A47" w:rsidRPr="006518C9" w:rsidRDefault="00921A47">
            <w:pPr>
              <w:pStyle w:val="HTMLVorformatiert"/>
            </w:pPr>
            <w:r w:rsidRPr="006518C9">
              <w:t>&lt;cvParam accession="MS:1001401" cvRef="PSI-MS" name="X\!Tandem xml file"/&gt;</w:t>
            </w:r>
          </w:p>
          <w:p w:rsidR="00921A47" w:rsidRPr="006518C9" w:rsidRDefault="00921A47">
            <w:pPr>
              <w:pStyle w:val="HTMLVorformatiert"/>
            </w:pPr>
            <w:r w:rsidRPr="006518C9">
              <w:t>&lt;cvParam accession="MS:1001199" cvRef="PSI-MS" name="Mascot DAT format"/&gt;</w:t>
            </w:r>
          </w:p>
          <w:p w:rsidR="00921A47" w:rsidRPr="006518C9" w:rsidRDefault="00921A47">
            <w:pPr>
              <w:pStyle w:val="HTMLVorformatiert"/>
            </w:pPr>
            <w:r w:rsidRPr="006518C9">
              <w:t>&lt;cvParam accession="MS:1000584" cvRef="PSI-MS" name="mzML format"/&gt;</w:t>
            </w:r>
          </w:p>
          <w:p w:rsidR="00921A47" w:rsidRPr="006518C9" w:rsidRDefault="00921A47">
            <w:pPr>
              <w:pStyle w:val="HTMLVorformatiert"/>
            </w:pPr>
            <w:r w:rsidRPr="006518C9">
              <w:t>&lt;cvParam cvRef="PSI-MS" accession="MS:1000563" name="Thermo Raw file"&gt;&lt;/cvParam&gt;</w:t>
            </w:r>
          </w:p>
        </w:tc>
      </w:tr>
    </w:tbl>
    <w:p w:rsidR="00921A47" w:rsidRPr="006518C9" w:rsidRDefault="00921A47" w:rsidP="00921A47">
      <w:pPr>
        <w:rPr>
          <w:lang w:val="en-US"/>
        </w:rPr>
      </w:pPr>
    </w:p>
    <w:p w:rsidR="00921A47" w:rsidRPr="006518C9" w:rsidRDefault="00921A47" w:rsidP="00921A47">
      <w:pPr>
        <w:pStyle w:val="berschrift2"/>
      </w:pPr>
      <w:bookmarkStart w:id="132" w:name="_Toc476057222"/>
      <w:r w:rsidRPr="006518C9">
        <w:t>Element &lt;</w:t>
      </w:r>
      <w:bookmarkStart w:id="133" w:name="Filter"/>
      <w:r w:rsidRPr="006518C9">
        <w:t>Filter</w:t>
      </w:r>
      <w:bookmarkEnd w:id="133"/>
      <w:r w:rsidRPr="006518C9">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w:t>
            </w:r>
            <w:proofErr w:type="gramStart"/>
            <w:r w:rsidRPr="006518C9">
              <w:rPr>
                <w:lang w:val="en-US"/>
              </w:rPr>
              <w:t>is assumed</w:t>
            </w:r>
            <w:proofErr w:type="gramEnd"/>
            <w:r w:rsidRPr="006518C9">
              <w:rPr>
                <w:lang w:val="en-US"/>
              </w:rPr>
              <w:t xml:space="preserve"> that inclusion is performed firs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ilter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ll sequences fulfilling the specifed criteria are includ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ll sequences fulfilling the specifed criteria </w:t>
                  </w:r>
                  <w:proofErr w:type="gramStart"/>
                  <w:r w:rsidRPr="006518C9">
                    <w:rPr>
                      <w:lang w:val="en-US"/>
                    </w:rPr>
                    <w:t>are excluded</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Filter&gt;</w:t>
            </w:r>
          </w:p>
          <w:p w:rsidR="00921A47" w:rsidRPr="006518C9" w:rsidRDefault="00921A47">
            <w:pPr>
              <w:pStyle w:val="HTMLVorformatiert"/>
            </w:pPr>
            <w:r w:rsidRPr="006518C9">
              <w:t xml:space="preserve">    &lt;FilterType&gt;</w:t>
            </w:r>
          </w:p>
          <w:p w:rsidR="00921A47" w:rsidRPr="006518C9" w:rsidRDefault="00921A47">
            <w:pPr>
              <w:pStyle w:val="HTMLVorformatiert"/>
            </w:pPr>
            <w:r w:rsidRPr="006518C9">
              <w:t xml:space="preserve">        &lt;cvParam accession="MS:1001020" cvRef="PSI-MS" name="DB filter taxonomy"/&gt;</w:t>
            </w:r>
          </w:p>
          <w:p w:rsidR="00921A47" w:rsidRPr="006518C9" w:rsidRDefault="00921A47">
            <w:pPr>
              <w:pStyle w:val="HTMLVorformatiert"/>
            </w:pPr>
            <w:r w:rsidRPr="006518C9">
              <w:t xml:space="preserve">    &lt;/FilterType&gt;</w:t>
            </w:r>
          </w:p>
          <w:p w:rsidR="00921A47" w:rsidRPr="006518C9" w:rsidRDefault="00921A47">
            <w:pPr>
              <w:pStyle w:val="HTMLVorformatiert"/>
            </w:pPr>
            <w:r w:rsidRPr="006518C9">
              <w:t>&lt;/Filter&gt;</w:t>
            </w:r>
          </w:p>
        </w:tc>
      </w:tr>
    </w:tbl>
    <w:p w:rsidR="00921A47" w:rsidRPr="006518C9" w:rsidRDefault="00921A47" w:rsidP="00921A47">
      <w:pPr>
        <w:rPr>
          <w:lang w:val="en-US"/>
        </w:rPr>
      </w:pPr>
    </w:p>
    <w:p w:rsidR="00921A47" w:rsidRPr="006518C9" w:rsidRDefault="00921A47" w:rsidP="00921A47">
      <w:pPr>
        <w:pStyle w:val="berschrift2"/>
      </w:pPr>
      <w:bookmarkStart w:id="134" w:name="_Toc476057223"/>
      <w:r w:rsidRPr="006518C9">
        <w:t>Element &lt;</w:t>
      </w:r>
      <w:bookmarkStart w:id="135" w:name="FilterType"/>
      <w:r w:rsidRPr="006518C9">
        <w:t>FilterType</w:t>
      </w:r>
      <w:bookmarkEnd w:id="135"/>
      <w:r w:rsidRPr="006518C9">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FilterType&gt;</w:t>
            </w:r>
          </w:p>
          <w:p w:rsidR="00921A47" w:rsidRPr="006518C9" w:rsidRDefault="00921A47">
            <w:pPr>
              <w:pStyle w:val="HTMLVorformatiert"/>
            </w:pPr>
            <w:r w:rsidRPr="006518C9">
              <w:t xml:space="preserve">    &lt;cvParam accession="MS:1001020" cvRef="PSI-MS" name="DB filter taxonomy"/&gt;</w:t>
            </w:r>
          </w:p>
          <w:p w:rsidR="00921A47" w:rsidRPr="006518C9" w:rsidRDefault="00921A47">
            <w:pPr>
              <w:pStyle w:val="HTMLVorformatiert"/>
            </w:pPr>
            <w:r w:rsidRPr="006518C9">
              <w:t>&lt;/FilterTyp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DatabaseFilters/Filter/FilterType</w:t>
            </w:r>
          </w:p>
          <w:p w:rsidR="00921A47" w:rsidRPr="006518C9" w:rsidRDefault="00921A47">
            <w:pPr>
              <w:pStyle w:val="HTMLVorformatiert"/>
            </w:pPr>
            <w:r w:rsidRPr="006518C9">
              <w:t xml:space="preserve">MUST supply a *child* term of </w:t>
            </w:r>
            <w:hyperlink r:id="rId152"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rsidR="00921A47" w:rsidRPr="006518C9" w:rsidRDefault="00921A47">
            <w:pPr>
              <w:pStyle w:val="HTMLVorformatiert"/>
            </w:pPr>
            <w:r w:rsidRPr="006518C9">
              <w:t xml:space="preserve">  e.g.: </w:t>
            </w:r>
            <w:hyperlink r:id="rId153" w:tgtFrame="new" w:history="1">
              <w:r w:rsidRPr="006518C9">
                <w:rPr>
                  <w:rStyle w:val="Hyperlink"/>
                </w:rPr>
                <w:t>MS:1001020</w:t>
              </w:r>
            </w:hyperlink>
            <w:r w:rsidRPr="006518C9">
              <w:t xml:space="preserve"> (</w:t>
            </w:r>
            <w:r w:rsidRPr="006518C9">
              <w:rPr>
                <w:rStyle w:val="popup"/>
              </w:rPr>
              <w:t>DB filter taxonomy</w:t>
            </w:r>
            <w:r w:rsidRPr="006518C9">
              <w:t xml:space="preserve">) </w:t>
            </w:r>
          </w:p>
          <w:p w:rsidR="00921A47" w:rsidRPr="006518C9" w:rsidRDefault="00921A47">
            <w:pPr>
              <w:pStyle w:val="HTMLVorformatiert"/>
            </w:pPr>
            <w:r w:rsidRPr="006518C9">
              <w:t xml:space="preserve">  e.g.: </w:t>
            </w:r>
            <w:hyperlink r:id="rId154"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55"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56"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157"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020" cvRef="PSI-MS" name="DB filter taxonomy"/&gt;</w:t>
            </w:r>
          </w:p>
        </w:tc>
      </w:tr>
    </w:tbl>
    <w:p w:rsidR="00921A47" w:rsidRPr="006518C9" w:rsidRDefault="00921A47" w:rsidP="00921A47">
      <w:pPr>
        <w:rPr>
          <w:lang w:val="en-US"/>
        </w:rPr>
      </w:pPr>
    </w:p>
    <w:p w:rsidR="00921A47" w:rsidRPr="006518C9" w:rsidRDefault="00921A47" w:rsidP="00921A47">
      <w:pPr>
        <w:pStyle w:val="berschrift2"/>
      </w:pPr>
      <w:bookmarkStart w:id="136" w:name="_Toc476057224"/>
      <w:r w:rsidRPr="006518C9">
        <w:t>Element &lt;</w:t>
      </w:r>
      <w:bookmarkStart w:id="137" w:name="FragmentArray"/>
      <w:r w:rsidRPr="006518C9">
        <w:t>FragmentArray</w:t>
      </w:r>
      <w:bookmarkEnd w:id="137"/>
      <w:r w:rsidRPr="006518C9">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rray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Measure defined in the FragmentationTable</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Pr="006518C9" w:rsidRDefault="00921A47" w:rsidP="00921A47">
      <w:pPr>
        <w:rPr>
          <w:lang w:val="en-US"/>
        </w:rPr>
      </w:pPr>
    </w:p>
    <w:p w:rsidR="00921A47" w:rsidRPr="006518C9" w:rsidRDefault="00921A47" w:rsidP="00921A47">
      <w:pPr>
        <w:pStyle w:val="berschrift2"/>
      </w:pPr>
      <w:bookmarkStart w:id="138" w:name="_Toc476057225"/>
      <w:r w:rsidRPr="006518C9">
        <w:t>Element &lt;</w:t>
      </w:r>
      <w:bookmarkStart w:id="139" w:name="Fragmentation"/>
      <w:r w:rsidRPr="006518C9">
        <w:t>Fragmentation</w:t>
      </w:r>
      <w:bookmarkEnd w:id="139"/>
      <w:r w:rsidRPr="006518C9">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product ions identified in this resul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Fragmentation&gt;</w:t>
            </w:r>
          </w:p>
          <w:p w:rsidR="00921A47" w:rsidRPr="006518C9" w:rsidRDefault="00921A47">
            <w:pPr>
              <w:pStyle w:val="HTMLVorformatiert"/>
            </w:pPr>
            <w:r w:rsidRPr="006518C9">
              <w:t xml:space="preserve">              &lt;IonType charge="1" index="1 2 3 4 5 6 7 8 9 10 11 12 13 14 15 16 17 18 19 20 21 22 23"&gt;</w:t>
            </w:r>
          </w:p>
          <w:p w:rsidR="00921A47" w:rsidRPr="006518C9" w:rsidRDefault="00921A47">
            <w:pPr>
              <w:pStyle w:val="HTMLVorformatiert"/>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Pr="006518C9" w:rsidRDefault="00921A47">
            <w:pPr>
              <w:pStyle w:val="HTMLVorformatiert"/>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Pr="006518C9" w:rsidRDefault="00921A47">
            <w:pPr>
              <w:pStyle w:val="HTMLVorformatiert"/>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Pr="006518C9" w:rsidRDefault="00921A47">
            <w:pPr>
              <w:pStyle w:val="HTMLVorformatiert"/>
            </w:pPr>
            <w:r w:rsidRPr="006518C9">
              <w:t xml:space="preserve">                &lt;cvParam cvRef="PSI-MS" accession="MS:1001220" name="frag: y ion"/&gt;</w:t>
            </w:r>
          </w:p>
          <w:p w:rsidR="00921A47" w:rsidRPr="006518C9" w:rsidRDefault="00921A47">
            <w:pPr>
              <w:pStyle w:val="HTMLVorformatiert"/>
            </w:pPr>
            <w:r w:rsidRPr="006518C9">
              <w:t xml:space="preserve">              &lt;/IonType&gt;</w:t>
            </w:r>
          </w:p>
          <w:p w:rsidR="00921A47" w:rsidRPr="006518C9" w:rsidRDefault="00921A47">
            <w:pPr>
              <w:pStyle w:val="HTMLVorformatiert"/>
            </w:pPr>
            <w:r w:rsidRPr="006518C9">
              <w:t xml:space="preserve">  ...</w:t>
            </w:r>
          </w:p>
          <w:p w:rsidR="00921A47" w:rsidRPr="006518C9" w:rsidRDefault="00921A47">
            <w:pPr>
              <w:pStyle w:val="HTMLVorformatiert"/>
            </w:pPr>
            <w:r w:rsidRPr="006518C9">
              <w:t>&lt;/Fragmentation&gt;</w:t>
            </w:r>
          </w:p>
        </w:tc>
      </w:tr>
    </w:tbl>
    <w:p w:rsidR="00921A47" w:rsidRPr="006518C9" w:rsidRDefault="00921A47" w:rsidP="00921A47">
      <w:pPr>
        <w:rPr>
          <w:lang w:val="en-US"/>
        </w:rPr>
      </w:pPr>
    </w:p>
    <w:p w:rsidR="00921A47" w:rsidRPr="006518C9" w:rsidRDefault="00921A47" w:rsidP="00921A47">
      <w:pPr>
        <w:pStyle w:val="berschrift2"/>
      </w:pPr>
      <w:bookmarkStart w:id="140" w:name="_Toc476057226"/>
      <w:r w:rsidRPr="006518C9">
        <w:t>Element &lt;</w:t>
      </w:r>
      <w:bookmarkStart w:id="141" w:name="FragmentationTable"/>
      <w:r w:rsidRPr="006518C9">
        <w:t>FragmentationTable</w:t>
      </w:r>
      <w:bookmarkEnd w:id="141"/>
      <w:r w:rsidRPr="006518C9">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Fragmentation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 xml:space="preserve">        &lt;FragmentationTable&gt;</w:t>
            </w:r>
          </w:p>
          <w:p w:rsidR="00921A47" w:rsidRPr="006518C9" w:rsidRDefault="00921A47">
            <w:pPr>
              <w:pStyle w:val="HTMLVorformatiert"/>
            </w:pPr>
            <w:r w:rsidRPr="006518C9">
              <w:t xml:space="preserve">          &lt;Measure id="Measure_MZ"&gt;</w:t>
            </w:r>
          </w:p>
          <w:p w:rsidR="00921A47" w:rsidRPr="006518C9" w:rsidRDefault="00921A47">
            <w:pPr>
              <w:pStyle w:val="HTMLVorformatiert"/>
            </w:pPr>
            <w:r w:rsidRPr="006518C9">
              <w:t xml:space="preserve">            &lt;cvParam cvRef="PSI-MS" accession="MS:1001225" name="product ion m/z" unitCvRef="PSI-MS" unitAccession="MS:1000040" unitName="m/z" /&gt;</w:t>
            </w:r>
          </w:p>
          <w:p w:rsidR="00921A47" w:rsidRPr="006518C9" w:rsidRDefault="00921A47">
            <w:pPr>
              <w:pStyle w:val="HTMLVorformatiert"/>
            </w:pPr>
            <w:r w:rsidRPr="006518C9">
              <w:t xml:space="preserve">          &lt;/Measure&gt;</w:t>
            </w:r>
          </w:p>
          <w:p w:rsidR="00921A47" w:rsidRPr="006518C9" w:rsidRDefault="00921A47">
            <w:pPr>
              <w:pStyle w:val="HTMLVorformatiert"/>
            </w:pPr>
            <w:r w:rsidRPr="006518C9">
              <w:t xml:space="preserve">          &lt;Measure id="Measure_Int"&gt;</w:t>
            </w:r>
          </w:p>
          <w:p w:rsidR="00921A47" w:rsidRPr="006518C9" w:rsidRDefault="00921A47">
            <w:pPr>
              <w:pStyle w:val="HTMLVorformatiert"/>
            </w:pPr>
            <w:r w:rsidRPr="006518C9">
              <w:t xml:space="preserve">            &lt;cvParam cvRef="PSI-MS" accession="MS:1001226" name="product ion intensity" unitCvRef="PSI-MS" unitAccession="MS:1000131" unitName="number of detector counts"/&gt;</w:t>
            </w:r>
          </w:p>
          <w:p w:rsidR="00921A47" w:rsidRPr="006518C9" w:rsidRDefault="00921A47">
            <w:pPr>
              <w:pStyle w:val="HTMLVorformatiert"/>
            </w:pPr>
            <w:r w:rsidRPr="006518C9">
              <w:t xml:space="preserve">          &lt;/Measure&gt;</w:t>
            </w:r>
          </w:p>
          <w:p w:rsidR="00921A47" w:rsidRPr="006518C9" w:rsidRDefault="00921A47">
            <w:pPr>
              <w:pStyle w:val="HTMLVorformatiert"/>
            </w:pPr>
            <w:r w:rsidRPr="006518C9">
              <w:t xml:space="preserve">  ...</w:t>
            </w:r>
          </w:p>
          <w:p w:rsidR="00921A47" w:rsidRPr="006518C9" w:rsidRDefault="00921A47">
            <w:pPr>
              <w:pStyle w:val="HTMLVorformatiert"/>
            </w:pPr>
            <w:r w:rsidRPr="006518C9">
              <w:t>&lt;/FragmentationTable&gt;</w:t>
            </w:r>
          </w:p>
        </w:tc>
      </w:tr>
    </w:tbl>
    <w:p w:rsidR="00921A47" w:rsidRPr="006518C9" w:rsidRDefault="00921A47" w:rsidP="00921A47">
      <w:pPr>
        <w:rPr>
          <w:lang w:val="en-US"/>
        </w:rPr>
      </w:pPr>
    </w:p>
    <w:p w:rsidR="00921A47" w:rsidRPr="006518C9" w:rsidRDefault="00921A47" w:rsidP="00921A47">
      <w:pPr>
        <w:pStyle w:val="berschrift2"/>
      </w:pPr>
      <w:bookmarkStart w:id="142" w:name="_Toc476057227"/>
      <w:r w:rsidRPr="006518C9">
        <w:t>Element &lt;</w:t>
      </w:r>
      <w:bookmarkStart w:id="143" w:name="FragmentTolerance"/>
      <w:r w:rsidRPr="006518C9">
        <w:t>FragmentTolerance</w:t>
      </w:r>
      <w:bookmarkEnd w:id="143"/>
      <w:r w:rsidRPr="006518C9">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tolerance of the search given as a plus and minus value with unit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olera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FragmentTolerance&gt;</w:t>
            </w:r>
          </w:p>
          <w:p w:rsidR="00921A47" w:rsidRPr="006518C9" w:rsidRDefault="00921A47">
            <w:pPr>
              <w:pStyle w:val="HTMLVorformatiert"/>
            </w:pPr>
            <w:r w:rsidRPr="006518C9">
              <w:t xml:space="preserve">  &lt;cvParam cvRef="PSI-MS" accession="MS:1001412" name="search tolerance plus value" value="20.0 ppm" unitAccession="UO:0000169" unitName="parts per million" unitCvRef="UO"&gt;&lt;/cvParam&gt;</w:t>
            </w:r>
          </w:p>
          <w:p w:rsidR="00921A47" w:rsidRPr="006518C9" w:rsidRDefault="00921A47">
            <w:pPr>
              <w:pStyle w:val="HTMLVorformatiert"/>
            </w:pPr>
            <w:r w:rsidRPr="006518C9">
              <w:t xml:space="preserve">  &lt;cvParam cvRef="PSI-MS" accession="MS:1001413" name="search tolerance minus value" value="20.0 ppm" unitAccession="UO:0000169" unitName="parts per million" unitCvRef="UO"&gt;&lt;/cvParam&gt;</w:t>
            </w:r>
          </w:p>
          <w:p w:rsidR="00921A47" w:rsidRPr="006518C9" w:rsidRDefault="00921A47">
            <w:pPr>
              <w:pStyle w:val="HTMLVorformatiert"/>
            </w:pPr>
            <w:r w:rsidRPr="006518C9">
              <w:t>&lt;/FragmentTolera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FragmentTolerance</w:t>
            </w:r>
          </w:p>
          <w:p w:rsidR="00921A47" w:rsidRPr="006518C9" w:rsidRDefault="00921A47">
            <w:pPr>
              <w:pStyle w:val="HTMLVorformatiert"/>
            </w:pPr>
            <w:r w:rsidRPr="006518C9">
              <w:t xml:space="preserve">MUST supply term </w:t>
            </w:r>
            <w:hyperlink r:id="rId158" w:tgtFrame="new" w:history="1">
              <w:r w:rsidRPr="006518C9">
                <w:rPr>
                  <w:rStyle w:val="Hyperlink"/>
                </w:rPr>
                <w:t>MS:1001412</w:t>
              </w:r>
            </w:hyperlink>
            <w:r w:rsidRPr="006518C9">
              <w:t xml:space="preserve"> (</w:t>
            </w:r>
            <w:r w:rsidRPr="006518C9">
              <w:rPr>
                <w:rStyle w:val="popup"/>
              </w:rPr>
              <w:t>search tolerance plus value</w:t>
            </w:r>
            <w:r w:rsidRPr="006518C9">
              <w:t>) only once</w:t>
            </w:r>
          </w:p>
          <w:p w:rsidR="00921A47" w:rsidRPr="006518C9" w:rsidRDefault="00921A47">
            <w:pPr>
              <w:pStyle w:val="HTMLVorformatiert"/>
            </w:pPr>
            <w:r w:rsidRPr="006518C9">
              <w:t xml:space="preserve">MUST supply term </w:t>
            </w:r>
            <w:hyperlink r:id="rId159"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412" name="search tolerance plus value" value="0.7" unitAccession="UO:0000221" unitName="dalton" unitCvRef="UO"&gt;&lt;/cvParam&gt;</w:t>
            </w:r>
          </w:p>
          <w:p w:rsidR="00921A47" w:rsidRPr="006518C9" w:rsidRDefault="00921A47">
            <w:pPr>
              <w:pStyle w:val="HTMLVorformatiert"/>
            </w:pPr>
            <w:r w:rsidRPr="006518C9">
              <w:t>&lt;cvParam cvRef="PSI-MS" accession="MS:1001413" name="search tolerance minus value" value="0.7" unitAccession="UO:0000221" unitName="dalton" unitCvRef="UO"&gt;&lt;/cvParam&gt;</w:t>
            </w:r>
          </w:p>
        </w:tc>
      </w:tr>
    </w:tbl>
    <w:p w:rsidR="00921A47" w:rsidRPr="006518C9" w:rsidRDefault="00921A47" w:rsidP="00921A47">
      <w:pPr>
        <w:rPr>
          <w:lang w:val="en-US"/>
        </w:rPr>
      </w:pPr>
    </w:p>
    <w:p w:rsidR="00921A47" w:rsidRPr="006518C9" w:rsidRDefault="00921A47" w:rsidP="00921A47">
      <w:pPr>
        <w:pStyle w:val="berschrift2"/>
      </w:pPr>
      <w:bookmarkStart w:id="144" w:name="_Toc476057228"/>
      <w:r w:rsidRPr="006518C9">
        <w:t>Element &lt;</w:t>
      </w:r>
      <w:bookmarkStart w:id="145" w:name="Include"/>
      <w:r w:rsidRPr="006518C9">
        <w:t>Include</w:t>
      </w:r>
      <w:bookmarkEnd w:id="145"/>
      <w:r w:rsidRPr="006518C9">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DatabaseFilters/Filter/Include</w:t>
            </w:r>
          </w:p>
          <w:p w:rsidR="00921A47" w:rsidRPr="006518C9" w:rsidRDefault="00921A47">
            <w:pPr>
              <w:pStyle w:val="HTMLVorformatiert"/>
            </w:pPr>
            <w:r w:rsidRPr="006518C9">
              <w:t xml:space="preserve">MAY supply a *child* term of </w:t>
            </w:r>
            <w:hyperlink r:id="rId160"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rsidR="00921A47" w:rsidRPr="006518C9" w:rsidRDefault="00921A47">
            <w:pPr>
              <w:pStyle w:val="HTMLVorformatiert"/>
            </w:pPr>
            <w:r w:rsidRPr="006518C9">
              <w:t xml:space="preserve">  e.g.: </w:t>
            </w:r>
            <w:hyperlink r:id="rId161"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62" w:tgtFrame="new" w:history="1">
              <w:r w:rsidRPr="002971BD">
                <w:rPr>
                  <w:rStyle w:val="Hyperlink"/>
                  <w:lang w:val="de-DE"/>
                </w:rPr>
                <w:t>MS:1001201</w:t>
              </w:r>
            </w:hyperlink>
            <w:r w:rsidRPr="002971BD">
              <w:rPr>
                <w:lang w:val="de-DE"/>
              </w:rPr>
              <w:t xml:space="preserve"> (</w:t>
            </w:r>
            <w:r w:rsidRPr="002971BD">
              <w:rPr>
                <w:rStyle w:val="popup"/>
                <w:lang w:val="de-DE"/>
              </w:rPr>
              <w:t>DB MW filter max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63" w:tgtFrame="new" w:history="1">
              <w:r w:rsidRPr="002971BD">
                <w:rPr>
                  <w:rStyle w:val="Hyperlink"/>
                  <w:lang w:val="de-DE"/>
                </w:rPr>
                <w:t>MS:1001202</w:t>
              </w:r>
            </w:hyperlink>
            <w:r w:rsidRPr="002971BD">
              <w:rPr>
                <w:lang w:val="de-DE"/>
              </w:rPr>
              <w:t xml:space="preserve"> (</w:t>
            </w:r>
            <w:r w:rsidRPr="002971BD">
              <w:rPr>
                <w:rStyle w:val="popup"/>
                <w:lang w:val="de-DE"/>
              </w:rPr>
              <w:t>DB MW filter min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64" w:tgtFrame="new" w:history="1">
              <w:r w:rsidRPr="002971BD">
                <w:rPr>
                  <w:rStyle w:val="Hyperlink"/>
                  <w:lang w:val="de-DE"/>
                </w:rPr>
                <w:t>MS:1001203</w:t>
              </w:r>
            </w:hyperlink>
            <w:r w:rsidRPr="002971BD">
              <w:rPr>
                <w:lang w:val="de-DE"/>
              </w:rPr>
              <w:t xml:space="preserve"> (</w:t>
            </w:r>
            <w:r w:rsidRPr="002971BD">
              <w:rPr>
                <w:rStyle w:val="popup"/>
                <w:lang w:val="de-DE"/>
              </w:rPr>
              <w:t>DB PI filter maximum</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165" w:tgtFrame="new" w:history="1">
              <w:r w:rsidRPr="002971BD">
                <w:rPr>
                  <w:rStyle w:val="Hyperlink"/>
                  <w:lang w:val="de-DE"/>
                </w:rPr>
                <w:t>MS:1001204</w:t>
              </w:r>
            </w:hyperlink>
            <w:r w:rsidRPr="002971BD">
              <w:rPr>
                <w:lang w:val="de-DE"/>
              </w:rPr>
              <w:t xml:space="preserve"> (</w:t>
            </w:r>
            <w:r w:rsidRPr="002971BD">
              <w:rPr>
                <w:rStyle w:val="popup"/>
                <w:lang w:val="de-DE"/>
              </w:rPr>
              <w:t>DB PI filter minimum</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166" w:tgtFrame="new" w:history="1">
              <w:r w:rsidRPr="006518C9">
                <w:rPr>
                  <w:rStyle w:val="Hyperlink"/>
                </w:rPr>
                <w:t>MS:1001467</w:t>
              </w:r>
            </w:hyperlink>
            <w:r w:rsidRPr="006518C9">
              <w:t xml:space="preserve"> (</w:t>
            </w:r>
            <w:r w:rsidRPr="006518C9">
              <w:rPr>
                <w:rStyle w:val="popup"/>
              </w:rPr>
              <w:t>taxonomy: NCBI TaxID</w:t>
            </w:r>
            <w:r w:rsidRPr="006518C9">
              <w:t xml:space="preserve">) </w:t>
            </w:r>
          </w:p>
          <w:p w:rsidR="00921A47" w:rsidRPr="006518C9" w:rsidRDefault="00921A47">
            <w:pPr>
              <w:pStyle w:val="HTMLVorformatiert"/>
            </w:pPr>
            <w:r w:rsidRPr="006518C9">
              <w:t xml:space="preserve">  e.g.: </w:t>
            </w:r>
            <w:hyperlink r:id="rId167" w:tgtFrame="new" w:history="1">
              <w:r w:rsidRPr="006518C9">
                <w:rPr>
                  <w:rStyle w:val="Hyperlink"/>
                </w:rPr>
                <w:t>MS:1001468</w:t>
              </w:r>
            </w:hyperlink>
            <w:r w:rsidRPr="006518C9">
              <w:t xml:space="preserve"> (</w:t>
            </w:r>
            <w:r w:rsidRPr="006518C9">
              <w:rPr>
                <w:rStyle w:val="popup"/>
              </w:rPr>
              <w:t>taxonomy: common name</w:t>
            </w:r>
            <w:r w:rsidRPr="006518C9">
              <w:t xml:space="preserve">) </w:t>
            </w:r>
          </w:p>
          <w:p w:rsidR="00921A47" w:rsidRPr="006518C9" w:rsidRDefault="00921A47">
            <w:pPr>
              <w:pStyle w:val="HTMLVorformatiert"/>
            </w:pPr>
            <w:r w:rsidRPr="006518C9">
              <w:t xml:space="preserve">  e.g.: </w:t>
            </w:r>
            <w:hyperlink r:id="rId168"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rsidR="00921A47" w:rsidRPr="006518C9" w:rsidRDefault="00921A47">
            <w:pPr>
              <w:pStyle w:val="HTMLVorformatiert"/>
            </w:pPr>
            <w:r w:rsidRPr="006518C9">
              <w:t xml:space="preserve">  e.g.: </w:t>
            </w:r>
            <w:hyperlink r:id="rId169"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rsidR="00921A47" w:rsidRPr="006518C9" w:rsidRDefault="00921A47">
            <w:pPr>
              <w:pStyle w:val="HTMLVorformatiert"/>
            </w:pPr>
            <w:r w:rsidRPr="006518C9">
              <w:t xml:space="preserve">  e.g.: </w:t>
            </w:r>
            <w:hyperlink r:id="rId170"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rsidR="00921A47" w:rsidRPr="006518C9" w:rsidRDefault="00921A47">
            <w:pPr>
              <w:pStyle w:val="HTMLVorformatiert"/>
            </w:pPr>
            <w:r w:rsidRPr="006518C9">
              <w:t xml:space="preserve">  </w:t>
            </w:r>
            <w:hyperlink r:id="rId171"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berschrift2"/>
      </w:pPr>
      <w:bookmarkStart w:id="146" w:name="_Toc476057229"/>
      <w:r w:rsidRPr="006518C9">
        <w:t>Element &lt;</w:t>
      </w:r>
      <w:bookmarkStart w:id="147" w:name="Inputs"/>
      <w:r w:rsidRPr="006518C9">
        <w:t>Inputs</w:t>
      </w:r>
      <w:bookmarkEnd w:id="147"/>
      <w:r w:rsidRPr="006518C9">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7371" w:type="dxa"/>
            <w:vAlign w:val="center"/>
            <w:hideMark/>
          </w:tcPr>
          <w:p w:rsidR="008F498D" w:rsidRPr="006518C9" w:rsidRDefault="00921A47" w:rsidP="008F498D">
            <w:pPr>
              <w:rPr>
                <w:lang w:val="en-US"/>
              </w:rPr>
            </w:pPr>
            <w:r w:rsidRPr="006518C9">
              <w:rPr>
                <w:lang w:val="en-US"/>
              </w:rPr>
              <w:t>The inputs to the analyses including the databases searched, the spectral data and the source</w:t>
            </w:r>
          </w:p>
          <w:p w:rsidR="00921A47" w:rsidRPr="006518C9" w:rsidRDefault="00921A47" w:rsidP="008F498D">
            <w:pPr>
              <w:rPr>
                <w:sz w:val="24"/>
                <w:szCs w:val="24"/>
                <w:lang w:val="en-US"/>
              </w:rPr>
            </w:pPr>
            <w:proofErr w:type="gramStart"/>
            <w:r w:rsidRPr="006518C9">
              <w:rPr>
                <w:lang w:val="en-US"/>
              </w:rPr>
              <w:lastRenderedPageBreak/>
              <w:t>file</w:t>
            </w:r>
            <w:proofErr w:type="gramEnd"/>
            <w:r w:rsidRPr="006518C9">
              <w:rPr>
                <w:lang w:val="en-US"/>
              </w:rPr>
              <w:t xml:space="preserve"> converted to mzIdentML.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7371" w:type="dxa"/>
            <w:vAlign w:val="center"/>
            <w:hideMark/>
          </w:tcPr>
          <w:p w:rsidR="00921A47" w:rsidRPr="006518C9" w:rsidRDefault="00921A47">
            <w:pPr>
              <w:rPr>
                <w:sz w:val="24"/>
                <w:szCs w:val="24"/>
                <w:lang w:val="en-US"/>
              </w:rPr>
            </w:pPr>
            <w:r w:rsidRPr="006518C9">
              <w:rPr>
                <w:lang w:val="en-US"/>
              </w:rPr>
              <w:t xml:space="preserve">InputsType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7371" w:type="dxa"/>
            <w:vAlign w:val="center"/>
            <w:hideMark/>
          </w:tcPr>
          <w:p w:rsidR="00921A47" w:rsidRPr="006518C9" w:rsidRDefault="00921A47">
            <w:pPr>
              <w:rPr>
                <w:sz w:val="24"/>
                <w:szCs w:val="24"/>
                <w:lang w:val="en-US"/>
              </w:rPr>
            </w:pPr>
            <w:r w:rsidRPr="006518C9">
              <w:rPr>
                <w:lang w:val="en-US"/>
              </w:rPr>
              <w:t>none</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database for searching mass spectra.</w:t>
                  </w:r>
                  <w:proofErr w:type="gramEnd"/>
                  <w:r w:rsidRPr="006518C9">
                    <w:rPr>
                      <w:lang w:val="en-US"/>
                    </w:rPr>
                    <w:t xml:space="preserve"> Examples include a set of amino acid sequence entries, nucleotide databases (e.g. 6 frame translated) or annotated spectra libraries.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data set containing spectra data (consisting of one or more spectra).</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7371" w:type="dxa"/>
            <w:vAlign w:val="center"/>
            <w:hideMark/>
          </w:tcPr>
          <w:p w:rsidR="00921A47" w:rsidRPr="006518C9" w:rsidRDefault="00921A47">
            <w:pPr>
              <w:pStyle w:val="HTMLVorformatiert"/>
            </w:pPr>
            <w:r w:rsidRPr="006518C9">
              <w:t>&lt;Inputs xmlns="http://psidev.info/psi/pi/mzIdentML/1.2"&gt;</w:t>
            </w:r>
          </w:p>
          <w:p w:rsidR="008F498D" w:rsidRPr="006518C9" w:rsidRDefault="00921A47">
            <w:pPr>
              <w:pStyle w:val="HTMLVorformatiert"/>
            </w:pPr>
            <w:r w:rsidRPr="006518C9">
              <w:t xml:space="preserve">    &lt;SourceFile location="C:\Work\PSI\mzIdentML\ProteinInference\Rosetta2\tandem\peaklist2a_plus_ecoli_versus_unimod_</w:t>
            </w:r>
          </w:p>
          <w:p w:rsidR="00921A47" w:rsidRPr="006518C9" w:rsidRDefault="00921A47">
            <w:pPr>
              <w:pStyle w:val="HTMLVorformatiert"/>
            </w:pPr>
            <w:r w:rsidRPr="006518C9">
              <w:t>full.xml" id="SourceFile_1"&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accession="MS:1001401" cvRef="PSI-MS" name="X\!Tandem xml file"/&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SourceFile&gt;</w:t>
            </w:r>
          </w:p>
          <w:p w:rsidR="00921A47" w:rsidRPr="006518C9" w:rsidRDefault="00921A47">
            <w:pPr>
              <w:pStyle w:val="HTMLVorformatiert"/>
            </w:pPr>
            <w:r w:rsidRPr="006518C9">
              <w:t xml:space="preserve">    &lt;SearchDatabase numDatabaseSequences="163648" location="C:/Work/PSI/mzIdentML/ProteinInference/Rosetta2/FASTAs, neat/Rosetta_uniprot_20130402_mouse_FULL_UNIPROT_can+iso.fasta" id="SearchDB_1"&gt;</w:t>
            </w:r>
          </w:p>
          <w:p w:rsidR="00921A47" w:rsidRPr="006518C9" w:rsidRDefault="00921A47">
            <w:pPr>
              <w:pStyle w:val="HTMLVorformatiert"/>
            </w:pPr>
            <w:r w:rsidRPr="006518C9">
              <w:t xml:space="preserve">  ...</w:t>
            </w:r>
          </w:p>
          <w:p w:rsidR="00921A47" w:rsidRPr="006518C9" w:rsidRDefault="00921A47">
            <w:pPr>
              <w:pStyle w:val="HTMLVorformatiert"/>
            </w:pPr>
            <w:r w:rsidRPr="006518C9">
              <w:t>&lt;/Inputs&gt;</w:t>
            </w:r>
          </w:p>
        </w:tc>
      </w:tr>
    </w:tbl>
    <w:p w:rsidR="00921A47" w:rsidRPr="006518C9" w:rsidRDefault="00921A47" w:rsidP="00921A47">
      <w:pPr>
        <w:rPr>
          <w:lang w:val="en-US"/>
        </w:rPr>
      </w:pPr>
    </w:p>
    <w:p w:rsidR="00921A47" w:rsidRPr="006518C9" w:rsidRDefault="00921A47" w:rsidP="00921A47">
      <w:pPr>
        <w:pStyle w:val="berschrift2"/>
      </w:pPr>
      <w:bookmarkStart w:id="148" w:name="_Toc476057230"/>
      <w:r w:rsidRPr="006518C9">
        <w:t>Element &lt;</w:t>
      </w:r>
      <w:bookmarkStart w:id="149" w:name="InputSpectra"/>
      <w:r w:rsidRPr="006518C9">
        <w:t>InputSpectra</w:t>
      </w:r>
      <w:bookmarkEnd w:id="149"/>
      <w:r w:rsidRPr="006518C9">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ne of the spectra data sets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InputSpectr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SpectraData </w:t>
                  </w:r>
                  <w:proofErr w:type="gramStart"/>
                  <w:r w:rsidRPr="006518C9">
                    <w:rPr>
                      <w:lang w:val="en-US"/>
                    </w:rPr>
                    <w:t>element which</w:t>
                  </w:r>
                  <w:proofErr w:type="gramEnd"/>
                  <w:r w:rsidRPr="006518C9">
                    <w:rPr>
                      <w:lang w:val="en-US"/>
                    </w:rPr>
                    <w:t xml:space="preserve"> locates the input spectra to an external fil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InputSpectra spectraData_ref="SD_4299_120114_20_Orbi2_ZC_QC_220_HSAd0-d4-1to1-3_Din.raw"&gt;&lt;/InputSpectra&gt;</w:t>
            </w:r>
          </w:p>
        </w:tc>
      </w:tr>
    </w:tbl>
    <w:p w:rsidR="00921A47" w:rsidRPr="006518C9" w:rsidRDefault="00921A47" w:rsidP="00921A47">
      <w:pPr>
        <w:rPr>
          <w:lang w:val="en-US"/>
        </w:rPr>
      </w:pPr>
    </w:p>
    <w:p w:rsidR="00921A47" w:rsidRPr="006518C9" w:rsidRDefault="00921A47" w:rsidP="00921A47">
      <w:pPr>
        <w:pStyle w:val="berschrift2"/>
      </w:pPr>
      <w:bookmarkStart w:id="150" w:name="_Toc476057231"/>
      <w:r w:rsidRPr="006518C9">
        <w:t>Element &lt;</w:t>
      </w:r>
      <w:bookmarkStart w:id="151" w:name="InputSpectrumIdentifications"/>
      <w:r w:rsidRPr="006518C9">
        <w:t>InputSpectrumIdentifications</w:t>
      </w:r>
      <w:bookmarkEnd w:id="151"/>
      <w:r w:rsidRPr="006518C9">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InputSpectrumIdentification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list of spectrum identifications that </w:t>
                  </w:r>
                  <w:proofErr w:type="gramStart"/>
                  <w:r w:rsidRPr="006518C9">
                    <w:rPr>
                      <w:lang w:val="en-US"/>
                    </w:rPr>
                    <w:t>were input</w:t>
                  </w:r>
                  <w:proofErr w:type="gramEnd"/>
                  <w:r w:rsidRPr="006518C9">
                    <w:rPr>
                      <w:lang w:val="en-US"/>
                    </w:rPr>
                    <w:t xml:space="preserve"> to the proces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InputSpectrumIdentifications spectrumIdentificationList_ref="SII_LIST_1"/&gt;</w:t>
            </w:r>
          </w:p>
        </w:tc>
      </w:tr>
    </w:tbl>
    <w:p w:rsidR="00921A47" w:rsidRPr="006518C9" w:rsidRDefault="00921A47" w:rsidP="00921A47">
      <w:pPr>
        <w:rPr>
          <w:lang w:val="en-US"/>
        </w:rPr>
      </w:pPr>
    </w:p>
    <w:p w:rsidR="00921A47" w:rsidRPr="006518C9" w:rsidRDefault="00921A47" w:rsidP="00921A47">
      <w:pPr>
        <w:pStyle w:val="berschrift2"/>
      </w:pPr>
      <w:bookmarkStart w:id="152" w:name="_Toc476057232"/>
      <w:r w:rsidRPr="006518C9">
        <w:t>Element &lt;</w:t>
      </w:r>
      <w:bookmarkStart w:id="153" w:name="IonType"/>
      <w:r w:rsidRPr="006518C9">
        <w:t>IonType</w:t>
      </w:r>
      <w:bookmarkEnd w:id="153"/>
      <w:r w:rsidRPr="006518C9">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6804" w:type="dxa"/>
            <w:vAlign w:val="center"/>
            <w:hideMark/>
          </w:tcPr>
          <w:p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rsidR="008F498D" w:rsidRPr="006518C9" w:rsidRDefault="008F498D" w:rsidP="008F498D">
            <w:pPr>
              <w:rPr>
                <w:lang w:val="en-US"/>
              </w:rPr>
            </w:pPr>
            <w:proofErr w:type="gramStart"/>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of ion e.g. b ion.</w:t>
            </w:r>
            <w:proofErr w:type="gramEnd"/>
            <w:r w:rsidR="00921A47" w:rsidRPr="006518C9">
              <w:rPr>
                <w:lang w:val="en-US"/>
              </w:rPr>
              <w:t xml:space="preserve"> Example: if b3 b7 b8 and b10 have been </w:t>
            </w:r>
            <w:r w:rsidRPr="006518C9">
              <w:rPr>
                <w:lang w:val="en-US"/>
              </w:rPr>
              <w:t>identified, the index attribute</w:t>
            </w:r>
          </w:p>
          <w:p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6804" w:type="dxa"/>
            <w:vAlign w:val="center"/>
            <w:hideMark/>
          </w:tcPr>
          <w:p w:rsidR="00921A47" w:rsidRPr="006518C9" w:rsidRDefault="00921A47">
            <w:pPr>
              <w:rPr>
                <w:sz w:val="24"/>
                <w:szCs w:val="24"/>
                <w:lang w:val="en-US"/>
              </w:rPr>
            </w:pPr>
            <w:r w:rsidRPr="006518C9">
              <w:rPr>
                <w:lang w:val="en-US"/>
              </w:rPr>
              <w:t xml:space="preserve">IonTypeType </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harge of the identified fragmentation ions.</w:t>
                  </w:r>
                  <w:proofErr w:type="gramEnd"/>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w:t>
                  </w:r>
                  <w:proofErr w:type="gramStart"/>
                  <w:r w:rsidRPr="006518C9">
                    <w:rPr>
                      <w:lang w:val="en-US"/>
                    </w:rPr>
                    <w:t>end point</w:t>
                  </w:r>
                  <w:proofErr w:type="gramEnd"/>
                  <w:r w:rsidRPr="006518C9">
                    <w:rPr>
                      <w:lang w:val="en-US"/>
                    </w:rPr>
                    <w:t xml:space="preserve"> - see specification document for examples. For immonium ions, the index is the position of the identified ion within the peptide sequence - if the peptide contains the same amino acid in multiple positions that </w:t>
                  </w:r>
                  <w:proofErr w:type="gramStart"/>
                  <w:r w:rsidRPr="006518C9">
                    <w:rPr>
                      <w:lang w:val="en-US"/>
                    </w:rPr>
                    <w:t>cannot be distinguished</w:t>
                  </w:r>
                  <w:proofErr w:type="gramEnd"/>
                  <w:r w:rsidRPr="006518C9">
                    <w:rPr>
                      <w:lang w:val="en-US"/>
                    </w:rPr>
                    <w:t xml:space="preserve">,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6804" w:type="dxa"/>
            <w:vAlign w:val="center"/>
            <w:hideMark/>
          </w:tcPr>
          <w:p w:rsidR="00921A47" w:rsidRPr="006518C9" w:rsidRDefault="00921A47">
            <w:pPr>
              <w:pStyle w:val="HTMLVorformatiert"/>
            </w:pPr>
            <w:r w:rsidRPr="006518C9">
              <w:t xml:space="preserve">              &lt;IonType charge="1" index="1 2 3 4 5 6 7 8 9 10 11 12 13 14 15 16 17 18 19 20 21 22 23"&gt;</w:t>
            </w:r>
          </w:p>
          <w:p w:rsidR="008F498D" w:rsidRPr="006518C9" w:rsidRDefault="00921A47">
            <w:pPr>
              <w:pStyle w:val="HTMLVorformatiert"/>
            </w:pPr>
            <w:r w:rsidRPr="006518C9">
              <w:t xml:space="preserve">                &lt;FragmentArray measure_ref="Measure_MZ" values="175.</w:t>
            </w:r>
            <w:r w:rsidR="008F498D" w:rsidRPr="006518C9">
              <w:t>1193695 232.1403961 289.1618958</w:t>
            </w:r>
          </w:p>
          <w:p w:rsidR="008F498D" w:rsidRPr="006518C9" w:rsidRDefault="00921A47">
            <w:pPr>
              <w:pStyle w:val="HTMLVorformatiert"/>
            </w:pPr>
            <w:r w:rsidRPr="006518C9">
              <w:t>452.2268982 509.2429504 566.2701416 653.2999268 710.3218994 767.3411</w:t>
            </w:r>
            <w:r w:rsidR="008F498D" w:rsidRPr="006518C9">
              <w:t>865 854.3770752 911.3968506 968</w:t>
            </w:r>
          </w:p>
          <w:p w:rsidR="008F498D" w:rsidRPr="006518C9" w:rsidRDefault="00921A47">
            <w:pPr>
              <w:pStyle w:val="HTMLVorformatiert"/>
            </w:pPr>
            <w:r w:rsidRPr="006518C9">
              <w:t>4257813 1065.472168 1122.492432 1285.553833 1399.612305 1456.62561 1513</w:t>
            </w:r>
            <w:r w:rsidR="008F498D" w:rsidRPr="006518C9">
              <w:t>.645874 1570.669067 1733.721191</w:t>
            </w:r>
          </w:p>
          <w:p w:rsidR="00921A47" w:rsidRPr="006518C9" w:rsidRDefault="00921A47">
            <w:pPr>
              <w:pStyle w:val="HTMLVorformatiert"/>
            </w:pPr>
            <w:r w:rsidRPr="006518C9">
              <w:t>1830.793213 1887.808105 1944.829834"/&gt;</w:t>
            </w:r>
          </w:p>
          <w:p w:rsidR="008F498D" w:rsidRPr="006518C9" w:rsidRDefault="00921A47">
            <w:pPr>
              <w:pStyle w:val="HTMLVorformatiert"/>
            </w:pPr>
            <w:r w:rsidRPr="006518C9">
              <w:t xml:space="preserve">                &lt;FragmentArray measure_ref="Measure_Int" values="</w:t>
            </w:r>
            <w:r w:rsidR="008F498D" w:rsidRPr="006518C9">
              <w:t>5939.5844726563 4933.5014648438</w:t>
            </w:r>
          </w:p>
          <w:p w:rsidR="008F498D" w:rsidRPr="006518C9" w:rsidRDefault="00921A47">
            <w:pPr>
              <w:pStyle w:val="HTMLVorformatiert"/>
            </w:pPr>
            <w:r w:rsidRPr="006518C9">
              <w:t>13310.7265625 5077.6694335938 5685.9287109375 13253.552734375 7620.094726</w:t>
            </w:r>
            <w:r w:rsidR="008F498D" w:rsidRPr="006518C9">
              <w:t>5625 7724.3696289063</w:t>
            </w:r>
          </w:p>
          <w:p w:rsidR="008F498D" w:rsidRPr="006518C9" w:rsidRDefault="00921A47">
            <w:pPr>
              <w:pStyle w:val="HTMLVorformatiert"/>
            </w:pPr>
            <w:r w:rsidRPr="006518C9">
              <w:t>16868.541015625 10552.126953125 11589.0576171875 7839.974121093</w:t>
            </w:r>
            <w:r w:rsidR="008F498D" w:rsidRPr="006518C9">
              <w:t>8 47821.64453125 60335.71484375</w:t>
            </w:r>
          </w:p>
          <w:p w:rsidR="008F498D" w:rsidRPr="006518C9" w:rsidRDefault="00921A47">
            <w:pPr>
              <w:pStyle w:val="HTMLVorformatiert"/>
            </w:pPr>
            <w:r w:rsidRPr="006518C9">
              <w:t>21759.3984375 8742.5595703125 11512.0908203125 18130.890625 30577.37</w:t>
            </w:r>
            <w:r w:rsidR="008F498D" w:rsidRPr="006518C9">
              <w:t>5 3801.3923339844 8051.07421875</w:t>
            </w:r>
          </w:p>
          <w:p w:rsidR="00921A47" w:rsidRPr="006518C9" w:rsidRDefault="00921A47">
            <w:pPr>
              <w:pStyle w:val="HTMLVorformatiert"/>
            </w:pPr>
            <w:r w:rsidRPr="006518C9">
              <w:t>1954.5501708984 4844.9125976563"/&gt;</w:t>
            </w:r>
          </w:p>
          <w:p w:rsidR="008F498D" w:rsidRPr="006518C9" w:rsidRDefault="00921A47">
            <w:pPr>
              <w:pStyle w:val="HTMLVorformatiert"/>
            </w:pPr>
            <w:r w:rsidRPr="006518C9">
              <w:t xml:space="preserve">                &lt;FragmentArray measure_ref="Measure_Erro</w:t>
            </w:r>
            <w:r w:rsidR="008F498D" w:rsidRPr="006518C9">
              <w:t>r" values="4.173258879802688E-4</w:t>
            </w:r>
          </w:p>
          <w:p w:rsidR="008F498D" w:rsidRPr="002971BD" w:rsidRDefault="00921A47">
            <w:pPr>
              <w:pStyle w:val="HTMLVorformatiert"/>
              <w:rPr>
                <w:lang w:val="de-DE"/>
              </w:rPr>
            </w:pPr>
            <w:r w:rsidRPr="002971BD">
              <w:rPr>
                <w:lang w:val="de-DE"/>
              </w:rPr>
              <w:t>-1.9794682032170385E-5 1.618474794895519E-5 0.0016900521</w:t>
            </w:r>
            <w:r w:rsidR="008F498D" w:rsidRPr="002971BD">
              <w:rPr>
                <w:lang w:val="de-DE"/>
              </w:rPr>
              <w:t>97886871 -0.0037214683721344954</w:t>
            </w:r>
          </w:p>
          <w:p w:rsidR="008F498D" w:rsidRPr="002971BD" w:rsidRDefault="00921A47">
            <w:pPr>
              <w:pStyle w:val="HTMLVorformatiert"/>
              <w:rPr>
                <w:lang w:val="de-DE"/>
              </w:rPr>
            </w:pPr>
            <w:r w:rsidRPr="002971BD">
              <w:rPr>
                <w:lang w:val="de-DE"/>
              </w:rPr>
              <w:t>0.0020060110579152024 -2.3719321211501665E-4 2.7168621795681247E-4 -0.0019049343</w:t>
            </w:r>
            <w:r w:rsidR="008F498D" w:rsidRPr="002971BD">
              <w:rPr>
                <w:lang w:val="de-DE"/>
              </w:rPr>
              <w:t>519554895</w:t>
            </w:r>
          </w:p>
          <w:p w:rsidR="008F498D" w:rsidRPr="002971BD" w:rsidRDefault="00921A47">
            <w:pPr>
              <w:pStyle w:val="HTMLVorformatiert"/>
              <w:rPr>
                <w:lang w:val="de-DE"/>
              </w:rPr>
            </w:pPr>
            <w:r w:rsidRPr="002971BD">
              <w:rPr>
                <w:lang w:val="de-DE"/>
              </w:rPr>
              <w:t>0.0019553613780090018 2.6704080801209784E-4 0.007734020</w:t>
            </w:r>
            <w:r w:rsidR="008F498D" w:rsidRPr="002971BD">
              <w:rPr>
                <w:lang w:val="de-DE"/>
              </w:rPr>
              <w:t>238103767 0.0013568713879976713</w:t>
            </w:r>
          </w:p>
          <w:p w:rsidR="008F498D" w:rsidRPr="002971BD" w:rsidRDefault="00921A47">
            <w:pPr>
              <w:pStyle w:val="HTMLVorformatiert"/>
              <w:rPr>
                <w:lang w:val="de-DE"/>
              </w:rPr>
            </w:pPr>
            <w:r w:rsidRPr="002971BD">
              <w:rPr>
                <w:lang w:val="de-DE"/>
              </w:rPr>
              <w:t>1.571508180404635E-4 -0.0017703817320580129 0.013774177</w:t>
            </w:r>
            <w:r w:rsidR="008F498D" w:rsidRPr="002971BD">
              <w:rPr>
                <w:lang w:val="de-DE"/>
              </w:rPr>
              <w:t>127970688 0.0056154565579618065</w:t>
            </w:r>
          </w:p>
          <w:p w:rsidR="008F498D" w:rsidRPr="002971BD" w:rsidRDefault="00921A47">
            <w:pPr>
              <w:pStyle w:val="HTMLVorformatiert"/>
              <w:rPr>
                <w:lang w:val="de-DE"/>
              </w:rPr>
            </w:pPr>
            <w:r w:rsidRPr="002971BD">
              <w:rPr>
                <w:lang w:val="de-DE"/>
              </w:rPr>
              <w:t>0.004415735988004599 0.006145015418042021 -0.005059517131940083 0.014198</w:t>
            </w:r>
            <w:r w:rsidR="008F498D" w:rsidRPr="002971BD">
              <w:rPr>
                <w:lang w:val="de-DE"/>
              </w:rPr>
              <w:t>63401793009</w:t>
            </w:r>
          </w:p>
          <w:p w:rsidR="00921A47" w:rsidRPr="002971BD" w:rsidRDefault="00921A47">
            <w:pPr>
              <w:pStyle w:val="HTMLVorformatiert"/>
              <w:rPr>
                <w:lang w:val="de-DE"/>
              </w:rPr>
            </w:pPr>
            <w:r w:rsidRPr="002971BD">
              <w:rPr>
                <w:lang w:val="de-DE"/>
              </w:rPr>
              <w:t>0.007626913448120831 0.007892192877989146"/&gt;</w:t>
            </w:r>
          </w:p>
          <w:p w:rsidR="00921A47" w:rsidRPr="002971BD" w:rsidRDefault="00921A47">
            <w:pPr>
              <w:pStyle w:val="HTMLVorformatiert"/>
              <w:rPr>
                <w:lang w:val="de-DE"/>
              </w:rPr>
            </w:pPr>
            <w:r w:rsidRPr="002971BD">
              <w:rPr>
                <w:lang w:val="de-DE"/>
              </w:rPr>
              <w:t xml:space="preserve">                &lt;cvParam cvRef="PSI-MS" accession="MS:1001220" name="frag: y ion"/&gt;</w:t>
            </w:r>
          </w:p>
          <w:p w:rsidR="00921A47" w:rsidRPr="006518C9" w:rsidRDefault="00921A47">
            <w:pPr>
              <w:pStyle w:val="HTMLVorformatiert"/>
            </w:pPr>
            <w:r w:rsidRPr="002971BD">
              <w:rPr>
                <w:lang w:val="de-DE"/>
              </w:rPr>
              <w:t xml:space="preserve">              </w:t>
            </w:r>
            <w:r w:rsidRPr="006518C9">
              <w:t>&lt;/IonType&gt;</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6804" w:type="dxa"/>
            <w:vAlign w:val="center"/>
            <w:hideMark/>
          </w:tcPr>
          <w:p w:rsidR="008F498D" w:rsidRPr="006518C9" w:rsidRDefault="00921A47">
            <w:pPr>
              <w:pStyle w:val="HTMLVorformatiert"/>
            </w:pPr>
            <w:r w:rsidRPr="006518C9">
              <w:t>Path /MzIdentML/DataCollection/AnalysisData/SpectrumIdentificationList/SpectrumIdentificationResult/</w:t>
            </w:r>
          </w:p>
          <w:p w:rsidR="00921A47" w:rsidRPr="006518C9" w:rsidRDefault="00921A47">
            <w:pPr>
              <w:pStyle w:val="HTMLVorformatiert"/>
            </w:pPr>
            <w:r w:rsidRPr="006518C9">
              <w:t>SpectrumIdentificationItem/Fragmentation/IonType</w:t>
            </w:r>
          </w:p>
          <w:p w:rsidR="00921A47" w:rsidRPr="006518C9" w:rsidRDefault="00921A47">
            <w:pPr>
              <w:pStyle w:val="HTMLVorformatiert"/>
            </w:pPr>
            <w:r w:rsidRPr="006518C9">
              <w:t xml:space="preserve">MAY supply a *child* term of </w:t>
            </w:r>
            <w:hyperlink r:id="rId172"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rsidR="00921A47" w:rsidRPr="006518C9" w:rsidRDefault="00921A47">
            <w:pPr>
              <w:pStyle w:val="HTMLVorformatiert"/>
            </w:pPr>
            <w:r w:rsidRPr="006518C9">
              <w:t xml:space="preserve">  e.g.: </w:t>
            </w:r>
            <w:hyperlink r:id="rId173"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Vorformatiert"/>
            </w:pPr>
            <w:r w:rsidRPr="006518C9">
              <w:t xml:space="preserve">  e.g.: </w:t>
            </w:r>
            <w:hyperlink r:id="rId174"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Vorformatiert"/>
            </w:pPr>
            <w:r w:rsidRPr="006518C9">
              <w:t xml:space="preserve">  e.g.: </w:t>
            </w:r>
            <w:hyperlink r:id="rId175"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Vorformatiert"/>
            </w:pPr>
            <w:r w:rsidRPr="006518C9">
              <w:t xml:space="preserve">  e.g.: </w:t>
            </w:r>
            <w:hyperlink r:id="rId176" w:tgtFrame="new" w:history="1">
              <w:r w:rsidRPr="006518C9">
                <w:rPr>
                  <w:rStyle w:val="Hyperlink"/>
                </w:rPr>
                <w:t>MS:1001220</w:t>
              </w:r>
            </w:hyperlink>
            <w:r w:rsidRPr="006518C9">
              <w:t xml:space="preserve"> (</w:t>
            </w:r>
            <w:r w:rsidRPr="006518C9">
              <w:rPr>
                <w:rStyle w:val="popup"/>
              </w:rPr>
              <w:t>frag: y ion</w:t>
            </w:r>
            <w:r w:rsidRPr="006518C9">
              <w:t xml:space="preserve">) </w:t>
            </w:r>
          </w:p>
          <w:p w:rsidR="00921A47" w:rsidRPr="006518C9" w:rsidRDefault="00921A47">
            <w:pPr>
              <w:pStyle w:val="HTMLVorformatiert"/>
            </w:pPr>
            <w:r w:rsidRPr="006518C9">
              <w:lastRenderedPageBreak/>
              <w:t xml:space="preserve">  e.g.: </w:t>
            </w:r>
            <w:hyperlink r:id="rId177" w:tgtFrame="new" w:history="1">
              <w:r w:rsidRPr="006518C9">
                <w:rPr>
                  <w:rStyle w:val="Hyperlink"/>
                </w:rPr>
                <w:t>MS:1001222</w:t>
              </w:r>
            </w:hyperlink>
            <w:r w:rsidRPr="006518C9">
              <w:t xml:space="preserve"> (</w:t>
            </w:r>
            <w:r w:rsidRPr="006518C9">
              <w:rPr>
                <w:rStyle w:val="popup"/>
              </w:rPr>
              <w:t>frag: b ion - H2O</w:t>
            </w:r>
            <w:r w:rsidRPr="006518C9">
              <w:t xml:space="preserve">) </w:t>
            </w:r>
          </w:p>
          <w:p w:rsidR="00921A47" w:rsidRPr="006518C9" w:rsidRDefault="00921A47">
            <w:pPr>
              <w:pStyle w:val="HTMLVorformatiert"/>
            </w:pPr>
            <w:r w:rsidRPr="006518C9">
              <w:t xml:space="preserve">  e.g.: </w:t>
            </w:r>
            <w:hyperlink r:id="rId178" w:tgtFrame="new" w:history="1">
              <w:r w:rsidRPr="006518C9">
                <w:rPr>
                  <w:rStyle w:val="Hyperlink"/>
                </w:rPr>
                <w:t>MS:1001223</w:t>
              </w:r>
            </w:hyperlink>
            <w:r w:rsidRPr="006518C9">
              <w:t xml:space="preserve"> (</w:t>
            </w:r>
            <w:r w:rsidRPr="006518C9">
              <w:rPr>
                <w:rStyle w:val="popup"/>
              </w:rPr>
              <w:t>frag: y ion - H2O</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79" w:tgtFrame="new" w:history="1">
              <w:r w:rsidRPr="002971BD">
                <w:rPr>
                  <w:rStyle w:val="Hyperlink"/>
                  <w:lang w:val="de-DE"/>
                </w:rPr>
                <w:t>MS:1001224</w:t>
              </w:r>
            </w:hyperlink>
            <w:r w:rsidRPr="002971BD">
              <w:rPr>
                <w:lang w:val="de-DE"/>
              </w:rPr>
              <w:t xml:space="preserve"> (</w:t>
            </w:r>
            <w:r w:rsidRPr="002971BD">
              <w:rPr>
                <w:rStyle w:val="popup"/>
                <w:lang w:val="de-DE"/>
              </w:rPr>
              <w:t>frag: b ion</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180" w:tgtFrame="new" w:history="1">
              <w:r w:rsidRPr="006518C9">
                <w:rPr>
                  <w:rStyle w:val="Hyperlink"/>
                </w:rPr>
                <w:t>MS:1001225</w:t>
              </w:r>
            </w:hyperlink>
            <w:r w:rsidRPr="006518C9">
              <w:t xml:space="preserve"> (</w:t>
            </w:r>
            <w:r w:rsidRPr="006518C9">
              <w:rPr>
                <w:rStyle w:val="popup"/>
              </w:rPr>
              <w:t>product ion m/z</w:t>
            </w:r>
            <w:r w:rsidRPr="006518C9">
              <w:t xml:space="preserve">) </w:t>
            </w:r>
          </w:p>
          <w:p w:rsidR="00921A47" w:rsidRPr="006518C9" w:rsidRDefault="00921A47">
            <w:pPr>
              <w:pStyle w:val="HTMLVorformatiert"/>
            </w:pPr>
            <w:r w:rsidRPr="006518C9">
              <w:t xml:space="preserve">  e.g.: </w:t>
            </w:r>
            <w:hyperlink r:id="rId181" w:tgtFrame="new" w:history="1">
              <w:r w:rsidRPr="006518C9">
                <w:rPr>
                  <w:rStyle w:val="Hyperlink"/>
                </w:rPr>
                <w:t>MS:1001227</w:t>
              </w:r>
            </w:hyperlink>
            <w:r w:rsidRPr="006518C9">
              <w:t xml:space="preserve"> (</w:t>
            </w:r>
            <w:r w:rsidRPr="006518C9">
              <w:rPr>
                <w:rStyle w:val="popup"/>
              </w:rPr>
              <w:t>product ion m/z error</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182" w:tgtFrame="new" w:history="1">
              <w:r w:rsidRPr="002971BD">
                <w:rPr>
                  <w:rStyle w:val="Hyperlink"/>
                  <w:lang w:val="de-DE"/>
                </w:rPr>
                <w:t>MS:1001228</w:t>
              </w:r>
            </w:hyperlink>
            <w:r w:rsidRPr="002971BD">
              <w:rPr>
                <w:lang w:val="de-DE"/>
              </w:rPr>
              <w:t xml:space="preserve"> (</w:t>
            </w:r>
            <w:r w:rsidRPr="002971BD">
              <w:rPr>
                <w:rStyle w:val="popup"/>
                <w:lang w:val="de-DE"/>
              </w:rPr>
              <w:t>frag: x ion</w:t>
            </w:r>
            <w:r w:rsidRPr="002971BD">
              <w:rPr>
                <w:lang w:val="de-DE"/>
              </w:rPr>
              <w:t xml:space="preserve">) </w:t>
            </w:r>
          </w:p>
          <w:p w:rsidR="00921A47" w:rsidRPr="006518C9" w:rsidRDefault="00921A47">
            <w:pPr>
              <w:pStyle w:val="HTMLVorformatiert"/>
            </w:pPr>
            <w:r w:rsidRPr="002971BD">
              <w:rPr>
                <w:lang w:val="de-DE"/>
              </w:rPr>
              <w:t xml:space="preserve">  </w:t>
            </w:r>
            <w:hyperlink r:id="rId183"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rsidR="00921A47" w:rsidRPr="006518C9" w:rsidRDefault="00921A47">
            <w:pPr>
              <w:pStyle w:val="HTMLVorformatiert"/>
            </w:pPr>
            <w:r w:rsidRPr="006518C9">
              <w:t>&lt;cvParam accession="MS:1001224" cvRef="PSI-MS" name="frag: b ion"/&gt;</w:t>
            </w:r>
          </w:p>
          <w:p w:rsidR="00921A47" w:rsidRPr="006518C9" w:rsidRDefault="00921A47">
            <w:pPr>
              <w:pStyle w:val="HTMLVorformatiert"/>
            </w:pPr>
            <w:r w:rsidRPr="006518C9">
              <w:t>&lt;cvParam accession="MS:1001220" cvRef="PSI-MS" name="frag: y ion"/&gt;</w:t>
            </w:r>
          </w:p>
          <w:p w:rsidR="00921A47" w:rsidRPr="006518C9" w:rsidRDefault="00921A47">
            <w:pPr>
              <w:pStyle w:val="HTMLVorformatiert"/>
            </w:pPr>
            <w:r w:rsidRPr="006518C9">
              <w:t>&lt;cvParam accession="MS:1002681" cvRef="PSI-MS" name="OpenXQuest:combined score" value="21.9678562261903"/&gt;</w:t>
            </w:r>
          </w:p>
          <w:p w:rsidR="00921A47" w:rsidRPr="006518C9" w:rsidRDefault="00921A47">
            <w:pPr>
              <w:pStyle w:val="HTMLVorformatiert"/>
            </w:pPr>
            <w:r w:rsidRPr="006518C9">
              <w:t>&lt;cvParam accession="MS:1002511" cvRef="PSI-MS" name="cross-link spectrum identification item" value="3050674907789158263"/&gt;</w:t>
            </w:r>
          </w:p>
          <w:p w:rsidR="00921A47" w:rsidRPr="006518C9" w:rsidRDefault="00921A47">
            <w:pPr>
              <w:pStyle w:val="HTMLVorformatiert"/>
            </w:pPr>
            <w:r w:rsidRPr="006518C9">
              <w:t>&lt;cvParam accession="MS:1000894" cvRef="PSI-MS" name="retention time" value="5468.0193" unitAccession="second" unitName="" unitCvRef="se"/&gt;</w:t>
            </w:r>
          </w:p>
          <w:p w:rsidR="00921A47" w:rsidRPr="006518C9" w:rsidRDefault="00921A47">
            <w:pPr>
              <w:pStyle w:val="HTMLVorformatiert"/>
            </w:pPr>
            <w:r w:rsidRPr="006518C9">
              <w:t>&lt;cvParam cvRef="PSI-MS" accession="MS:1001523" name="frag: precursor ion"/&gt;</w:t>
            </w:r>
          </w:p>
          <w:p w:rsidR="00921A47" w:rsidRPr="006518C9" w:rsidRDefault="00921A47">
            <w:pPr>
              <w:pStyle w:val="HTMLVorformatiert"/>
            </w:pPr>
            <w:r w:rsidRPr="006518C9">
              <w:t>&lt;cvParam cvRef="PSI-MS" accession="MS:1002466" name="PeptideShaker PSM score" value="0.0"/&gt;</w:t>
            </w:r>
          </w:p>
          <w:p w:rsidR="00921A47" w:rsidRPr="006518C9" w:rsidRDefault="00921A47">
            <w:pPr>
              <w:pStyle w:val="HTMLVorformatiert"/>
            </w:pPr>
            <w:r w:rsidRPr="006518C9">
              <w:t>&lt;cvParam cvRef="PSI-MS" accession="MS:1002467" name="PeptideShaker PSM confidence" value="0.0"/&gt;</w:t>
            </w:r>
          </w:p>
          <w:p w:rsidR="00921A47" w:rsidRPr="006518C9" w:rsidRDefault="00921A47">
            <w:pPr>
              <w:pStyle w:val="HTMLVorformatiert"/>
            </w:pPr>
            <w:r w:rsidRPr="006518C9">
              <w:t>&lt;cvParam cvRef="PSI-MS" accession="MS:1002469" name="PeptideShaker peptide confidence" value="4.0000000000000036"/&gt;</w:t>
            </w:r>
          </w:p>
          <w:p w:rsidR="00921A47" w:rsidRPr="006518C9" w:rsidRDefault="00921A47">
            <w:pPr>
              <w:pStyle w:val="HTMLVorformatiert"/>
            </w:pPr>
            <w:r w:rsidRPr="006518C9">
              <w:t>&lt;cvParam cvRef="PSI-MS" accession="MS:1002468" name="PeptideShaker peptide score" value="-0.0"/&gt;</w:t>
            </w:r>
          </w:p>
          <w:p w:rsidR="00921A47" w:rsidRPr="006518C9" w:rsidRDefault="00921A47">
            <w:pPr>
              <w:pStyle w:val="HTMLVorformatiert"/>
            </w:pPr>
            <w:r w:rsidRPr="006518C9">
              <w:t>&lt;cvParam cvRef="PSI-MS" accession="MS:1002500" name="peptide passes threshold" value="false"/&gt;</w:t>
            </w:r>
          </w:p>
          <w:p w:rsidR="00921A47" w:rsidRPr="006518C9" w:rsidRDefault="00921A47">
            <w:pPr>
              <w:pStyle w:val="HTMLVorformatiert"/>
            </w:pPr>
            <w:r w:rsidRPr="006518C9">
              <w:t>&lt;cvParam cvRef="PSI-MS" accession="MS:1002520" name="peptide group ID" value="QKAQAAATVVK"/&gt;</w:t>
            </w:r>
          </w:p>
          <w:p w:rsidR="00921A47" w:rsidRPr="006518C9" w:rsidRDefault="00921A47">
            <w:pPr>
              <w:pStyle w:val="HTMLVorformatiert"/>
            </w:pPr>
            <w:r w:rsidRPr="006518C9">
              <w:t>&lt;cvParam cvRef="PSI-MS" accession="MS:1001328" name="OMSSA:evalue" value="68.145917448381"/&gt;</w:t>
            </w:r>
          </w:p>
          <w:p w:rsidR="00921A47" w:rsidRPr="006518C9" w:rsidRDefault="00921A47">
            <w:pPr>
              <w:pStyle w:val="HTMLVorformatiert"/>
            </w:pPr>
            <w:r w:rsidRPr="006518C9">
              <w:t>&lt;cvParam cvRef="PSI-MS" accession="MS:1001117" name="theoretical mass" value="1113.6506071554904" unitCvRef="UO" unitAccession="UO:0000221" unitName="dalton"/&gt;</w:t>
            </w:r>
          </w:p>
          <w:p w:rsidR="00921A47" w:rsidRPr="006518C9" w:rsidRDefault="00921A47">
            <w:pPr>
              <w:pStyle w:val="HTMLVorformatiert"/>
            </w:pPr>
            <w:r w:rsidRPr="006518C9">
              <w:t>&lt;cvParam cvRef="PSI-MS" accession="MS:1002540" name="PeptideShaker PSM confidence type" value="Not Validated"/&gt;</w:t>
            </w:r>
          </w:p>
          <w:p w:rsidR="00921A47" w:rsidRPr="006518C9" w:rsidRDefault="00921A47">
            <w:pPr>
              <w:pStyle w:val="HTMLVorformatiert"/>
            </w:pPr>
            <w:r w:rsidRPr="006518C9">
              <w:t>&lt;cvParam cvRef="PSI-MS" accession="MS</w:t>
            </w:r>
            <w:proofErr w:type="gramStart"/>
            <w:r w:rsidRPr="006518C9">
              <w:t>:1000796</w:t>
            </w:r>
            <w:proofErr w:type="gramEnd"/>
            <w:r w:rsidRPr="006518C9">
              <w:t>" name="spectrum title" value="qExactive01819.13825.13825. File:"qExactive01819.raw", NativeID:"controllerType=0 controllerNumber=1 scan=13825""/&gt;</w:t>
            </w:r>
          </w:p>
          <w:p w:rsidR="00921A47" w:rsidRPr="006518C9" w:rsidRDefault="00921A47">
            <w:pPr>
              <w:pStyle w:val="HTMLVorformatiert"/>
            </w:pPr>
            <w:r w:rsidRPr="006518C9">
              <w:t>&lt;cvParam cvRef="PSI-MS" accession="MS:1001222" name="frag: b ion - H2O"/&gt;</w:t>
            </w:r>
          </w:p>
          <w:p w:rsidR="00921A47" w:rsidRPr="006518C9" w:rsidRDefault="00921A47">
            <w:pPr>
              <w:pStyle w:val="HTMLVorformatiert"/>
            </w:pPr>
            <w:r w:rsidRPr="006518C9">
              <w:t>&lt;cvParam cvRef="PSI-MS" accession="MS:1001239" name="frag: immonium ion"/&gt;</w:t>
            </w:r>
          </w:p>
          <w:p w:rsidR="00921A47" w:rsidRPr="006518C9" w:rsidRDefault="00921A47">
            <w:pPr>
              <w:pStyle w:val="HTMLVorformatiert"/>
            </w:pPr>
            <w:r w:rsidRPr="006518C9">
              <w:t>&lt;cvParam cvRef="PSI-MS" accession="MS:1001223" name="frag: y ion - H2O"/&gt;</w:t>
            </w:r>
          </w:p>
          <w:p w:rsidR="00921A47" w:rsidRPr="006518C9" w:rsidRDefault="00921A47">
            <w:pPr>
              <w:pStyle w:val="HTMLVorformatiert"/>
            </w:pPr>
            <w:r w:rsidRPr="006518C9">
              <w:t>&lt;cvParam cvRef="PSI-MS" accession="MS:1001233" name="frag: y ion - NH3"/&gt;</w:t>
            </w:r>
          </w:p>
          <w:p w:rsidR="00921A47" w:rsidRPr="006518C9" w:rsidRDefault="00921A47">
            <w:pPr>
              <w:pStyle w:val="HTMLVorformatiert"/>
            </w:pPr>
            <w:r w:rsidRPr="006518C9">
              <w:t>&lt;cvParam cvRef="PSI-MS" accession="MS:1001521" name="frag: precursor ion - H2O"/&gt;</w:t>
            </w:r>
          </w:p>
          <w:p w:rsidR="00921A47" w:rsidRPr="006518C9" w:rsidRDefault="00921A47">
            <w:pPr>
              <w:pStyle w:val="HTMLVorformatiert"/>
            </w:pPr>
            <w:r w:rsidRPr="006518C9">
              <w:t>&lt;cvParam cvRef="PSI-MS" accession="MS:1002536" name="D-Score" value="2:99.6124031007752:1:true"/&gt;</w:t>
            </w:r>
          </w:p>
          <w:p w:rsidR="00921A47" w:rsidRPr="006518C9" w:rsidRDefault="00921A47">
            <w:pPr>
              <w:pStyle w:val="HTMLVorformatiert"/>
            </w:pPr>
            <w:r w:rsidRPr="006518C9">
              <w:t>&lt;cvParam cvRef="PSI-MS" accession="MS:1001330" name="X!Tandem:expect" value="0.0067"/&gt;</w:t>
            </w:r>
          </w:p>
          <w:p w:rsidR="00921A47" w:rsidRPr="006518C9" w:rsidRDefault="00921A47">
            <w:pPr>
              <w:pStyle w:val="HTMLVorformatiert"/>
            </w:pPr>
            <w:r w:rsidRPr="006518C9">
              <w:t>&lt;cvParam cvRef="PSI-MS" accession="MS:1001232" name="frag: b ion - NH3"/&gt;</w:t>
            </w:r>
          </w:p>
          <w:p w:rsidR="00921A47" w:rsidRPr="006518C9" w:rsidRDefault="00921A47">
            <w:pPr>
              <w:pStyle w:val="HTMLVorformatiert"/>
            </w:pPr>
            <w:r w:rsidRPr="006518C9">
              <w:t>&lt;cvParam cvRef="PSI-MS" accession="MS:1001522" name="frag: precursor ion - NH3"/&gt;</w:t>
            </w:r>
          </w:p>
          <w:p w:rsidR="00921A47" w:rsidRPr="006518C9" w:rsidRDefault="00921A47">
            <w:pPr>
              <w:pStyle w:val="HTMLVorformatiert"/>
            </w:pPr>
            <w:r w:rsidRPr="006518C9">
              <w:t>&lt;cvParam cvRef="PSI-MS" accession="MS:1002674" name="frag: b ion - CH4OS"/&gt;</w:t>
            </w:r>
          </w:p>
          <w:p w:rsidR="00921A47" w:rsidRPr="006518C9" w:rsidRDefault="00921A47">
            <w:pPr>
              <w:pStyle w:val="HTMLVorformatiert"/>
            </w:pPr>
            <w:r w:rsidRPr="006518C9">
              <w:t>&lt;cvParam cvRef="PSI-MS" accession="MS:1001969" name="phosphoRS score" value="1:50.0:4:false"/&gt;</w:t>
            </w:r>
          </w:p>
          <w:p w:rsidR="00921A47" w:rsidRPr="006518C9" w:rsidRDefault="00921A47">
            <w:pPr>
              <w:pStyle w:val="HTMLVorformatiert"/>
            </w:pPr>
            <w:r w:rsidRPr="006518C9">
              <w:t>&lt;cvParam cvRef="PSI-MS" accession="MS:1002550" name="peptide:phosphoRS score" value="1:50.0:4:false"/&gt;</w:t>
            </w:r>
          </w:p>
          <w:p w:rsidR="00921A47" w:rsidRPr="006518C9" w:rsidRDefault="00921A47">
            <w:pPr>
              <w:pStyle w:val="HTMLVorformatiert"/>
            </w:pPr>
            <w:r w:rsidRPr="006518C9">
              <w:t>&lt;cvParam cvRef="PSI-MS" accession="MS:1002553" name="peptide:D-Score" value="1:1.4263074484944571:4:false"/&gt;</w:t>
            </w:r>
          </w:p>
          <w:p w:rsidR="00921A47" w:rsidRPr="006518C9" w:rsidRDefault="00921A47">
            <w:pPr>
              <w:pStyle w:val="HTMLVorformatiert"/>
            </w:pPr>
            <w:r w:rsidRPr="006518C9">
              <w:t>&lt;cvParam cvRef="PSI-MS" accession="MS:1002694" name="frag: precursor ion - CH4OS"/&gt;</w:t>
            </w:r>
          </w:p>
          <w:p w:rsidR="00921A47" w:rsidRPr="006518C9" w:rsidRDefault="00921A47">
            <w:pPr>
              <w:pStyle w:val="HTMLVorformatiert"/>
            </w:pPr>
            <w:r w:rsidRPr="006518C9">
              <w:t>&lt;cvParam cvRef="PSI-MS" accession="MS:1002686" name="frag: y ion - CH4OS"/&gt;</w:t>
            </w:r>
          </w:p>
        </w:tc>
      </w:tr>
      <w:tr w:rsidR="00921A47" w:rsidRPr="006518C9" w:rsidTr="008F498D">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6804" w:type="dxa"/>
            <w:vAlign w:val="center"/>
            <w:hideMark/>
          </w:tcPr>
          <w:p w:rsidR="00921A47" w:rsidRPr="006518C9" w:rsidRDefault="00921A47">
            <w:pPr>
              <w:pStyle w:val="HTMLVorformatiert"/>
            </w:pPr>
            <w:r w:rsidRPr="006518C9">
              <w:t>&lt;userParam name="cross-link_chain" unitName="xsd:string" values="alpha"/&gt;</w:t>
            </w:r>
          </w:p>
          <w:p w:rsidR="00921A47" w:rsidRPr="006518C9" w:rsidRDefault="00921A47">
            <w:pPr>
              <w:pStyle w:val="HTMLVorformatiert"/>
            </w:pPr>
            <w:r w:rsidRPr="006518C9">
              <w:t>&lt;userParam name="cross-link_ioncategory" unitName="xsd:string" values="ci"/&gt;</w:t>
            </w:r>
          </w:p>
        </w:tc>
      </w:tr>
    </w:tbl>
    <w:p w:rsidR="00921A47" w:rsidRPr="006518C9" w:rsidRDefault="00921A47" w:rsidP="00921A47">
      <w:pPr>
        <w:rPr>
          <w:lang w:val="en-US"/>
        </w:rPr>
      </w:pPr>
    </w:p>
    <w:p w:rsidR="00921A47" w:rsidRPr="006518C9" w:rsidRDefault="00921A47" w:rsidP="00921A47">
      <w:pPr>
        <w:pStyle w:val="berschrift2"/>
      </w:pPr>
      <w:bookmarkStart w:id="154" w:name="_Toc476057233"/>
      <w:r w:rsidRPr="006518C9">
        <w:t>Element &lt;</w:t>
      </w:r>
      <w:bookmarkStart w:id="155" w:name="MassTable"/>
      <w:r w:rsidRPr="006518C9">
        <w:t>MassTable</w:t>
      </w:r>
      <w:bookmarkEnd w:id="155"/>
      <w:r w:rsidRPr="006518C9">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masses of residues used in the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ass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specification of a single residue within the mass tabl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mbiguous residues e.g. X </w:t>
                  </w:r>
                  <w:proofErr w:type="gramStart"/>
                  <w:r w:rsidRPr="006518C9">
                    <w:rPr>
                      <w:lang w:val="en-US"/>
                    </w:rPr>
                    <w:t>can be specified</w:t>
                  </w:r>
                  <w:proofErr w:type="gramEnd"/>
                  <w:r w:rsidRPr="006518C9">
                    <w:rPr>
                      <w:lang w:val="en-US"/>
                    </w:rPr>
                    <w:t xml:space="preserve"> by the Code attribute and a set of parameters for example giving the different masses that will be used in the search.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lt;MassTable msLevel="1 2" id="MT"&gt;</w:t>
            </w:r>
          </w:p>
          <w:p w:rsidR="00921A47" w:rsidRPr="006518C9" w:rsidRDefault="00921A47">
            <w:pPr>
              <w:pStyle w:val="HTMLVorformatiert"/>
            </w:pPr>
            <w:r w:rsidRPr="006518C9">
              <w:t xml:space="preserve">    &lt;Residue mass="71.03712" code="A"/&gt;</w:t>
            </w:r>
          </w:p>
          <w:p w:rsidR="00921A47" w:rsidRPr="006518C9" w:rsidRDefault="00921A47">
            <w:pPr>
              <w:pStyle w:val="HTMLVorformatiert"/>
            </w:pPr>
            <w:r w:rsidRPr="006518C9">
              <w:t xml:space="preserve">    &lt;Residue mass="103.009186" code="C"/&gt;</w:t>
            </w:r>
          </w:p>
          <w:p w:rsidR="00921A47" w:rsidRPr="006518C9" w:rsidRDefault="00921A47">
            <w:pPr>
              <w:pStyle w:val="HTMLVorformatiert"/>
            </w:pPr>
            <w:r w:rsidRPr="006518C9">
              <w:t xml:space="preserve">    &lt;Residue mass="115.02694" code="D"/&gt;</w:t>
            </w:r>
          </w:p>
          <w:p w:rsidR="00921A47" w:rsidRPr="006518C9" w:rsidRDefault="00921A47">
            <w:pPr>
              <w:pStyle w:val="HTMLVorformatiert"/>
            </w:pPr>
            <w:r w:rsidRPr="006518C9">
              <w:t xml:space="preserve">    &lt;Residue mass="129.04259" code="E"/&gt;</w:t>
            </w:r>
          </w:p>
          <w:p w:rsidR="00921A47" w:rsidRPr="006518C9" w:rsidRDefault="00921A47">
            <w:pPr>
              <w:pStyle w:val="HTMLVorformatiert"/>
            </w:pPr>
            <w:r w:rsidRPr="006518C9">
              <w:t xml:space="preserve">    &lt;Residue mass="147.06842" code="F"/&gt;</w:t>
            </w:r>
          </w:p>
          <w:p w:rsidR="00921A47" w:rsidRPr="006518C9" w:rsidRDefault="00921A47">
            <w:pPr>
              <w:pStyle w:val="HTMLVorformatiert"/>
            </w:pPr>
            <w:r w:rsidRPr="006518C9">
              <w:t xml:space="preserve">    &lt;Residue mass="57.021465" code="G"/&gt;</w:t>
            </w:r>
          </w:p>
          <w:p w:rsidR="00921A47" w:rsidRPr="006518C9" w:rsidRDefault="00921A47">
            <w:pPr>
              <w:pStyle w:val="HTMLVorformatiert"/>
            </w:pPr>
            <w:r w:rsidRPr="006518C9">
              <w:t xml:space="preserve">  ...</w:t>
            </w:r>
          </w:p>
          <w:p w:rsidR="00921A47" w:rsidRPr="006518C9" w:rsidRDefault="00921A47">
            <w:pPr>
              <w:pStyle w:val="HTMLVorformatiert"/>
            </w:pPr>
            <w:r w:rsidRPr="006518C9">
              <w:t>&lt;/MassTab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MassTable</w:t>
            </w:r>
          </w:p>
          <w:p w:rsidR="00921A47" w:rsidRPr="006518C9" w:rsidRDefault="00921A47">
            <w:pPr>
              <w:pStyle w:val="HTMLVorformatiert"/>
            </w:pPr>
            <w:r w:rsidRPr="006518C9">
              <w:t xml:space="preserve">MAY supply a *child* term of </w:t>
            </w:r>
            <w:hyperlink r:id="rId184" w:tgtFrame="new" w:history="1">
              <w:r w:rsidRPr="006518C9">
                <w:rPr>
                  <w:rStyle w:val="Hyperlink"/>
                </w:rPr>
                <w:t>MS:1001354</w:t>
              </w:r>
            </w:hyperlink>
            <w:r w:rsidRPr="006518C9">
              <w:t xml:space="preserve"> (</w:t>
            </w:r>
            <w:r w:rsidRPr="006518C9">
              <w:rPr>
                <w:rStyle w:val="popup"/>
              </w:rPr>
              <w:t>mass table options</w:t>
            </w:r>
            <w:r w:rsidRPr="006518C9">
              <w:t>) one or more times</w:t>
            </w:r>
          </w:p>
          <w:p w:rsidR="00921A47" w:rsidRPr="006518C9" w:rsidRDefault="00921A47">
            <w:pPr>
              <w:pStyle w:val="HTMLVorformatiert"/>
            </w:pPr>
            <w:r w:rsidRPr="006518C9">
              <w:t xml:space="preserve">  e.g.: </w:t>
            </w:r>
            <w:hyperlink r:id="rId185"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rsidR="00921A47" w:rsidRPr="006518C9" w:rsidRDefault="00921A47" w:rsidP="00921A47">
      <w:pPr>
        <w:rPr>
          <w:lang w:val="en-US"/>
        </w:rPr>
      </w:pPr>
    </w:p>
    <w:p w:rsidR="00921A47" w:rsidRPr="006518C9" w:rsidRDefault="00921A47" w:rsidP="00921A47">
      <w:pPr>
        <w:pStyle w:val="berschrift2"/>
      </w:pPr>
      <w:bookmarkStart w:id="156" w:name="_Toc476057234"/>
      <w:r w:rsidRPr="006518C9">
        <w:t>Element &lt;</w:t>
      </w:r>
      <w:bookmarkStart w:id="157" w:name="Measure"/>
      <w:r w:rsidRPr="006518C9">
        <w:t>Measure</w:t>
      </w:r>
      <w:bookmarkEnd w:id="157"/>
      <w:r w:rsidRPr="006518C9">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Measur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Measure id="Measure_Int"&gt;</w:t>
            </w:r>
          </w:p>
          <w:p w:rsidR="00921A47" w:rsidRPr="006518C9" w:rsidRDefault="00921A47">
            <w:pPr>
              <w:pStyle w:val="HTMLVorformatiert"/>
            </w:pPr>
            <w:r w:rsidRPr="006518C9">
              <w:t xml:space="preserve">            &lt;cvParam cvRef="PSI-MS" accession="MS:1001226" name="product ion intensity" unitCvRef="PSI-MS" unitAccession="MS:1000131" unitName="number of detector counts"/&gt;</w:t>
            </w:r>
          </w:p>
          <w:p w:rsidR="00921A47" w:rsidRPr="006518C9" w:rsidRDefault="00921A47">
            <w:pPr>
              <w:pStyle w:val="HTMLVorformatiert"/>
            </w:pPr>
            <w:r w:rsidRPr="006518C9">
              <w:t xml:space="preserve">          &lt;/Measur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AnalysisData/SpectrumIdentificationList/FragmentationTable/Measure</w:t>
            </w:r>
          </w:p>
          <w:p w:rsidR="00921A47" w:rsidRPr="006518C9" w:rsidRDefault="00921A47">
            <w:pPr>
              <w:pStyle w:val="HTMLVorformatiert"/>
            </w:pPr>
            <w:r w:rsidRPr="006518C9">
              <w:t xml:space="preserve">MUST supply term </w:t>
            </w:r>
            <w:hyperlink r:id="rId186" w:tgtFrame="new" w:history="1">
              <w:r w:rsidRPr="006518C9">
                <w:rPr>
                  <w:rStyle w:val="Hyperlink"/>
                </w:rPr>
                <w:t>MS:1001226</w:t>
              </w:r>
            </w:hyperlink>
            <w:r w:rsidRPr="006518C9">
              <w:t xml:space="preserve"> (</w:t>
            </w:r>
            <w:r w:rsidRPr="006518C9">
              <w:rPr>
                <w:rStyle w:val="popup"/>
              </w:rPr>
              <w:t>product ion intensity</w:t>
            </w:r>
            <w:r w:rsidRPr="006518C9">
              <w:t>) only once</w:t>
            </w:r>
          </w:p>
          <w:p w:rsidR="00921A47" w:rsidRPr="006518C9" w:rsidRDefault="00921A47">
            <w:pPr>
              <w:pStyle w:val="HTMLVorformatiert"/>
            </w:pPr>
            <w:r w:rsidRPr="006518C9">
              <w:t xml:space="preserve">MUST supply term </w:t>
            </w:r>
            <w:hyperlink r:id="rId187" w:tgtFrame="new" w:history="1">
              <w:r w:rsidRPr="006518C9">
                <w:rPr>
                  <w:rStyle w:val="Hyperlink"/>
                </w:rPr>
                <w:t>MS:1001225</w:t>
              </w:r>
            </w:hyperlink>
            <w:r w:rsidRPr="006518C9">
              <w:t xml:space="preserve"> (</w:t>
            </w:r>
            <w:r w:rsidRPr="006518C9">
              <w:rPr>
                <w:rStyle w:val="popup"/>
              </w:rPr>
              <w:t>product ion m/z</w:t>
            </w:r>
            <w:r w:rsidRPr="006518C9">
              <w:t>) only once</w:t>
            </w:r>
          </w:p>
          <w:p w:rsidR="00921A47" w:rsidRPr="006518C9" w:rsidRDefault="00921A47">
            <w:pPr>
              <w:pStyle w:val="HTMLVorformatiert"/>
            </w:pPr>
            <w:r w:rsidRPr="006518C9">
              <w:t xml:space="preserve">MUST supply term </w:t>
            </w:r>
            <w:hyperlink r:id="rId188"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225" cvRef="PSI-MS" unitCvRef="PSI-MS" unitName="m/z" unitAccession="MS:1000040" name="product ion m/z"/&gt;</w:t>
            </w:r>
          </w:p>
          <w:p w:rsidR="00921A47" w:rsidRPr="006518C9" w:rsidRDefault="00921A47">
            <w:pPr>
              <w:pStyle w:val="HTMLVorformatiert"/>
            </w:pPr>
            <w:r w:rsidRPr="006518C9">
              <w:t>&lt;cvParam accession="MS:1001226" cvRef="PSI-MS" unitCvRef="PSI-MS" unitName="number of detector counts" unitAccession="MS:1000131"  name="product ion intensity"/&gt;</w:t>
            </w:r>
          </w:p>
          <w:p w:rsidR="00921A47" w:rsidRPr="006518C9" w:rsidRDefault="00921A47">
            <w:pPr>
              <w:pStyle w:val="HTMLVorformatiert"/>
            </w:pPr>
            <w:r w:rsidRPr="006518C9">
              <w:t>&lt;cvParam accession="MS:1001227" cvRef="PSI-MS" unitCvRef="PSI-MS" unitName="m/z" unitAccession="MS:1000040" name="product ion m/z error"/&gt;</w:t>
            </w:r>
          </w:p>
        </w:tc>
      </w:tr>
    </w:tbl>
    <w:p w:rsidR="00921A47" w:rsidRPr="006518C9" w:rsidRDefault="00921A47" w:rsidP="00921A47">
      <w:pPr>
        <w:rPr>
          <w:lang w:val="en-US"/>
        </w:rPr>
      </w:pPr>
    </w:p>
    <w:p w:rsidR="00921A47" w:rsidRPr="006518C9" w:rsidRDefault="00921A47" w:rsidP="00921A47">
      <w:pPr>
        <w:pStyle w:val="berschrift2"/>
      </w:pPr>
      <w:bookmarkStart w:id="158" w:name="_Toc476057235"/>
      <w:r w:rsidRPr="006518C9">
        <w:t>Element &lt;</w:t>
      </w:r>
      <w:bookmarkStart w:id="159" w:name="Modification"/>
      <w:r w:rsidRPr="006518C9">
        <w:t>Modification</w:t>
      </w:r>
      <w:bookmarkEnd w:id="159"/>
      <w:r w:rsidRPr="006518C9">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molecule modification specification.</w:t>
            </w:r>
            <w:proofErr w:type="gramEnd"/>
            <w:r w:rsidRPr="006518C9">
              <w:rPr>
                <w:lang w:val="en-US"/>
              </w:rPr>
              <w:t xml:space="preserve">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w:t>
            </w:r>
            <w:r w:rsidRPr="006518C9">
              <w:rPr>
                <w:lang w:val="en-US"/>
              </w:rPr>
              <w:lastRenderedPageBreak/>
              <w:t xml:space="preserve">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tomic mass delta considering the natural distribution of isotopes in Daltons.</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If the modification location is unknown e.g. for PMF data, this attribute should be omitted.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tomic mass delta when assuming only the most common isotope of elements in Daltons.</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w:t>
                  </w:r>
                  <w:proofErr w:type="gramStart"/>
                  <w:r w:rsidRPr="006518C9">
                    <w:rPr>
                      <w:lang w:val="en-US"/>
                    </w:rPr>
                    <w:t>is assumed</w:t>
                  </w:r>
                  <w:proofErr w:type="gramEnd"/>
                  <w:r w:rsidRPr="006518C9">
                    <w:rPr>
                      <w:lang w:val="en-US"/>
                    </w:rPr>
                    <w:t xml:space="preserve"> that the exact residue modified is unknown i.e. the modification is to ONE of the residues listed. Multiple residues would usually only be specified for PMF data.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Modification location="10" residues="K" monoisotopicMassDelta="138.0680796"&gt; </w:t>
            </w:r>
          </w:p>
          <w:p w:rsidR="00921A47" w:rsidRPr="006518C9" w:rsidRDefault="00921A47">
            <w:pPr>
              <w:pStyle w:val="HTMLVorformatiert"/>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rsidR="00921A47" w:rsidRPr="006518C9" w:rsidRDefault="00921A47">
            <w:pPr>
              <w:pStyle w:val="HTMLVorformatiert"/>
            </w:pPr>
            <w:r w:rsidRPr="006518C9">
              <w:t xml:space="preserve">      &lt;cvParam accession="MS:1002509" cvRef="PSI-MS" name="cross-link donor" value="11309529182388590588"/&gt;</w:t>
            </w:r>
          </w:p>
          <w:p w:rsidR="00921A47" w:rsidRPr="006518C9" w:rsidRDefault="00921A47">
            <w:pPr>
              <w:pStyle w:val="HTMLVorformatiert"/>
            </w:pPr>
            <w:r w:rsidRPr="006518C9">
              <w:t xml:space="preserve">    &lt;/Modification&gt; </w:t>
            </w:r>
          </w:p>
        </w:tc>
      </w:tr>
      <w:tr w:rsidR="00921A47" w:rsidRPr="006518C9" w:rsidTr="008F498D">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UNIMOD" accession="UNIMOD:35" name="Oxidation"&gt;&lt;/cvParam&gt;</w:t>
            </w:r>
          </w:p>
          <w:p w:rsidR="00921A47" w:rsidRPr="006518C9" w:rsidRDefault="00921A47">
            <w:pPr>
              <w:pStyle w:val="HTMLVorformatiert"/>
            </w:pPr>
            <w:r w:rsidRPr="006518C9">
              <w:t>&lt;cvParam cvRef="UNIMOD" accession="UNIMOD:37" name="Trimethyl"&gt;&lt;/cvParam&gt;</w:t>
            </w:r>
          </w:p>
          <w:p w:rsidR="00921A47" w:rsidRPr="006518C9" w:rsidRDefault="00921A47">
            <w:pPr>
              <w:pStyle w:val="HTMLVorformatiert"/>
            </w:pPr>
            <w:r w:rsidRPr="006518C9">
              <w:t>&lt;cvParam cvRef="UNIMOD" accession="UNIMOD:4" name="Carbamidomethyl"&gt;&lt;/cvParam&gt;</w:t>
            </w:r>
          </w:p>
          <w:p w:rsidR="00921A47" w:rsidRPr="006518C9" w:rsidRDefault="00921A47">
            <w:pPr>
              <w:pStyle w:val="HTMLVorformatiert"/>
            </w:pPr>
            <w:r w:rsidRPr="006518C9">
              <w:t>&lt;cvParam cvRef="UNIMOD" accession="UNIMOD:27" name="Glu-&gt;pyro-Glu"&gt;&lt;/cvParam&gt;</w:t>
            </w:r>
          </w:p>
          <w:p w:rsidR="00921A47" w:rsidRPr="006518C9" w:rsidRDefault="00921A47">
            <w:pPr>
              <w:pStyle w:val="HTMLVorformatiert"/>
            </w:pPr>
            <w:r w:rsidRPr="006518C9">
              <w:t>&lt;cvParam cvRef="UNIMOD" accession="UNIMOD:1" name="Acetyl"&gt;&lt;/cvParam&gt;</w:t>
            </w:r>
          </w:p>
          <w:p w:rsidR="00921A47" w:rsidRPr="006518C9" w:rsidRDefault="00921A47">
            <w:pPr>
              <w:pStyle w:val="HTMLVorformatiert"/>
            </w:pPr>
            <w:r w:rsidRPr="006518C9">
              <w:t>&lt;cvParam cvRef="UNIMOD" accession="UNIMOD:385" name="Ammonia-loss"&gt;&lt;/cvParam&gt;</w:t>
            </w:r>
          </w:p>
          <w:p w:rsidR="00921A47" w:rsidRPr="006518C9" w:rsidRDefault="00921A47">
            <w:pPr>
              <w:pStyle w:val="HTMLVorformatiert"/>
            </w:pPr>
            <w:r w:rsidRPr="006518C9">
              <w:t>&lt;cvParam cvRef="UNIMOD" accession="UNIMOD:28" name="Gln-&gt;pyro-Glu"&gt;&lt;/cvParam&gt;</w:t>
            </w:r>
          </w:p>
          <w:p w:rsidR="00921A47" w:rsidRPr="006518C9" w:rsidRDefault="00921A47">
            <w:pPr>
              <w:pStyle w:val="HTMLVorformatiert"/>
            </w:pPr>
            <w:r w:rsidRPr="006518C9">
              <w:t>&lt;cvParam cvRef="UNIMOD" accession="UNIMOD:575" name="Gly-&gt;Val"&gt;&lt;/cvParam&gt;</w:t>
            </w:r>
          </w:p>
          <w:p w:rsidR="00921A47" w:rsidRPr="006518C9" w:rsidRDefault="00921A47">
            <w:pPr>
              <w:pStyle w:val="HTMLVorformatiert"/>
            </w:pPr>
            <w:r w:rsidRPr="006518C9">
              <w:t>&lt;cvParam accession="UNIMOD:214" cvRef="UNIMOD" name="iTRAQ4plex"/&gt;</w:t>
            </w:r>
          </w:p>
          <w:p w:rsidR="00921A47" w:rsidRPr="006518C9" w:rsidRDefault="00921A47">
            <w:pPr>
              <w:pStyle w:val="HTMLVorformatiert"/>
            </w:pPr>
            <w:r w:rsidRPr="006518C9">
              <w:t>&lt;cvParam accession="UNIMOD:7" cvRef="UNIMOD" name="Deamidated"/&gt;</w:t>
            </w:r>
          </w:p>
          <w:p w:rsidR="00921A47" w:rsidRPr="006518C9" w:rsidRDefault="00921A47">
            <w:pPr>
              <w:pStyle w:val="HTMLVorformatiert"/>
            </w:pPr>
            <w:r w:rsidRPr="006518C9">
              <w:t>&lt;cvParam accession="UNIMOD:39" cvRef="UNIMOD" name="Methylthio"/&gt;</w:t>
            </w:r>
          </w:p>
          <w:p w:rsidR="00921A47" w:rsidRPr="006518C9" w:rsidRDefault="00921A47">
            <w:pPr>
              <w:pStyle w:val="HTMLVorformatiert"/>
            </w:pPr>
            <w:r w:rsidRPr="006518C9">
              <w:t>&lt;cvParam accession=</w:t>
            </w:r>
            <w:r w:rsidR="004B085B" w:rsidRPr="006518C9">
              <w:t>"</w:t>
            </w:r>
            <w:r w:rsidR="00E12150" w:rsidRPr="006518C9">
              <w:t>XLMOD:</w:t>
            </w:r>
            <w:r w:rsidRPr="006518C9">
              <w:t>0</w:t>
            </w:r>
            <w:r w:rsidR="00E12150" w:rsidRPr="006518C9">
              <w:t>2001</w:t>
            </w:r>
            <w:r w:rsidRPr="006518C9">
              <w:t>" cvRef="XLMOD" name="DSS"/&gt;</w:t>
            </w:r>
          </w:p>
          <w:p w:rsidR="00921A47" w:rsidRPr="006518C9" w:rsidRDefault="00921A47">
            <w:pPr>
              <w:pStyle w:val="HTMLVorformatiert"/>
            </w:pPr>
            <w:r w:rsidRPr="006518C9">
              <w:t>&lt;cvParam accession="MS:1002509" cvRef="PSI-MS" name="cross-link donor" value="11309529182388590588"/&gt;</w:t>
            </w:r>
          </w:p>
          <w:p w:rsidR="00921A47" w:rsidRPr="006518C9" w:rsidRDefault="00921A47">
            <w:pPr>
              <w:pStyle w:val="HTMLVorformatiert"/>
            </w:pPr>
            <w:r w:rsidRPr="006518C9">
              <w:t>&lt;cvParam accession="MS:1002510" cvRef="PSI-MS" name="cross-link acceptor" value="2399294065069360606"/&gt;</w:t>
            </w:r>
          </w:p>
          <w:p w:rsidR="00921A47" w:rsidRPr="006518C9" w:rsidRDefault="00921A47">
            <w:pPr>
              <w:pStyle w:val="HTMLVorformatiert"/>
            </w:pPr>
            <w:r w:rsidRPr="006518C9">
              <w:t>&lt;cvParam</w:t>
            </w:r>
            <w:r w:rsidR="0068749C" w:rsidRPr="006518C9">
              <w:t xml:space="preserve"> accession="UNIMOD:1020" name="x</w:t>
            </w:r>
            <w:r w:rsidRPr="006518C9">
              <w:t>link:DSS" cvRef="UNIMOD"/&gt;</w:t>
            </w:r>
          </w:p>
          <w:p w:rsidR="00921A47" w:rsidRPr="006518C9" w:rsidRDefault="00921A47">
            <w:pPr>
              <w:pStyle w:val="HTMLVorformatiert"/>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rsidR="00921A47" w:rsidRPr="006518C9" w:rsidRDefault="00921A47">
            <w:pPr>
              <w:pStyle w:val="HTMLVorformatiert"/>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rsidR="00921A47" w:rsidRPr="006518C9" w:rsidRDefault="00921A47">
            <w:pPr>
              <w:pStyle w:val="HTMLVorformatiert"/>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rsidR="00921A47" w:rsidRPr="006518C9" w:rsidRDefault="00921A47">
            <w:pPr>
              <w:pStyle w:val="HTMLVorformatiert"/>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rsidR="00921A47" w:rsidRPr="006518C9" w:rsidRDefault="00921A47" w:rsidP="00012EA6">
            <w:pPr>
              <w:pStyle w:val="HTMLVorformatiert"/>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rsidR="00921A47" w:rsidRPr="006518C9" w:rsidRDefault="001511D0" w:rsidP="00921A47">
      <w:pPr>
        <w:rPr>
          <w:b/>
          <w:lang w:val="en-US"/>
        </w:rPr>
      </w:pPr>
      <w:r w:rsidRPr="006518C9">
        <w:rPr>
          <w:b/>
          <w:lang w:val="en-US"/>
        </w:rPr>
        <w:t>Example for cross-linking:</w:t>
      </w:r>
    </w:p>
    <w:p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rsidR="001511D0" w:rsidRPr="006518C9" w:rsidRDefault="001511D0" w:rsidP="001511D0">
      <w:pPr>
        <w:rPr>
          <w:lang w:val="en-US"/>
        </w:rPr>
      </w:pPr>
    </w:p>
    <w:p w:rsidR="00921A47" w:rsidRPr="006518C9" w:rsidRDefault="00921A47" w:rsidP="00921A47">
      <w:pPr>
        <w:pStyle w:val="berschrift2"/>
      </w:pPr>
      <w:bookmarkStart w:id="160" w:name="_Toc476057236"/>
      <w:r w:rsidRPr="006518C9">
        <w:t>Element &lt;</w:t>
      </w:r>
      <w:bookmarkStart w:id="161" w:name="ModificationParams"/>
      <w:r w:rsidRPr="006518C9">
        <w:t>ModificationParams</w:t>
      </w:r>
      <w:bookmarkEnd w:id="161"/>
      <w:r w:rsidRPr="006518C9">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Type:</w:t>
            </w:r>
          </w:p>
        </w:tc>
        <w:tc>
          <w:tcPr>
            <w:tcW w:w="0" w:type="auto"/>
            <w:vAlign w:val="center"/>
            <w:hideMark/>
          </w:tcPr>
          <w:p w:rsidR="00921A47" w:rsidRPr="006518C9" w:rsidRDefault="00921A47">
            <w:pPr>
              <w:rPr>
                <w:sz w:val="24"/>
                <w:szCs w:val="24"/>
                <w:lang w:val="en-US"/>
              </w:rPr>
            </w:pPr>
            <w:r w:rsidRPr="006518C9">
              <w:rPr>
                <w:lang w:val="en-US"/>
              </w:rPr>
              <w:t xml:space="preserve">ModificationParam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Specification of a search modification as parameter for a spectra search.</w:t>
                  </w:r>
                  <w:proofErr w:type="gramEnd"/>
                  <w:r w:rsidRPr="006518C9">
                    <w:rPr>
                      <w:lang w:val="en-US"/>
                    </w:rPr>
                    <w:t xml:space="preserve">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ModificationParams&gt;</w:t>
            </w:r>
          </w:p>
          <w:p w:rsidR="00921A47" w:rsidRPr="006518C9" w:rsidRDefault="00921A47">
            <w:pPr>
              <w:pStyle w:val="HTMLVorformatiert"/>
            </w:pPr>
            <w:r w:rsidRPr="006518C9">
              <w:t xml:space="preserve">    &lt;SearchModification residues="M" massDelta="15.9949" fixedMod="false"&gt;</w:t>
            </w:r>
          </w:p>
          <w:p w:rsidR="00921A47" w:rsidRPr="006518C9" w:rsidRDefault="00921A47">
            <w:pPr>
              <w:pStyle w:val="HTMLVorformatiert"/>
            </w:pPr>
            <w:r w:rsidRPr="006518C9">
              <w:t xml:space="preserve">        &lt;cvParam accession="UNIMOD:35" cvRef="UNIMOD" name="Oxidation"/&gt;</w:t>
            </w:r>
          </w:p>
          <w:p w:rsidR="00921A47" w:rsidRPr="006518C9" w:rsidRDefault="00921A47">
            <w:pPr>
              <w:pStyle w:val="HTMLVorformatiert"/>
            </w:pPr>
            <w:r w:rsidRPr="006518C9">
              <w:t xml:space="preserve">    &lt;/SearchModification&gt;</w:t>
            </w:r>
          </w:p>
          <w:p w:rsidR="00921A47" w:rsidRPr="006518C9" w:rsidRDefault="00921A47">
            <w:pPr>
              <w:pStyle w:val="HTMLVorformatiert"/>
            </w:pPr>
            <w:r w:rsidRPr="006518C9">
              <w:t xml:space="preserve">    &lt;SearchModification residues="." massDelta="144.102" fixedMod="false"&gt;</w:t>
            </w:r>
          </w:p>
          <w:p w:rsidR="00921A47" w:rsidRPr="006518C9" w:rsidRDefault="00921A47">
            <w:pPr>
              <w:pStyle w:val="HTMLVorformatiert"/>
            </w:pPr>
            <w:r w:rsidRPr="006518C9">
              <w:t xml:space="preserve">        &lt;cvParam accession="UNIMOD:214" cvRef="UNIMOD" name="iTRAQ4plex"/&gt;</w:t>
            </w:r>
          </w:p>
          <w:p w:rsidR="00921A47" w:rsidRPr="006518C9" w:rsidRDefault="00921A47">
            <w:pPr>
              <w:pStyle w:val="HTMLVorformatiert"/>
            </w:pPr>
            <w:r w:rsidRPr="006518C9">
              <w:t xml:space="preserve">        &lt;cvParam accession="MS:1001189" cvRef="PSI-MS" name="modification specificity peptide N-term"/&gt;</w:t>
            </w:r>
          </w:p>
          <w:p w:rsidR="00921A47" w:rsidRPr="006518C9" w:rsidRDefault="00921A47">
            <w:pPr>
              <w:pStyle w:val="HTMLVorformatiert"/>
            </w:pPr>
            <w:r w:rsidRPr="006518C9">
              <w:t xml:space="preserve">  ...</w:t>
            </w:r>
          </w:p>
          <w:p w:rsidR="00921A47" w:rsidRPr="006518C9" w:rsidRDefault="00921A47">
            <w:pPr>
              <w:pStyle w:val="HTMLVorformatiert"/>
            </w:pPr>
            <w:r w:rsidRPr="006518C9">
              <w:t>&lt;/ModificationParams&gt;</w:t>
            </w:r>
          </w:p>
        </w:tc>
      </w:tr>
    </w:tbl>
    <w:p w:rsidR="00921A47" w:rsidRPr="006518C9" w:rsidRDefault="00921A47" w:rsidP="00921A47">
      <w:pPr>
        <w:rPr>
          <w:lang w:val="en-US"/>
        </w:rPr>
      </w:pPr>
    </w:p>
    <w:p w:rsidR="00921A47" w:rsidRPr="006518C9" w:rsidRDefault="00921A47" w:rsidP="00921A47">
      <w:pPr>
        <w:pStyle w:val="berschrift2"/>
      </w:pPr>
      <w:bookmarkStart w:id="162" w:name="_Toc476057237"/>
      <w:r w:rsidRPr="006518C9">
        <w:t>Element &lt;</w:t>
      </w:r>
      <w:bookmarkStart w:id="163" w:name="Organization"/>
      <w:r w:rsidRPr="006518C9">
        <w:t>Organization</w:t>
      </w:r>
      <w:bookmarkEnd w:id="163"/>
      <w:r w:rsidRPr="006518C9">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Organiz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Organization name="PeptideShaker developers" id="PS_DEV"&gt;</w:t>
            </w:r>
          </w:p>
          <w:p w:rsidR="00921A47" w:rsidRPr="006518C9" w:rsidRDefault="00921A47">
            <w:pPr>
              <w:pStyle w:val="HTMLVorformatiert"/>
            </w:pPr>
            <w:r w:rsidRPr="006518C9">
              <w:t xml:space="preserve">      &lt;cvParam cvRef="PSI-MS" accession="MS:1000586" name="contact name" value="PeptideShaker developers"/&gt;</w:t>
            </w:r>
          </w:p>
          <w:p w:rsidR="00921A47" w:rsidRPr="006518C9" w:rsidRDefault="00921A47">
            <w:pPr>
              <w:pStyle w:val="HTMLVorformatiert"/>
            </w:pPr>
            <w:r w:rsidRPr="006518C9">
              <w:t xml:space="preserve">      &lt;cvParam cvRef="PSI-MS" accession="MS:1000587" name="contact address" value="Proteomics Unit, Building for Basic Biology, University of Bergen, Jonas Liesvei 91, N-5009 Bergen, Norway"/&gt;</w:t>
            </w:r>
          </w:p>
          <w:p w:rsidR="00921A47" w:rsidRPr="006518C9" w:rsidRDefault="00921A47">
            <w:pPr>
              <w:pStyle w:val="HTMLVorformatiert"/>
            </w:pPr>
            <w:r w:rsidRPr="006518C9">
              <w:t xml:space="preserve">      &lt;cvParam cvRef="PSI-MS" accession="MS:1000588" name="contact URL" value="http://compomics.github.io/projects/peptide-shaker.html"/&gt;</w:t>
            </w:r>
          </w:p>
          <w:p w:rsidR="00921A47" w:rsidRPr="006518C9" w:rsidRDefault="00921A47">
            <w:pPr>
              <w:pStyle w:val="HTMLVorformatiert"/>
            </w:pPr>
            <w:r w:rsidRPr="006518C9">
              <w:t xml:space="preserve">      &lt;cvParam cvRef="PSI-MS" accession="MS:1000589" name="contact email" value="peptide-shaker@googlegroups.com"/&gt;</w:t>
            </w:r>
          </w:p>
          <w:p w:rsidR="00921A47" w:rsidRPr="006518C9" w:rsidRDefault="00921A47">
            <w:pPr>
              <w:pStyle w:val="HTMLVorformatiert"/>
            </w:pPr>
            <w:r w:rsidRPr="006518C9">
              <w:t xml:space="preserve">    &lt;/Organization&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uditCollection/Organization</w:t>
            </w:r>
          </w:p>
          <w:p w:rsidR="00921A47" w:rsidRPr="006518C9" w:rsidRDefault="00921A47">
            <w:pPr>
              <w:pStyle w:val="HTMLVorformatiert"/>
            </w:pPr>
            <w:r w:rsidRPr="006518C9">
              <w:t xml:space="preserve">SHOULD supply term </w:t>
            </w:r>
            <w:hyperlink r:id="rId189" w:tgtFrame="new" w:history="1">
              <w:r w:rsidRPr="006518C9">
                <w:rPr>
                  <w:rStyle w:val="Hyperlink"/>
                </w:rPr>
                <w:t>MS:1000588</w:t>
              </w:r>
            </w:hyperlink>
            <w:r w:rsidRPr="006518C9">
              <w:t xml:space="preserve"> (</w:t>
            </w:r>
            <w:r w:rsidRPr="006518C9">
              <w:rPr>
                <w:rStyle w:val="popup"/>
              </w:rPr>
              <w:t>contact URL</w:t>
            </w:r>
            <w:r w:rsidRPr="006518C9">
              <w:t>) one or more times</w:t>
            </w:r>
          </w:p>
          <w:p w:rsidR="00921A47" w:rsidRPr="006518C9" w:rsidRDefault="00921A47">
            <w:pPr>
              <w:pStyle w:val="HTMLVorformatiert"/>
            </w:pPr>
            <w:r w:rsidRPr="006518C9">
              <w:t xml:space="preserve">SHOULD supply term </w:t>
            </w:r>
            <w:hyperlink r:id="rId190" w:tgtFrame="new" w:history="1">
              <w:r w:rsidRPr="006518C9">
                <w:rPr>
                  <w:rStyle w:val="Hyperlink"/>
                </w:rPr>
                <w:t>MS:1000587</w:t>
              </w:r>
            </w:hyperlink>
            <w:r w:rsidRPr="006518C9">
              <w:t xml:space="preserve"> (</w:t>
            </w:r>
            <w:r w:rsidRPr="006518C9">
              <w:rPr>
                <w:rStyle w:val="popup"/>
              </w:rPr>
              <w:t>contact address</w:t>
            </w:r>
            <w:r w:rsidRPr="006518C9">
              <w:t>) one or more times</w:t>
            </w:r>
          </w:p>
          <w:p w:rsidR="00921A47" w:rsidRPr="006518C9" w:rsidRDefault="00921A47">
            <w:pPr>
              <w:pStyle w:val="HTMLVorformatiert"/>
            </w:pPr>
            <w:r w:rsidRPr="006518C9">
              <w:t xml:space="preserve">SHOULD supply term </w:t>
            </w:r>
            <w:hyperlink r:id="rId191" w:tgtFrame="new" w:history="1">
              <w:r w:rsidRPr="006518C9">
                <w:rPr>
                  <w:rStyle w:val="Hyperlink"/>
                </w:rPr>
                <w:t>MS:1000589</w:t>
              </w:r>
            </w:hyperlink>
            <w:r w:rsidRPr="006518C9">
              <w:t xml:space="preserve"> (</w:t>
            </w:r>
            <w:r w:rsidRPr="006518C9">
              <w:rPr>
                <w:rStyle w:val="popup"/>
              </w:rPr>
              <w:t>contact email</w:t>
            </w:r>
            <w:r w:rsidRPr="006518C9">
              <w:t>) one or more times</w:t>
            </w:r>
          </w:p>
          <w:p w:rsidR="00921A47" w:rsidRPr="006518C9" w:rsidRDefault="00921A47">
            <w:pPr>
              <w:pStyle w:val="HTMLVorformatiert"/>
            </w:pPr>
            <w:r w:rsidRPr="006518C9">
              <w:t xml:space="preserve">SHOULD supply term </w:t>
            </w:r>
            <w:hyperlink r:id="rId192"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0586" name="contact name" value="address"&gt;&lt;/cvParam&gt;</w:t>
            </w:r>
          </w:p>
          <w:p w:rsidR="00921A47" w:rsidRPr="006518C9" w:rsidRDefault="00921A47">
            <w:pPr>
              <w:pStyle w:val="HTMLVorformatiert"/>
            </w:pPr>
            <w:r w:rsidRPr="006518C9">
              <w:t>&lt;cvParam accession="MS:1000588" cvRef="PSI-MS" value="http://www.matrixscience.com" name="contact URL"/&gt;</w:t>
            </w:r>
          </w:p>
          <w:p w:rsidR="00921A47" w:rsidRPr="006518C9" w:rsidRDefault="00921A47">
            <w:pPr>
              <w:pStyle w:val="HTMLVorformatiert"/>
            </w:pPr>
            <w:r w:rsidRPr="006518C9">
              <w:t>&lt;cvParam cvRef="PSI-MS" accession="MS:1000587" name="contact address" value="test"/&gt;</w:t>
            </w:r>
          </w:p>
          <w:p w:rsidR="00921A47" w:rsidRPr="006518C9" w:rsidRDefault="00921A47">
            <w:pPr>
              <w:pStyle w:val="HTMLVorformatiert"/>
            </w:pPr>
            <w:r w:rsidRPr="006518C9">
              <w:t>&lt;cvParam cvRef="PSI-MS" accession="MS:1000589" name="contact email" value="test"/&gt;</w:t>
            </w:r>
          </w:p>
        </w:tc>
      </w:tr>
    </w:tbl>
    <w:p w:rsidR="00921A47" w:rsidRPr="006518C9" w:rsidRDefault="00921A47" w:rsidP="00921A47">
      <w:pPr>
        <w:rPr>
          <w:lang w:val="en-US"/>
        </w:rPr>
      </w:pPr>
    </w:p>
    <w:p w:rsidR="00921A47" w:rsidRPr="006518C9" w:rsidRDefault="00921A47" w:rsidP="00921A47">
      <w:pPr>
        <w:pStyle w:val="berschrift2"/>
      </w:pPr>
      <w:bookmarkStart w:id="164" w:name="_Toc476057238"/>
      <w:r w:rsidRPr="006518C9">
        <w:lastRenderedPageBreak/>
        <w:t>Element &lt;</w:t>
      </w:r>
      <w:bookmarkStart w:id="165" w:name="Parent"/>
      <w:r w:rsidRPr="006518C9">
        <w:t>Parent</w:t>
      </w:r>
      <w:bookmarkEnd w:id="165"/>
      <w:r w:rsidRPr="006518C9">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ntaining organization (the university or business </w:t>
            </w:r>
            <w:proofErr w:type="gramStart"/>
            <w:r w:rsidRPr="006518C9">
              <w:rPr>
                <w:lang w:val="en-US"/>
              </w:rPr>
              <w:t>which</w:t>
            </w:r>
            <w:proofErr w:type="gramEnd"/>
            <w:r w:rsidRPr="006518C9">
              <w:rPr>
                <w:lang w:val="en-US"/>
              </w:rPr>
              <w:t xml:space="preserve"> a lab belongs to, etc.)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entOrganiz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organization this contact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166" w:name="_Toc476057239"/>
      <w:r w:rsidRPr="006518C9">
        <w:t>Element &lt;</w:t>
      </w:r>
      <w:bookmarkStart w:id="167" w:name="ParentTolerance"/>
      <w:r w:rsidRPr="006518C9">
        <w:t>ParentTolerance</w:t>
      </w:r>
      <w:bookmarkEnd w:id="167"/>
      <w:r w:rsidRPr="006518C9">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tolerance of the search given as a plus and minus value with unit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olera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arentTolerance&gt;</w:t>
            </w:r>
          </w:p>
          <w:p w:rsidR="00921A47" w:rsidRPr="006518C9" w:rsidRDefault="00921A47">
            <w:pPr>
              <w:pStyle w:val="HTMLVorformatiert"/>
            </w:pPr>
            <w:r w:rsidRPr="006518C9">
              <w:t xml:space="preserve">  &lt;cvParam cvRef="PSI-MS" accession="MS:1001412" name="search tolerance plus value" value="6.0 ppm" unitAccession="UO:0000169" unitName="parts per million" unitCvRef="UO"&gt;&lt;/cvParam&gt;</w:t>
            </w:r>
          </w:p>
          <w:p w:rsidR="00921A47" w:rsidRPr="006518C9" w:rsidRDefault="00921A47">
            <w:pPr>
              <w:pStyle w:val="HTMLVorformatiert"/>
            </w:pPr>
            <w:r w:rsidRPr="006518C9">
              <w:t xml:space="preserve">  &lt;cvParam cvRef="PSI-MS" accession="MS:1001413" name="search tolerance minus value" value="6.0 ppm" unitAccession="UO:0000169" unitName="parts per million" unitCvRef="UO"&gt;&lt;/cvParam&gt;</w:t>
            </w:r>
          </w:p>
          <w:p w:rsidR="00921A47" w:rsidRPr="006518C9" w:rsidRDefault="00921A47">
            <w:pPr>
              <w:pStyle w:val="HTMLVorformatiert"/>
            </w:pPr>
            <w:r w:rsidRPr="006518C9">
              <w:t>&lt;/ParentToleranc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ParentTolerance</w:t>
            </w:r>
          </w:p>
          <w:p w:rsidR="00921A47" w:rsidRPr="006518C9" w:rsidRDefault="00921A47">
            <w:pPr>
              <w:pStyle w:val="HTMLVorformatiert"/>
            </w:pPr>
            <w:r w:rsidRPr="006518C9">
              <w:t xml:space="preserve">MUST supply term </w:t>
            </w:r>
            <w:hyperlink r:id="rId193" w:tgtFrame="new" w:history="1">
              <w:r w:rsidRPr="006518C9">
                <w:rPr>
                  <w:rStyle w:val="Hyperlink"/>
                </w:rPr>
                <w:t>MS:1001412</w:t>
              </w:r>
            </w:hyperlink>
            <w:r w:rsidRPr="006518C9">
              <w:t xml:space="preserve"> (</w:t>
            </w:r>
            <w:r w:rsidRPr="006518C9">
              <w:rPr>
                <w:rStyle w:val="popup"/>
              </w:rPr>
              <w:t>search tolerance plus value</w:t>
            </w:r>
            <w:r w:rsidRPr="006518C9">
              <w:t>) only once</w:t>
            </w:r>
          </w:p>
          <w:p w:rsidR="00921A47" w:rsidRPr="006518C9" w:rsidRDefault="00921A47">
            <w:pPr>
              <w:pStyle w:val="HTMLVorformatiert"/>
            </w:pPr>
            <w:r w:rsidRPr="006518C9">
              <w:t xml:space="preserve">MUST supply term </w:t>
            </w:r>
            <w:hyperlink r:id="rId194"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412" name="search tolerance plus value" value="10.0" unitAccession="UO:0000221" unitName="dalton" unitCvRef="UO"&gt;&lt;/cvParam&gt;</w:t>
            </w:r>
          </w:p>
          <w:p w:rsidR="00921A47" w:rsidRPr="006518C9" w:rsidRDefault="00921A47">
            <w:pPr>
              <w:pStyle w:val="HTMLVorformatiert"/>
            </w:pPr>
            <w:r w:rsidRPr="006518C9">
              <w:t>&lt;cvParam cvRef="PSI-MS" accession="MS:1001413" name="search tolerance minus value" value="10.0" unitAccession="UO:0000221" unitName="dalton" unitCvRef="UO"&gt;&lt;/cvParam&gt;</w:t>
            </w:r>
          </w:p>
        </w:tc>
      </w:tr>
    </w:tbl>
    <w:p w:rsidR="00921A47" w:rsidRPr="006518C9" w:rsidRDefault="00921A47" w:rsidP="00921A47">
      <w:pPr>
        <w:rPr>
          <w:lang w:val="en-US"/>
        </w:rPr>
      </w:pPr>
    </w:p>
    <w:p w:rsidR="00921A47" w:rsidRPr="006518C9" w:rsidRDefault="00921A47" w:rsidP="00921A47">
      <w:pPr>
        <w:pStyle w:val="berschrift2"/>
      </w:pPr>
      <w:bookmarkStart w:id="168" w:name="_Toc476057240"/>
      <w:r w:rsidRPr="006518C9">
        <w:t>Element &lt;</w:t>
      </w:r>
      <w:bookmarkStart w:id="169" w:name="Peptide"/>
      <w:r w:rsidRPr="006518C9">
        <w:t>Peptide</w:t>
      </w:r>
      <w:bookmarkEnd w:id="169"/>
      <w:r w:rsidRPr="006518C9">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8F498D" w:rsidRPr="006518C9" w:rsidRDefault="00921A47">
            <w:pPr>
              <w:rPr>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w:t>
            </w:r>
            <w:r w:rsidR="008F498D" w:rsidRPr="006518C9">
              <w:rPr>
                <w:lang w:val="en-US"/>
              </w:rPr>
              <w:t>ination of Peptide sequence and</w:t>
            </w:r>
          </w:p>
          <w:p w:rsidR="00921A47" w:rsidRPr="006518C9" w:rsidRDefault="00921A47">
            <w:pPr>
              <w:rPr>
                <w:sz w:val="24"/>
                <w:szCs w:val="24"/>
                <w:lang w:val="en-US"/>
              </w:rPr>
            </w:pPr>
            <w:proofErr w:type="gramStart"/>
            <w:r w:rsidRPr="006518C9">
              <w:rPr>
                <w:lang w:val="en-US"/>
              </w:rPr>
              <w:t>modifications</w:t>
            </w:r>
            <w:proofErr w:type="gramEnd"/>
            <w:r w:rsidRPr="006518C9">
              <w:rPr>
                <w:lang w:val="en-US"/>
              </w:rPr>
              <w:t xml:space="preserve"> MUST be unique in th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molecule modification specification.</w:t>
                  </w:r>
                  <w:proofErr w:type="gramEnd"/>
                  <w:r w:rsidRPr="006518C9">
                    <w:rPr>
                      <w:lang w:val="en-US"/>
                    </w:rPr>
                    <w:t xml:space="preserve"> If n modifications </w:t>
                  </w:r>
                  <w:proofErr w:type="gramStart"/>
                  <w:r w:rsidRPr="006518C9">
                    <w:rPr>
                      <w:lang w:val="en-US"/>
                    </w:rPr>
                    <w:t>have been found</w:t>
                  </w:r>
                  <w:proofErr w:type="gramEnd"/>
                  <w:r w:rsidRPr="006518C9">
                    <w:rPr>
                      <w:lang w:val="en-US"/>
                    </w:rPr>
                    <w:t xml:space="preserve">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w:t>
                  </w:r>
                  <w:proofErr w:type="gramStart"/>
                  <w:r w:rsidRPr="006518C9">
                    <w:rPr>
                      <w:lang w:val="en-US"/>
                    </w:rPr>
                    <w:t>should be defined</w:t>
                  </w:r>
                  <w:proofErr w:type="gramEnd"/>
                  <w:r w:rsidRPr="006518C9">
                    <w:rPr>
                      <w:lang w:val="en-US"/>
                    </w:rPr>
                    <w:t xml:space="preserve"> as an additional CVParam within Modification. If more complex information </w:t>
                  </w:r>
                  <w:proofErr w:type="gramStart"/>
                  <w:r w:rsidRPr="006518C9">
                    <w:rPr>
                      <w:lang w:val="en-US"/>
                    </w:rPr>
                    <w:t>should be given</w:t>
                  </w:r>
                  <w:proofErr w:type="gramEnd"/>
                  <w:r w:rsidRPr="006518C9">
                    <w:rPr>
                      <w:lang w:val="en-US"/>
                    </w:rPr>
                    <w:t xml:space="preserve"> about neutral losses (such as presence/absence on particular product ions), this can additionally be encoded within the FragmentationArray.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0C18A7" w:rsidRPr="006518C9" w:rsidRDefault="00921A47">
            <w:pPr>
              <w:pStyle w:val="HTMLVorformatiert"/>
            </w:pPr>
            <w:r w:rsidRPr="006518C9">
              <w:t>&lt;Peptide id="CCPQCCSSGCSQNLCGPLCVTTPYYCTR_##Carbamidomethyl(C):1##Carbamidomethyl(C):2##Carbamidomethyl(C):</w:t>
            </w:r>
          </w:p>
          <w:p w:rsidR="000C18A7" w:rsidRPr="006518C9" w:rsidRDefault="00921A47">
            <w:pPr>
              <w:pStyle w:val="HTMLVorformatiert"/>
            </w:pPr>
            <w:r w:rsidRPr="006518C9">
              <w:t>5##Carbamidomethyl(C):6##Carbamidomethyl(C):10##Carbamidomethyl(C):15##Carbamidomethyl(C):</w:t>
            </w:r>
          </w:p>
          <w:p w:rsidR="00921A47" w:rsidRPr="006518C9" w:rsidRDefault="00921A47">
            <w:pPr>
              <w:pStyle w:val="HTMLVorformatiert"/>
            </w:pPr>
            <w:r w:rsidRPr="006518C9">
              <w:t>19##Carbamidomethyl(C):26"&gt;</w:t>
            </w:r>
          </w:p>
          <w:p w:rsidR="00921A47" w:rsidRPr="006518C9" w:rsidRDefault="00921A47">
            <w:pPr>
              <w:pStyle w:val="HTMLVorformatiert"/>
            </w:pPr>
            <w:r w:rsidRPr="006518C9">
              <w:t xml:space="preserve">  &lt;PeptideSequence&gt;CCPQCCSSGCSQNLCGPLCVTTPYYCTR&lt;/PeptideSequence&gt;</w:t>
            </w:r>
          </w:p>
          <w:p w:rsidR="00921A47" w:rsidRPr="006518C9" w:rsidRDefault="00921A47">
            <w:pPr>
              <w:pStyle w:val="HTMLVorformatiert"/>
            </w:pPr>
            <w:r w:rsidRPr="006518C9">
              <w:t xml:space="preserve">  &lt;Modification location="1" residues="C" monoisotopicMassDelta="57.02147"&gt;</w:t>
            </w:r>
          </w:p>
          <w:p w:rsidR="00921A47" w:rsidRPr="006518C9" w:rsidRDefault="00921A47">
            <w:pPr>
              <w:pStyle w:val="HTMLVorformatiert"/>
            </w:pPr>
            <w:r w:rsidRPr="006518C9">
              <w:t xml:space="preserve">    &lt;cvParam cvRef="UNIMOD" accession="UNIMOD:4" name="Carbamidomethyl"&gt;&lt;/cvParam&gt;</w:t>
            </w:r>
          </w:p>
          <w:p w:rsidR="00921A47" w:rsidRPr="006518C9" w:rsidRDefault="00921A47">
            <w:pPr>
              <w:pStyle w:val="HTMLVorformatiert"/>
            </w:pPr>
            <w:r w:rsidRPr="006518C9">
              <w:t xml:space="preserve">  &lt;/Modification&gt;</w:t>
            </w:r>
          </w:p>
          <w:p w:rsidR="00921A47" w:rsidRPr="006518C9" w:rsidRDefault="00921A47">
            <w:pPr>
              <w:pStyle w:val="HTMLVorformatiert"/>
            </w:pPr>
            <w:r w:rsidRPr="006518C9">
              <w:t xml:space="preserve">  &lt;Modification location="2" residues="C" monoisotopicMassDelta="57.02147"&gt;</w:t>
            </w:r>
          </w:p>
          <w:p w:rsidR="00921A47" w:rsidRPr="006518C9" w:rsidRDefault="00921A47">
            <w:pPr>
              <w:pStyle w:val="HTMLVorformatiert"/>
            </w:pPr>
            <w:r w:rsidRPr="006518C9">
              <w:t xml:space="preserve">    &lt;cvParam cvRef="UNIMOD" accession="UNIMOD:4" name="Carbamidomethyl"&gt;&lt;/cvParam&gt;</w:t>
            </w:r>
          </w:p>
          <w:p w:rsidR="00921A47" w:rsidRPr="006518C9" w:rsidRDefault="00921A47">
            <w:pPr>
              <w:pStyle w:val="HTMLVorformatiert"/>
            </w:pPr>
            <w:r w:rsidRPr="006518C9">
              <w:t xml:space="preserve">  ...</w:t>
            </w:r>
          </w:p>
          <w:p w:rsidR="00921A47" w:rsidRPr="006518C9" w:rsidRDefault="00921A47">
            <w:pPr>
              <w:pStyle w:val="HTMLVorformatiert"/>
            </w:pPr>
            <w:r w:rsidRPr="006518C9">
              <w:t>&lt;/Peptid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SequenceCollection/Peptide</w:t>
            </w:r>
          </w:p>
          <w:p w:rsidR="00921A47" w:rsidRPr="006518C9" w:rsidRDefault="00921A47">
            <w:pPr>
              <w:pStyle w:val="HTMLVorformatiert"/>
            </w:pPr>
            <w:r w:rsidRPr="006518C9">
              <w:t xml:space="preserve">MAY supply a *child* term of </w:t>
            </w:r>
            <w:hyperlink r:id="rId195"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rsidR="00921A47" w:rsidRPr="006518C9" w:rsidRDefault="00844757" w:rsidP="00921A47">
      <w:pPr>
        <w:rPr>
          <w:b/>
          <w:lang w:val="en-US"/>
        </w:rPr>
      </w:pPr>
      <w:r w:rsidRPr="006518C9">
        <w:rPr>
          <w:b/>
          <w:lang w:val="en-US"/>
        </w:rPr>
        <w:t>Example for cross-linking:</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w:t>
      </w:r>
      <w:proofErr w:type="gramEnd"/>
      <w:r w:rsidRPr="006518C9">
        <w:rPr>
          <w:rFonts w:ascii="Courier New" w:hAnsi="Courier New" w:cs="Courier New"/>
          <w:sz w:val="14"/>
          <w:szCs w:val="14"/>
          <w:lang w:val="en-US"/>
        </w:rPr>
        <w:t>"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w:t>
      </w:r>
      <w:proofErr w:type="gramEnd"/>
      <w:r w:rsidRPr="006518C9">
        <w:rPr>
          <w:rFonts w:ascii="Courier New" w:hAnsi="Courier New" w:cs="Courier New"/>
          <w:sz w:val="14"/>
          <w:szCs w:val="14"/>
          <w:lang w:val="en-US"/>
        </w:rPr>
        <w:t>"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10</w:t>
      </w:r>
      <w:proofErr w:type="gramEnd"/>
      <w:r w:rsidRPr="006518C9">
        <w:rPr>
          <w:rFonts w:ascii="Courier New" w:hAnsi="Courier New" w:cs="Courier New"/>
          <w:sz w:val="14"/>
          <w:szCs w:val="14"/>
          <w:lang w:val="en-US"/>
        </w:rPr>
        <w:t>" name="cross-link acceptor" value="1"&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proofErr w:type="gramStart"/>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proofErr w:type="gramEnd"/>
      <w:r w:rsidRPr="006518C9">
        <w:rPr>
          <w:rFonts w:ascii="Courier New" w:hAnsi="Courier New" w:cs="Courier New"/>
          <w:sz w:val="14"/>
          <w:szCs w:val="14"/>
          <w:lang w:val="en-US"/>
        </w:rPr>
        <w:t>" name="BS3"&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w:t>
      </w:r>
      <w:proofErr w:type="gramStart"/>
      <w:r w:rsidRPr="006518C9">
        <w:rPr>
          <w:rFonts w:ascii="Courier New" w:hAnsi="Courier New" w:cs="Courier New"/>
          <w:sz w:val="14"/>
          <w:szCs w:val="14"/>
          <w:lang w:val="en-US"/>
        </w:rPr>
        <w:t>:1002509</w:t>
      </w:r>
      <w:proofErr w:type="gramEnd"/>
      <w:r w:rsidRPr="006518C9">
        <w:rPr>
          <w:rFonts w:ascii="Courier New" w:hAnsi="Courier New" w:cs="Courier New"/>
          <w:sz w:val="14"/>
          <w:szCs w:val="14"/>
          <w:lang w:val="en-US"/>
        </w:rPr>
        <w:t>" name="cross-link donor" value="1"&gt;&lt;/cvParam&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rsidR="00343259" w:rsidRPr="006518C9" w:rsidRDefault="00343259" w:rsidP="00343259">
      <w:pPr>
        <w:rPr>
          <w:rFonts w:cs="Arial"/>
          <w:lang w:val="en-US"/>
        </w:rPr>
      </w:pPr>
    </w:p>
    <w:p w:rsidR="00921A47" w:rsidRPr="006518C9" w:rsidRDefault="00921A47" w:rsidP="00921A47">
      <w:pPr>
        <w:pStyle w:val="berschrift2"/>
      </w:pPr>
      <w:bookmarkStart w:id="170" w:name="_Toc476057241"/>
      <w:r w:rsidRPr="006518C9">
        <w:t>Element &lt;</w:t>
      </w:r>
      <w:bookmarkStart w:id="171" w:name="PeptideEvidence"/>
      <w:r w:rsidRPr="006518C9">
        <w:t>PeptideEvidence</w:t>
      </w:r>
      <w:bookmarkEnd w:id="171"/>
      <w:r w:rsidRPr="006518C9">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Evidenc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protein sequence in which the specified peptide </w:t>
                  </w:r>
                  <w:proofErr w:type="gramStart"/>
                  <w:r w:rsidRPr="006518C9">
                    <w:rPr>
                      <w:lang w:val="en-US"/>
                    </w:rPr>
                    <w:t>has been linked</w:t>
                  </w:r>
                  <w:proofErr w:type="gramEnd"/>
                  <w:r w:rsidRPr="006518C9">
                    <w:rPr>
                      <w:lang w:val="en-US"/>
                    </w:rPr>
                    <w:t xml:space="preserv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index position of the last amino acid of the peptide inside the protein sequence, where the first amino acid of the protein sequence is position 1.</w:t>
                  </w:r>
                  <w:proofErr w:type="gramEnd"/>
                  <w:r w:rsidRPr="006518C9">
                    <w:rPr>
                      <w:lang w:val="en-US"/>
                    </w:rPr>
                    <w:t xml:space="preserve"> </w:t>
                  </w:r>
                  <w:proofErr w:type="gramStart"/>
                  <w:r w:rsidRPr="006518C9">
                    <w:rPr>
                      <w:lang w:val="en-US"/>
                    </w:rPr>
                    <w:t>Must be provided</w:t>
                  </w:r>
                  <w:proofErr w:type="gramEnd"/>
                  <w:r w:rsidRPr="006518C9">
                    <w:rPr>
                      <w:lang w:val="en-US"/>
                    </w:rPr>
                    <w:t xml:space="preserve"> unless this is a de novo search.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eptide </w:t>
                  </w:r>
                  <w:proofErr w:type="gramStart"/>
                  <w:r w:rsidRPr="006518C9">
                    <w:rPr>
                      <w:lang w:val="en-US"/>
                    </w:rPr>
                    <w:t>is matched</w:t>
                  </w:r>
                  <w:proofErr w:type="gramEnd"/>
                  <w:r w:rsidRPr="006518C9">
                    <w:rPr>
                      <w:lang w:val="en-US"/>
                    </w:rPr>
                    <w:t xml:space="preserve"> to a decoy sequenc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sequence in the Peptide element.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Previous flanking residue.</w:t>
                  </w:r>
                  <w:proofErr w:type="gramEnd"/>
                  <w:r w:rsidRPr="006518C9">
                    <w:rPr>
                      <w:lang w:val="en-US"/>
                    </w:rPr>
                    <w:t xml:space="preserve"> If the peptide is N-terminal, pre="-" and not pre="". If for any reason it is unknown (e.g. denovo), pre="?" should be used. </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tart position of the peptide inside the protein sequence, where the first amino acid of the protein sequence is position 1. </w:t>
                  </w:r>
                  <w:proofErr w:type="gramStart"/>
                  <w:r w:rsidRPr="006518C9">
                    <w:rPr>
                      <w:lang w:val="en-US"/>
                    </w:rPr>
                    <w:t>Must be provided</w:t>
                  </w:r>
                  <w:proofErr w:type="gramEnd"/>
                  <w:r w:rsidRPr="006518C9">
                    <w:rPr>
                      <w:lang w:val="en-US"/>
                    </w:rPr>
                    <w:t xml:space="preserve"> unless this is a de novo search.</w:t>
                  </w:r>
                </w:p>
              </w:tc>
            </w:tr>
            <w:tr w:rsidR="00921A47" w:rsidRPr="006518C9"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0C18A7" w:rsidRPr="006518C9" w:rsidRDefault="00921A47">
            <w:pPr>
              <w:pStyle w:val="HTMLVorformatiert"/>
            </w:pPr>
            <w:r w:rsidRPr="006518C9">
              <w:t>&lt;PeptideEvidence dBSequence_ref="dbseq_generic|B_GENSCAN00000036974_REVERSED|p:genscan" peptide_ref="CRCQYSGVNNLCHTSSHCPNQGSTCENVDTCLKPDEPK_##Carbamidomethyl(C):1##Carbamidomethyl(C):</w:t>
            </w:r>
          </w:p>
          <w:p w:rsidR="000C18A7" w:rsidRPr="006518C9" w:rsidRDefault="00921A47">
            <w:pPr>
              <w:pStyle w:val="HTMLVorformatiert"/>
            </w:pPr>
            <w:r w:rsidRPr="006518C9">
              <w:t>3##Carbamidomethyl(C):12##Carbamidomethyl(C):18##Carbamidomethyl(C):25##Carbamidomethyl(C):</w:t>
            </w:r>
          </w:p>
          <w:p w:rsidR="000C18A7" w:rsidRPr="006518C9" w:rsidRDefault="00921A47">
            <w:pPr>
              <w:pStyle w:val="HTMLVorformatiert"/>
            </w:pPr>
            <w:r w:rsidRPr="006518C9">
              <w:t>31##Ammonia-loss(C):1" start="494" end="531" pre="R" post="L" isDecoy="true" id="CRCQYSGVNNLCHTSSHCPNQGSTCENVDTCLKPDEPK_generic|B_GENSCAN00000036974_REVERSED|p:genscan_494_531"&gt;</w:t>
            </w:r>
          </w:p>
          <w:p w:rsidR="0057277F" w:rsidRPr="006518C9" w:rsidRDefault="00921A47">
            <w:pPr>
              <w:pStyle w:val="HTMLVorformatiert"/>
            </w:pPr>
            <w:r w:rsidRPr="006518C9">
              <w:t>&lt;/PeptideEvidence&gt;</w:t>
            </w:r>
          </w:p>
          <w:p w:rsidR="0057277F" w:rsidRPr="006518C9" w:rsidRDefault="0057277F">
            <w:pPr>
              <w:pStyle w:val="HTMLVorformatiert"/>
            </w:pPr>
          </w:p>
        </w:tc>
      </w:tr>
      <w:tr w:rsidR="00921A47" w:rsidRPr="006518C9" w:rsidTr="000C18A7">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57277F" w:rsidP="00921A47">
      <w:pPr>
        <w:rPr>
          <w:b/>
          <w:lang w:val="en-US"/>
        </w:rPr>
      </w:pPr>
      <w:r w:rsidRPr="006518C9">
        <w:rPr>
          <w:b/>
          <w:lang w:val="en-US"/>
        </w:rPr>
        <w:t>Example for proteogenomics search:</w:t>
      </w:r>
    </w:p>
    <w:p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0</w:t>
      </w:r>
      <w:proofErr w:type="gramEnd"/>
      <w:r w:rsidRPr="006518C9">
        <w:rPr>
          <w:rFonts w:ascii="Courier New" w:hAnsi="Courier New" w:cs="Courier New"/>
          <w:sz w:val="14"/>
          <w:szCs w:val="14"/>
          <w:lang w:val="en-US"/>
        </w:rPr>
        <w:t>" name="peptide end on chromosome" value="186717716"&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1</w:t>
      </w:r>
      <w:proofErr w:type="gramEnd"/>
      <w:r w:rsidRPr="006518C9">
        <w:rPr>
          <w:rFonts w:ascii="Courier New" w:hAnsi="Courier New" w:cs="Courier New"/>
          <w:sz w:val="14"/>
          <w:szCs w:val="14"/>
          <w:lang w:val="en-US"/>
        </w:rPr>
        <w:t>" name="peptide exon count" value="1"&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2</w:t>
      </w:r>
      <w:proofErr w:type="gramEnd"/>
      <w:r w:rsidRPr="006518C9">
        <w:rPr>
          <w:rFonts w:ascii="Courier New" w:hAnsi="Courier New" w:cs="Courier New"/>
          <w:sz w:val="14"/>
          <w:szCs w:val="14"/>
          <w:lang w:val="en-US"/>
        </w:rPr>
        <w:t>" name="peptide exon nucleotide sizes" value="45"&gt;&lt;/cvParam&gt;</w:t>
      </w:r>
    </w:p>
    <w:p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643</w:t>
      </w:r>
      <w:proofErr w:type="gramEnd"/>
      <w:r w:rsidRPr="006518C9">
        <w:rPr>
          <w:rFonts w:ascii="Courier New" w:hAnsi="Courier New" w:cs="Courier New"/>
          <w:sz w:val="14"/>
          <w:szCs w:val="14"/>
          <w:lang w:val="en-US"/>
        </w:rPr>
        <w:t>" name="peptide start positions on chromosome" value="186717673"&gt;&lt;/cvParam&gt;</w:t>
      </w:r>
    </w:p>
    <w:p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rsidR="002C31F5" w:rsidRPr="006518C9" w:rsidRDefault="002C31F5" w:rsidP="002C31F5">
      <w:pPr>
        <w:jc w:val="both"/>
        <w:rPr>
          <w:rFonts w:cs="Arial"/>
          <w:lang w:val="en-US"/>
        </w:rPr>
      </w:pPr>
    </w:p>
    <w:p w:rsidR="00921A47" w:rsidRPr="006518C9" w:rsidRDefault="00921A47" w:rsidP="00921A47">
      <w:pPr>
        <w:pStyle w:val="berschrift2"/>
      </w:pPr>
      <w:bookmarkStart w:id="172" w:name="_Toc476057242"/>
      <w:r w:rsidRPr="006518C9">
        <w:t>Element &lt;</w:t>
      </w:r>
      <w:bookmarkStart w:id="173" w:name="PeptideEvidenceRef"/>
      <w:r w:rsidRPr="006518C9">
        <w:t>PeptideEvidenceRef</w:t>
      </w:r>
      <w:bookmarkEnd w:id="173"/>
      <w:r w:rsidRPr="006518C9">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rsidR="00921A47" w:rsidRPr="006518C9" w:rsidRDefault="00921A47">
            <w:pPr>
              <w:rPr>
                <w:sz w:val="24"/>
                <w:szCs w:val="24"/>
                <w:lang w:val="en-US"/>
              </w:rPr>
            </w:pPr>
            <w:proofErr w:type="gramStart"/>
            <w:r w:rsidRPr="006518C9">
              <w:rPr>
                <w:lang w:val="en-US"/>
              </w:rPr>
              <w:t>referenced</w:t>
            </w:r>
            <w:proofErr w:type="gramEnd"/>
            <w:r w:rsidRPr="006518C9">
              <w:rPr>
                <w:lang w:val="en-US"/>
              </w:rPr>
              <w:t xml:space="preserve"> her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Evidence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PeptideEvidenceItem element(s).</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0C18A7" w:rsidRPr="006518C9" w:rsidRDefault="00921A47">
            <w:pPr>
              <w:pStyle w:val="HTMLVorformatiert"/>
            </w:pPr>
            <w:r w:rsidRPr="006518C9">
              <w:t>&lt;PeptideEvidenceRef peptideEvidence_ref="GEGGAQDGSGTEGVGATGAAGGRGAQGAPGGTGGAGSGSGLHHQQDSGYQGASGSGGAQSGGR_generic|A_ENSP</w:t>
            </w:r>
          </w:p>
          <w:p w:rsidR="00921A47" w:rsidRPr="006518C9" w:rsidRDefault="00921A47">
            <w:pPr>
              <w:pStyle w:val="HTMLVorformatiert"/>
            </w:pPr>
            <w:r w:rsidRPr="006518C9">
              <w:t>00000352272_REVERSED|p:known_125_187"&gt;&lt;/PeptideEvidenceRef&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2356" name="PSM-level combined FDRScore" value="3.9523759266648643E-7"&gt;&lt;/cvParam&gt;</w:t>
            </w:r>
          </w:p>
          <w:p w:rsidR="00921A47" w:rsidRPr="006518C9" w:rsidRDefault="00921A47">
            <w:pPr>
              <w:pStyle w:val="HTMLVorformatiert"/>
            </w:pPr>
            <w:r w:rsidRPr="006518C9">
              <w:t>&lt;cvParam cvRef="PSI-MS" accession="MS:1002359" name="distinct peptide-level local FDR" value="0.0"&gt;&lt;/cvParam&gt;</w:t>
            </w:r>
          </w:p>
          <w:p w:rsidR="00921A47" w:rsidRPr="006518C9" w:rsidRDefault="00921A47">
            <w:pPr>
              <w:pStyle w:val="HTMLVorformatiert"/>
            </w:pPr>
            <w:r w:rsidRPr="006518C9">
              <w:t>&lt;cvParam cvRef="PSI-MS" accession="MS:1001868" name="distinct peptide-level q-value" value="0.0"&gt;&lt;/cvParam&gt;</w:t>
            </w:r>
          </w:p>
          <w:p w:rsidR="00921A47" w:rsidRPr="006518C9" w:rsidRDefault="00921A47">
            <w:pPr>
              <w:pStyle w:val="HTMLVorformatiert"/>
            </w:pPr>
            <w:r w:rsidRPr="006518C9">
              <w:t>&lt;cvParam cvRef="PSI-MS" accession="MS:1002360" name="distinct peptide-level FDRScore" value="3.0117913560694526E-7"&gt;&lt;/cvParam&gt;</w:t>
            </w:r>
          </w:p>
          <w:p w:rsidR="00921A47" w:rsidRPr="006518C9" w:rsidRDefault="00921A47">
            <w:pPr>
              <w:pStyle w:val="HTMLVorformatiert"/>
            </w:pPr>
            <w:r w:rsidRPr="006518C9">
              <w:t>&lt;cvParam cvRef="PSI-MS" accession="MS:1002500" name="peptide passes threshold" value="true"&gt;&lt;/cvParam&gt;</w:t>
            </w:r>
          </w:p>
          <w:p w:rsidR="00921A47" w:rsidRPr="006518C9" w:rsidRDefault="00921A47">
            <w:pPr>
              <w:pStyle w:val="HTMLVorformatiert"/>
            </w:pPr>
            <w:r w:rsidRPr="006518C9">
              <w:t>&lt;cvParam cvRef="PSI-MS" accession="MS:1002520" name="peptide group ID" value="AVMDDFAAFVEK_##Oxidation(M):3"&gt;&lt;/cvParam&gt;</w:t>
            </w:r>
          </w:p>
          <w:p w:rsidR="00921A47" w:rsidRPr="006518C9" w:rsidRDefault="00921A47">
            <w:pPr>
              <w:pStyle w:val="HTMLVorformatiert"/>
            </w:pPr>
            <w:r w:rsidRPr="006518C9">
              <w:t>&lt;cvParam cvRef="PSI-MS" accession="MS:1002439" name="final PSM list UNDER DISCUSSION"&gt;&lt;/cvParam&gt;</w:t>
            </w:r>
          </w:p>
          <w:p w:rsidR="00921A47" w:rsidRPr="006518C9" w:rsidRDefault="00921A47">
            <w:pPr>
              <w:pStyle w:val="HTMLVorformatiert"/>
            </w:pPr>
            <w:r w:rsidRPr="006518C9">
              <w:t>&lt;cvParam cvRef="PSI-MS" accession="MS:1002511" name="Cross-linked spectrum identification item." value="21"&gt;&lt;/cvParam&gt;</w:t>
            </w:r>
          </w:p>
          <w:p w:rsidR="00921A47" w:rsidRPr="006518C9" w:rsidRDefault="00921A47">
            <w:pPr>
              <w:pStyle w:val="HTMLVorformatiert"/>
            </w:pPr>
            <w:r w:rsidRPr="006518C9">
              <w:t>&lt;cvParam cvRef="PSI-MS" accession="MS:1002545" name="The xi result 'Score'." value="2.769918944845425"&gt;&lt;/cvParam&gt;</w:t>
            </w:r>
          </w:p>
          <w:p w:rsidR="00921A47" w:rsidRPr="006518C9" w:rsidRDefault="00921A47">
            <w:pPr>
              <w:pStyle w:val="HTMLVorformatiert"/>
            </w:pPr>
            <w:r w:rsidRPr="006518C9">
              <w:t>&lt;cvParam cvRef="PSI-MS" accession="MS:1000797" name="peak list scans" value="6655"&gt;&lt;/cvParam&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Vorformatiert"/>
            </w:pPr>
            <w:r w:rsidRPr="006518C9">
              <w:t>&lt;userParam name="search engines identifying PSM" value="12"&gt;&lt;/userParam&gt;</w:t>
            </w:r>
          </w:p>
        </w:tc>
      </w:tr>
    </w:tbl>
    <w:p w:rsidR="00921A47" w:rsidRPr="006518C9" w:rsidRDefault="00921A47" w:rsidP="00921A47">
      <w:pPr>
        <w:rPr>
          <w:lang w:val="en-US"/>
        </w:rPr>
      </w:pPr>
    </w:p>
    <w:p w:rsidR="00921A47" w:rsidRPr="006518C9" w:rsidRDefault="00921A47" w:rsidP="00921A47">
      <w:pPr>
        <w:pStyle w:val="berschrift2"/>
      </w:pPr>
      <w:bookmarkStart w:id="174" w:name="_Toc476057243"/>
      <w:r w:rsidRPr="006518C9">
        <w:t>Element &lt;</w:t>
      </w:r>
      <w:bookmarkStart w:id="175" w:name="PeptideHypothesis"/>
      <w:r w:rsidRPr="006518C9">
        <w:t>PeptideHypothesis</w:t>
      </w:r>
      <w:bookmarkEnd w:id="175"/>
      <w:r w:rsidRPr="006518C9">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ptideHypothesi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PeptideEvidence element on which this hypothesis </w:t>
                  </w:r>
                  <w:proofErr w:type="gramStart"/>
                  <w:r w:rsidRPr="006518C9">
                    <w:rPr>
                      <w:lang w:val="en-US"/>
                    </w:rPr>
                    <w:t>is based</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Reference(s) to the SpectrumIdentificationItem element(s) that support the given PeptideEvidence element.</w:t>
                  </w:r>
                  <w:proofErr w:type="gramEnd"/>
                  <w:r w:rsidRPr="006518C9">
                    <w:rPr>
                      <w:lang w:val="en-US"/>
                    </w:rPr>
                    <w:t xml:space="preserve">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 xml:space="preserve">            &lt;PeptideHypothesis peptideEvidence_ref="PepEv_1864"&gt;</w:t>
            </w:r>
          </w:p>
          <w:p w:rsidR="00921A47" w:rsidRPr="006518C9" w:rsidRDefault="00921A47">
            <w:pPr>
              <w:pStyle w:val="HTMLVorformatiert"/>
            </w:pPr>
            <w:r w:rsidRPr="006518C9">
              <w:t xml:space="preserve">              &lt;SpectrumIdentificationItemRef spectrumIdentificationItem_ref="SII_1780_1"/&gt;</w:t>
            </w:r>
          </w:p>
          <w:p w:rsidR="00921A47" w:rsidRPr="006518C9" w:rsidRDefault="00921A47">
            <w:pPr>
              <w:pStyle w:val="HTMLVorformatiert"/>
            </w:pPr>
            <w:r w:rsidRPr="006518C9">
              <w:t xml:space="preserve">              &lt;SpectrumIdentificationItemRef spectrumIdentificationItem_ref="SII_2217_1"/&gt;</w:t>
            </w:r>
          </w:p>
          <w:p w:rsidR="00921A47" w:rsidRPr="006518C9" w:rsidRDefault="00921A47">
            <w:pPr>
              <w:pStyle w:val="HTMLVorformatiert"/>
            </w:pPr>
            <w:r w:rsidRPr="006518C9">
              <w:t xml:space="preserve">              &lt;SpectrumIdentificationItemRef spectrumIdentificationItem_ref="SII_3245_1"/&gt;</w:t>
            </w:r>
          </w:p>
          <w:p w:rsidR="00921A47" w:rsidRPr="006518C9" w:rsidRDefault="00921A47">
            <w:pPr>
              <w:pStyle w:val="HTMLVorformatiert"/>
            </w:pPr>
            <w:r w:rsidRPr="006518C9">
              <w:t xml:space="preserve">              &lt;SpectrumIdentificationItemRef spectrumIdentificationItem_ref="SII_4362_1"/&gt;</w:t>
            </w:r>
          </w:p>
          <w:p w:rsidR="00921A47" w:rsidRPr="006518C9" w:rsidRDefault="00921A47">
            <w:pPr>
              <w:pStyle w:val="HTMLVorformatiert"/>
            </w:pPr>
            <w:r w:rsidRPr="006518C9">
              <w:t xml:space="preserve">              &lt;SpectrumIdentificationItemRef spectrumIdentificationItem_ref="SII_5349_1"/&gt;</w:t>
            </w:r>
          </w:p>
          <w:p w:rsidR="00921A47" w:rsidRPr="006518C9" w:rsidRDefault="00921A47">
            <w:pPr>
              <w:pStyle w:val="HTMLVorformatiert"/>
            </w:pPr>
            <w:r w:rsidRPr="006518C9">
              <w:t xml:space="preserve">              &lt;SpectrumIdentificationItemRef spectrumIdentificationItem_ref="SII_5621_1"/&gt;</w:t>
            </w:r>
          </w:p>
          <w:p w:rsidR="00921A47" w:rsidRPr="006518C9" w:rsidRDefault="00921A47">
            <w:pPr>
              <w:pStyle w:val="HTMLVorformatiert"/>
            </w:pPr>
            <w:r w:rsidRPr="006518C9">
              <w:t xml:space="preserve">  ...</w:t>
            </w:r>
          </w:p>
          <w:p w:rsidR="00921A47" w:rsidRPr="006518C9" w:rsidRDefault="00921A47">
            <w:pPr>
              <w:pStyle w:val="HTMLVorformatiert"/>
            </w:pPr>
            <w:r w:rsidRPr="006518C9">
              <w:t>&lt;/PeptideHypothesi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097" cvRef="PSI-MS" value="1" name="distinct peptide sequences"/&gt;</w:t>
            </w:r>
          </w:p>
          <w:p w:rsidR="00921A47" w:rsidRPr="006518C9" w:rsidRDefault="00921A47">
            <w:pPr>
              <w:pStyle w:val="HTMLVorformatiert"/>
            </w:pPr>
            <w:r w:rsidRPr="006518C9">
              <w:t>&lt;cvParam accession="MS:1002235" cvRef="PSI-MS" value="81.01860914459425" name="ProteoGrouper:PDH score"/&gt;</w:t>
            </w:r>
          </w:p>
          <w:p w:rsidR="00921A47" w:rsidRPr="006518C9" w:rsidRDefault="00921A47">
            <w:pPr>
              <w:pStyle w:val="HTMLVorformatiert"/>
            </w:pPr>
            <w:r w:rsidRPr="006518C9">
              <w:t>&lt;cvParam accession="MS:1002401" cvRef="PSI-MS" name="leading protein"/&gt;</w:t>
            </w:r>
          </w:p>
          <w:p w:rsidR="00921A47" w:rsidRPr="006518C9" w:rsidRDefault="00921A47">
            <w:pPr>
              <w:pStyle w:val="HTMLVorformatiert"/>
            </w:pPr>
            <w:r w:rsidRPr="006518C9">
              <w:t>&lt;cvParam accession="MS:1002403" cvRef="PSI-MS" name="group representative"/&gt;</w:t>
            </w:r>
          </w:p>
          <w:p w:rsidR="00921A47" w:rsidRPr="006518C9" w:rsidRDefault="00921A47">
            <w:pPr>
              <w:pStyle w:val="HTMLVorformatiert"/>
            </w:pPr>
            <w:r w:rsidRPr="006518C9">
              <w:t>&lt;cvParam accession="MS:1001594" cvRef="PSI-MS" value="PDH_15" name="sequence same-set protein"/&gt;</w:t>
            </w:r>
          </w:p>
          <w:p w:rsidR="00921A47" w:rsidRPr="006518C9" w:rsidRDefault="00921A47">
            <w:pPr>
              <w:pStyle w:val="HTMLVorformatiert"/>
            </w:pPr>
            <w:r w:rsidRPr="006518C9">
              <w:t>&lt;cvParam accession="MS:1002415" cvRef="PSI-MS" value="true" name="protein group passes threshold"/&gt;</w:t>
            </w:r>
          </w:p>
          <w:p w:rsidR="00921A47" w:rsidRPr="006518C9" w:rsidRDefault="00921A47">
            <w:pPr>
              <w:pStyle w:val="HTMLVorformatiert"/>
            </w:pPr>
            <w:r w:rsidRPr="006518C9">
              <w:t>&lt;cvParam accession="MS:1002236" cvRef="PSI-MS" value="43.73236628236426" name="ProteoGrouper:PAG score"/&gt;</w:t>
            </w:r>
          </w:p>
          <w:p w:rsidR="00921A47" w:rsidRPr="006518C9" w:rsidRDefault="00921A47">
            <w:pPr>
              <w:pStyle w:val="HTMLVorformatiert"/>
            </w:pPr>
            <w:r w:rsidRPr="006518C9">
              <w:t>&lt;cvParam accession="MS:1002407" cvRef="PSI-MS" value="2" name="cluster identifier"/&gt;</w:t>
            </w:r>
          </w:p>
          <w:p w:rsidR="00921A47" w:rsidRPr="006518C9" w:rsidRDefault="00921A47">
            <w:pPr>
              <w:pStyle w:val="HTMLVorformatiert"/>
            </w:pPr>
            <w:r w:rsidRPr="006518C9">
              <w:t>&lt;cvParam accession="MS:1002404" cvRef="PSI-MS" value="4" name="count of identified proteins"/&gt;</w:t>
            </w:r>
          </w:p>
          <w:p w:rsidR="00921A47" w:rsidRPr="006518C9" w:rsidRDefault="00921A47">
            <w:pPr>
              <w:pStyle w:val="HTMLVorformatiert"/>
            </w:pPr>
            <w:r w:rsidRPr="006518C9">
              <w:t>&lt;cvParam accession="MS:1001596" cvRef="PSI-MS" value="PDH_239" name="sequence sub-set protein"/&gt;</w:t>
            </w:r>
          </w:p>
          <w:p w:rsidR="00921A47" w:rsidRPr="006518C9" w:rsidRDefault="00921A47">
            <w:pPr>
              <w:pStyle w:val="HTMLVorformatiert"/>
            </w:pPr>
            <w:r w:rsidRPr="006518C9">
              <w:t>&lt;cvParam accession="MS:1002402" cvRef="PSI-MS" name="non-leading protein"/&gt;</w:t>
            </w:r>
          </w:p>
          <w:p w:rsidR="00921A47" w:rsidRPr="006518C9" w:rsidRDefault="00921A47">
            <w:pPr>
              <w:pStyle w:val="HTMLVorformatiert"/>
            </w:pPr>
            <w:r w:rsidRPr="006518C9">
              <w:t>&lt;cvParam accession="MS:1001598" cvRef="PSI-MS" value="PDH_167" name="sequence subsumable protein"/&gt;</w:t>
            </w:r>
          </w:p>
          <w:p w:rsidR="00921A47" w:rsidRPr="006518C9" w:rsidRDefault="00921A47">
            <w:pPr>
              <w:pStyle w:val="HTMLVorformatiert"/>
            </w:pPr>
            <w:r w:rsidRPr="006518C9">
              <w:t>&lt;cvParam name="mascot:score" value="1416.6296969697" cvRef="PSI-MS" accession="MS:1001171" /&gt;</w:t>
            </w:r>
          </w:p>
          <w:p w:rsidR="00921A47" w:rsidRPr="006518C9" w:rsidRDefault="00921A47">
            <w:pPr>
              <w:pStyle w:val="HTMLVorformatiert"/>
            </w:pPr>
            <w:r w:rsidRPr="006518C9">
              <w:t>&lt;cvParam name="PAnalyzer:conclusive protein" cvRef="PSI-MS" accession="MS:1002213" /&gt;</w:t>
            </w:r>
          </w:p>
          <w:p w:rsidR="00921A47" w:rsidRPr="006518C9" w:rsidRDefault="00921A47">
            <w:pPr>
              <w:pStyle w:val="HTMLVorformatiert"/>
            </w:pPr>
            <w:r w:rsidRPr="006518C9">
              <w:t>&lt;cvParam name="PAnalyzer:non-conclusive protein" cvRef="PSI-MS" accession="MS:1002215" /&gt;</w:t>
            </w:r>
          </w:p>
          <w:p w:rsidR="00921A47" w:rsidRPr="006518C9" w:rsidRDefault="00921A47">
            <w:pPr>
              <w:pStyle w:val="HTMLVorformatiert"/>
            </w:pPr>
            <w:r w:rsidRPr="006518C9">
              <w:t>&lt;cvParam name="PAnalyzer:indistinguishable protein" cvRef="PSI-MS" accession="MS:1002214" /&gt;</w:t>
            </w:r>
          </w:p>
          <w:p w:rsidR="00921A47" w:rsidRPr="006518C9" w:rsidRDefault="00921A47">
            <w:pPr>
              <w:pStyle w:val="HTMLVorformatiert"/>
            </w:pPr>
            <w:r w:rsidRPr="006518C9">
              <w:t>&lt;cvParam cvRef="PSI-MS" accession="MS:1001093" name="sequence coverage" value="0.19"/&gt;</w:t>
            </w:r>
          </w:p>
          <w:p w:rsidR="00921A47" w:rsidRPr="006518C9" w:rsidRDefault="00921A47">
            <w:pPr>
              <w:pStyle w:val="HTMLVorformatiert"/>
            </w:pPr>
            <w:r w:rsidRPr="006518C9">
              <w:t>&lt;cvParam cvRef="PSI-MS" accession="MS:1002470" name="PeptideShaker protein group score" value="100.0"/&gt;</w:t>
            </w:r>
          </w:p>
          <w:p w:rsidR="00921A47" w:rsidRPr="006518C9" w:rsidRDefault="00921A47">
            <w:pPr>
              <w:pStyle w:val="HTMLVorformatiert"/>
            </w:pPr>
            <w:r w:rsidRPr="006518C9">
              <w:t>&lt;cvParam cvRef="PSI-MS" accession="MS:1002471" name="PeptideShaker protein group confidence" value="100.0"/&gt;</w:t>
            </w:r>
          </w:p>
          <w:p w:rsidR="00921A47" w:rsidRPr="006518C9" w:rsidRDefault="00921A47">
            <w:pPr>
              <w:pStyle w:val="HTMLVorformatiert"/>
            </w:pPr>
            <w:r w:rsidRPr="006518C9">
              <w:t>&lt;cvParam cvRef="PSI-MS" accession="MS:1002542" name="PeptideShaker protein confidence type" value="Confiden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Vorformatiert"/>
            </w:pPr>
            <w:r w:rsidRPr="006518C9">
              <w:t>&lt;userParam value="IINEPTAAAIAYGLDK" name="razor peptides"/&gt;</w:t>
            </w:r>
          </w:p>
          <w:p w:rsidR="00921A47" w:rsidRPr="006518C9" w:rsidRDefault="00921A47">
            <w:pPr>
              <w:pStyle w:val="HTMLVorformatiert"/>
            </w:pPr>
            <w:r w:rsidRPr="006518C9">
              <w:t>&lt;userParam value="SLSDTLEEVLSSSGEK" name="unique peptides"/&gt;</w:t>
            </w:r>
          </w:p>
        </w:tc>
      </w:tr>
    </w:tbl>
    <w:p w:rsidR="00921A47" w:rsidRPr="006518C9" w:rsidRDefault="00921A47" w:rsidP="00921A47">
      <w:pPr>
        <w:rPr>
          <w:lang w:val="en-US"/>
        </w:rPr>
      </w:pPr>
    </w:p>
    <w:p w:rsidR="00921A47" w:rsidRPr="006518C9" w:rsidRDefault="00921A47" w:rsidP="00921A47">
      <w:pPr>
        <w:pStyle w:val="berschrift2"/>
      </w:pPr>
      <w:bookmarkStart w:id="176" w:name="_Toc476057244"/>
      <w:r w:rsidRPr="006518C9">
        <w:t>Element &lt;</w:t>
      </w:r>
      <w:bookmarkStart w:id="177" w:name="PeptideSequence"/>
      <w:r w:rsidRPr="006518C9">
        <w:t>PeptideSequence</w:t>
      </w:r>
      <w:bookmarkEnd w:id="177"/>
      <w:r w:rsidRPr="006518C9">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The amino acid sequence of the (poly</w:t>
            </w:r>
            <w:proofErr w:type="gramStart"/>
            <w:r w:rsidRPr="006518C9">
              <w:rPr>
                <w:lang w:val="en-US"/>
              </w:rPr>
              <w:t>)peptide</w:t>
            </w:r>
            <w:proofErr w:type="gramEnd"/>
            <w:r w:rsidRPr="006518C9">
              <w:rPr>
                <w:lang w:val="en-US"/>
              </w:rPr>
              <w:t xml:space="preserve">. If a substitution modification </w:t>
            </w:r>
            <w:proofErr w:type="gramStart"/>
            <w:r w:rsidRPr="006518C9">
              <w:rPr>
                <w:lang w:val="en-US"/>
              </w:rPr>
              <w:t>has been found</w:t>
            </w:r>
            <w:proofErr w:type="gramEnd"/>
            <w:r w:rsidRPr="006518C9">
              <w:rPr>
                <w:lang w:val="en-US"/>
              </w:rPr>
              <w:t xml:space="preserve">, the original sequence should be report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eptideSequence&gt;GEGGAQDGSGTEGVGATGAAGGRGAQGAPGGTGGAGSGSGLHHQQDSGYQGASGSGGAQSGGR&lt;/PeptideSequence&gt;</w:t>
            </w:r>
          </w:p>
        </w:tc>
      </w:tr>
    </w:tbl>
    <w:p w:rsidR="00921A47" w:rsidRPr="006518C9" w:rsidRDefault="00921A47" w:rsidP="00921A47">
      <w:pPr>
        <w:rPr>
          <w:lang w:val="en-US"/>
        </w:rPr>
      </w:pPr>
    </w:p>
    <w:p w:rsidR="00921A47" w:rsidRPr="006518C9" w:rsidRDefault="00921A47" w:rsidP="00921A47">
      <w:pPr>
        <w:pStyle w:val="berschrift2"/>
      </w:pPr>
      <w:bookmarkStart w:id="178" w:name="_Toc476057245"/>
      <w:r w:rsidRPr="006518C9">
        <w:t>Element &lt;</w:t>
      </w:r>
      <w:bookmarkStart w:id="179" w:name="Person"/>
      <w:r w:rsidRPr="006518C9">
        <w:t>Person</w:t>
      </w:r>
      <w:bookmarkEnd w:id="179"/>
      <w:r w:rsidRPr="006518C9">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person's name and contact details. Any additional information such as the address, contact email etc. </w:t>
            </w:r>
            <w:proofErr w:type="gramStart"/>
            <w:r w:rsidRPr="006518C9">
              <w:rPr>
                <w:lang w:val="en-US"/>
              </w:rPr>
              <w:t>should be supplied</w:t>
            </w:r>
            <w:proofErr w:type="gramEnd"/>
            <w:r w:rsidRPr="006518C9">
              <w:rPr>
                <w:lang w:val="en-US"/>
              </w:rPr>
              <w:t xml:space="preserve"> using CV parameters or user parameter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ers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erson's first nam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erson's last/family nam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erson's middle initial.</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organization a person belongs </w:t>
                  </w:r>
                  <w:proofErr w:type="gramStart"/>
                  <w:r w:rsidRPr="006518C9">
                    <w:rPr>
                      <w:lang w:val="en-US"/>
                    </w:rPr>
                    <w:t>to</w:t>
                  </w:r>
                  <w:proofErr w:type="gramEnd"/>
                  <w:r w:rsidRPr="006518C9">
                    <w:rPr>
                      <w:lang w:val="en-US"/>
                    </w:rPr>
                    <w:t>.</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Person firstName="test" lastName="test" id="PROVIDER"&gt;</w:t>
            </w:r>
          </w:p>
          <w:p w:rsidR="00921A47" w:rsidRPr="006518C9" w:rsidRDefault="00921A47">
            <w:pPr>
              <w:pStyle w:val="HTMLVorformatiert"/>
            </w:pPr>
            <w:r w:rsidRPr="006518C9">
              <w:t xml:space="preserve">      &lt;cvParam cvRef="PSI-MS" accession="MS:1000587" name="contact address" value="test"/&gt;</w:t>
            </w:r>
          </w:p>
          <w:p w:rsidR="00921A47" w:rsidRPr="006518C9" w:rsidRDefault="00921A47">
            <w:pPr>
              <w:pStyle w:val="HTMLVorformatiert"/>
            </w:pPr>
            <w:r w:rsidRPr="006518C9">
              <w:t xml:space="preserve">      &lt;cvParam cvRef="PSI-MS" accession="MS:1000588" name="contact URL" value="test"/&gt;</w:t>
            </w:r>
          </w:p>
          <w:p w:rsidR="00921A47" w:rsidRPr="006518C9" w:rsidRDefault="00921A47">
            <w:pPr>
              <w:pStyle w:val="HTMLVorformatiert"/>
            </w:pPr>
            <w:r w:rsidRPr="006518C9">
              <w:t xml:space="preserve">      &lt;cvParam cvRef="PSI-MS" accession="MS:1000589" name="contact email" value="testtest"/&gt;</w:t>
            </w:r>
          </w:p>
          <w:p w:rsidR="00921A47" w:rsidRPr="006518C9" w:rsidRDefault="00921A47">
            <w:pPr>
              <w:pStyle w:val="HTMLVorformatiert"/>
            </w:pPr>
            <w:r w:rsidRPr="006518C9">
              <w:t xml:space="preserve">      &lt;Affiliation organization_ref="ORG_DOC_OWNER"/&gt;</w:t>
            </w:r>
          </w:p>
          <w:p w:rsidR="00921A47" w:rsidRPr="006518C9" w:rsidRDefault="00921A47">
            <w:pPr>
              <w:pStyle w:val="HTMLVorformatiert"/>
            </w:pPr>
            <w:r w:rsidRPr="006518C9">
              <w:t xml:space="preserve">    &lt;/Person&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uditCollection/Person</w:t>
            </w:r>
          </w:p>
          <w:p w:rsidR="00921A47" w:rsidRPr="006518C9" w:rsidRDefault="00921A47">
            <w:pPr>
              <w:pStyle w:val="HTMLVorformatiert"/>
            </w:pPr>
            <w:r w:rsidRPr="006518C9">
              <w:t xml:space="preserve">SHOULD supply term </w:t>
            </w:r>
            <w:hyperlink r:id="rId196" w:tgtFrame="new" w:history="1">
              <w:r w:rsidRPr="006518C9">
                <w:rPr>
                  <w:rStyle w:val="Hyperlink"/>
                </w:rPr>
                <w:t>MS:1000588</w:t>
              </w:r>
            </w:hyperlink>
            <w:r w:rsidRPr="006518C9">
              <w:t xml:space="preserve"> (</w:t>
            </w:r>
            <w:r w:rsidRPr="006518C9">
              <w:rPr>
                <w:rStyle w:val="popup"/>
              </w:rPr>
              <w:t>contact URL</w:t>
            </w:r>
            <w:r w:rsidRPr="006518C9">
              <w:t>) one or more times</w:t>
            </w:r>
          </w:p>
          <w:p w:rsidR="00921A47" w:rsidRPr="006518C9" w:rsidRDefault="00921A47">
            <w:pPr>
              <w:pStyle w:val="HTMLVorformatiert"/>
            </w:pPr>
            <w:r w:rsidRPr="006518C9">
              <w:t xml:space="preserve">SHOULD supply term </w:t>
            </w:r>
            <w:hyperlink r:id="rId197" w:tgtFrame="new" w:history="1">
              <w:r w:rsidRPr="006518C9">
                <w:rPr>
                  <w:rStyle w:val="Hyperlink"/>
                </w:rPr>
                <w:t>MS:1000587</w:t>
              </w:r>
            </w:hyperlink>
            <w:r w:rsidRPr="006518C9">
              <w:t xml:space="preserve"> (</w:t>
            </w:r>
            <w:r w:rsidRPr="006518C9">
              <w:rPr>
                <w:rStyle w:val="popup"/>
              </w:rPr>
              <w:t>contact address</w:t>
            </w:r>
            <w:r w:rsidRPr="006518C9">
              <w:t>) one or more times</w:t>
            </w:r>
          </w:p>
          <w:p w:rsidR="00921A47" w:rsidRPr="006518C9" w:rsidRDefault="00921A47">
            <w:pPr>
              <w:pStyle w:val="HTMLVorformatiert"/>
            </w:pPr>
            <w:r w:rsidRPr="006518C9">
              <w:t xml:space="preserve">SHOULD supply term </w:t>
            </w:r>
            <w:hyperlink r:id="rId198"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0587" name="contact address" value="address"&gt;&lt;/cvParam&gt;</w:t>
            </w:r>
          </w:p>
          <w:p w:rsidR="00921A47" w:rsidRPr="006518C9" w:rsidRDefault="00921A47">
            <w:pPr>
              <w:pStyle w:val="HTMLVorformatiert"/>
            </w:pPr>
            <w:r w:rsidRPr="006518C9">
              <w:t>&lt;cvParam accession="MS:1000589" cvRef="PSI-MS" value="smartinez@proteored.org" name="contact email"/&gt;</w:t>
            </w:r>
          </w:p>
          <w:p w:rsidR="00921A47" w:rsidRPr="006518C9" w:rsidRDefault="00921A47">
            <w:pPr>
              <w:pStyle w:val="HTMLVorformatiert"/>
            </w:pPr>
            <w:r w:rsidRPr="006518C9">
              <w:t>&lt;cvParam cvRef="PSI-MS" accession="MS:1000588" name="contact URL" value="test"/&gt;</w:t>
            </w:r>
          </w:p>
        </w:tc>
      </w:tr>
    </w:tbl>
    <w:p w:rsidR="00921A47" w:rsidRPr="006518C9" w:rsidRDefault="00921A47" w:rsidP="00921A47">
      <w:pPr>
        <w:rPr>
          <w:lang w:val="en-US"/>
        </w:rPr>
      </w:pPr>
    </w:p>
    <w:p w:rsidR="00921A47" w:rsidRPr="006518C9" w:rsidRDefault="00921A47" w:rsidP="00921A47">
      <w:pPr>
        <w:pStyle w:val="berschrift2"/>
      </w:pPr>
      <w:bookmarkStart w:id="180" w:name="_Toc476057246"/>
      <w:r w:rsidRPr="006518C9">
        <w:t>Element &lt;</w:t>
      </w:r>
      <w:bookmarkStart w:id="181" w:name="ProteinAmbiguityGroup"/>
      <w:r w:rsidRPr="006518C9">
        <w:t>ProteinAmbiguityGroup</w:t>
      </w:r>
      <w:bookmarkEnd w:id="181"/>
      <w:r w:rsidRPr="006518C9">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set of logically related results from </w:t>
            </w:r>
            <w:proofErr w:type="gramStart"/>
            <w:r w:rsidRPr="006518C9">
              <w:rPr>
                <w:lang w:val="en-US"/>
              </w:rPr>
              <w:t>a protein</w:t>
            </w:r>
            <w:proofErr w:type="gramEnd"/>
            <w:r w:rsidRPr="006518C9">
              <w:rPr>
                <w:lang w:val="en-US"/>
              </w:rPr>
              <w:t xml:space="preserve"> detection, for example to represent conflicting assignments of peptides to protein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AmbiguityGroup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result of the ProteinDetection analysis (i.e. a protein).</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teinAmbiguityGroup id="PAG_1"&gt;</w:t>
            </w:r>
          </w:p>
          <w:p w:rsidR="00921A47" w:rsidRPr="006518C9" w:rsidRDefault="00921A47">
            <w:pPr>
              <w:pStyle w:val="HTMLVorformatiert"/>
            </w:pPr>
            <w:r w:rsidRPr="006518C9">
              <w:t xml:space="preserve">    &lt;ProteinDetectionHypothesis passThreshold="true" dBSequence_ref="dbseq_sp|Q64467|G3PT_MOUSE Glyceraldehyde-3-phosphate dehydrogenase, testis-specific OS=Mus..." id="PDH_11"&gt;</w:t>
            </w:r>
          </w:p>
          <w:p w:rsidR="00921A47" w:rsidRPr="006518C9" w:rsidRDefault="00921A47">
            <w:pPr>
              <w:pStyle w:val="HTMLVorformatiert"/>
            </w:pPr>
            <w:r w:rsidRPr="006518C9">
              <w:t xml:space="preserve">        &lt;PeptideHypothesis peptideEvidence_ref="PE13_2_63"&gt;</w:t>
            </w:r>
          </w:p>
          <w:p w:rsidR="00921A47" w:rsidRPr="006518C9" w:rsidRDefault="00921A47">
            <w:pPr>
              <w:pStyle w:val="HTMLVorformatiert"/>
            </w:pPr>
            <w:r w:rsidRPr="006518C9">
              <w:t xml:space="preserve">            &lt;SpectrumIdentificationItemRef spectrumIdentificationItem_ref="SII_13_1"/&gt;</w:t>
            </w:r>
          </w:p>
          <w:p w:rsidR="00921A47" w:rsidRPr="006518C9" w:rsidRDefault="00921A47">
            <w:pPr>
              <w:pStyle w:val="HTMLVorformatiert"/>
            </w:pPr>
            <w:r w:rsidRPr="006518C9">
              <w:t xml:space="preserve">        &lt;/PeptideHypothesis&gt;</w:t>
            </w:r>
          </w:p>
          <w:p w:rsidR="00921A47" w:rsidRPr="006518C9" w:rsidRDefault="00921A47">
            <w:pPr>
              <w:pStyle w:val="HTMLVorformatiert"/>
            </w:pPr>
            <w:r w:rsidRPr="006518C9">
              <w:t xml:space="preserve">        &lt;cvParam accession="MS:1001097" cvRef="PSI-MS" value="1" name="distinct peptide sequences"/&gt;</w:t>
            </w:r>
          </w:p>
          <w:p w:rsidR="00921A47" w:rsidRPr="006518C9" w:rsidRDefault="00921A47">
            <w:pPr>
              <w:pStyle w:val="HTMLVorformatiert"/>
            </w:pPr>
            <w:r w:rsidRPr="006518C9">
              <w:t xml:space="preserve">        &lt;cvParam accession="MS:1002235" cvRef="PSI-MS" value="34.57557513936462" name="ProteoGrouper:PDH score"/&gt;</w:t>
            </w:r>
          </w:p>
          <w:p w:rsidR="00921A47" w:rsidRPr="006518C9" w:rsidRDefault="00921A47">
            <w:pPr>
              <w:pStyle w:val="HTMLVorformatiert"/>
            </w:pPr>
            <w:r w:rsidRPr="006518C9">
              <w:t xml:space="preserve">  ...</w:t>
            </w:r>
          </w:p>
          <w:p w:rsidR="00921A47" w:rsidRPr="006518C9" w:rsidRDefault="00921A47">
            <w:pPr>
              <w:pStyle w:val="HTMLVorformatiert"/>
            </w:pPr>
            <w:r w:rsidRPr="006518C9">
              <w:t>&lt;/ProteinAmbiguityGroup&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AnalysisData/ProteinDetectionList/ProteinAmbiguityGroup</w:t>
            </w:r>
          </w:p>
          <w:p w:rsidR="00921A47" w:rsidRPr="006518C9" w:rsidRDefault="00921A47">
            <w:pPr>
              <w:pStyle w:val="HTMLVorformatiert"/>
            </w:pPr>
            <w:r w:rsidRPr="006518C9">
              <w:t xml:space="preserve">MUST supply term </w:t>
            </w:r>
            <w:hyperlink r:id="rId199"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rsidR="00921A47" w:rsidRPr="006518C9" w:rsidRDefault="00921A47">
            <w:pPr>
              <w:pStyle w:val="HTMLVorformatiert"/>
            </w:pPr>
            <w:r w:rsidRPr="006518C9">
              <w:t xml:space="preserve">MAY supply a *child* term of </w:t>
            </w:r>
            <w:hyperlink r:id="rId200"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rsidR="00921A47" w:rsidRPr="006518C9" w:rsidRDefault="00921A47">
            <w:pPr>
              <w:pStyle w:val="HTMLVorformatiert"/>
            </w:pPr>
            <w:r w:rsidRPr="006518C9">
              <w:lastRenderedPageBreak/>
              <w:t xml:space="preserve">  e.g.: </w:t>
            </w:r>
            <w:hyperlink r:id="rId201"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rsidR="00921A47" w:rsidRPr="006518C9" w:rsidRDefault="00921A47">
            <w:pPr>
              <w:pStyle w:val="HTMLVorformatiert"/>
            </w:pPr>
            <w:r w:rsidRPr="006518C9">
              <w:t xml:space="preserve">  e.g.: </w:t>
            </w:r>
            <w:hyperlink r:id="rId202"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203" w:tgtFrame="new" w:history="1">
              <w:r w:rsidRPr="002971BD">
                <w:rPr>
                  <w:rStyle w:val="Hyperlink"/>
                  <w:lang w:val="de-DE"/>
                </w:rPr>
                <w:t>MS:1001301</w:t>
              </w:r>
            </w:hyperlink>
            <w:r w:rsidRPr="002971BD">
              <w:rPr>
                <w:lang w:val="de-DE"/>
              </w:rPr>
              <w:t xml:space="preserve"> (</w:t>
            </w:r>
            <w:r w:rsidRPr="002971BD">
              <w:rPr>
                <w:rStyle w:val="popup"/>
                <w:lang w:val="de-DE"/>
              </w:rPr>
              <w:t>protein rank</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204"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rsidR="00921A47" w:rsidRPr="006518C9" w:rsidRDefault="00921A47">
            <w:pPr>
              <w:pStyle w:val="HTMLVorformatiert"/>
            </w:pPr>
            <w:r w:rsidRPr="006518C9">
              <w:t xml:space="preserve">  e.g.: </w:t>
            </w:r>
            <w:hyperlink r:id="rId205" w:tgtFrame="new" w:history="1">
              <w:r w:rsidRPr="006518C9">
                <w:rPr>
                  <w:rStyle w:val="Hyperlink"/>
                </w:rPr>
                <w:t>MS:1002407</w:t>
              </w:r>
            </w:hyperlink>
            <w:r w:rsidRPr="006518C9">
              <w:t xml:space="preserve"> (</w:t>
            </w:r>
            <w:r w:rsidRPr="006518C9">
              <w:rPr>
                <w:rStyle w:val="popup"/>
              </w:rPr>
              <w:t>cluster identifier</w:t>
            </w:r>
            <w:r w:rsidRPr="006518C9">
              <w:t xml:space="preserve">) </w:t>
            </w:r>
          </w:p>
          <w:p w:rsidR="00921A47" w:rsidRPr="006518C9" w:rsidRDefault="00921A47">
            <w:pPr>
              <w:pStyle w:val="HTMLVorformatiert"/>
            </w:pPr>
            <w:r w:rsidRPr="006518C9">
              <w:t xml:space="preserve">  e.g.: </w:t>
            </w:r>
            <w:hyperlink r:id="rId206"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rsidR="00921A47" w:rsidRPr="006518C9" w:rsidRDefault="00921A47">
            <w:pPr>
              <w:pStyle w:val="HTMLVorformatiert"/>
            </w:pPr>
            <w:r w:rsidRPr="006518C9">
              <w:t xml:space="preserve">  e.g.: </w:t>
            </w:r>
            <w:hyperlink r:id="rId207"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rsidR="00921A47" w:rsidRPr="006518C9" w:rsidRDefault="00921A47">
            <w:pPr>
              <w:pStyle w:val="HTMLVorformatiert"/>
            </w:pPr>
            <w:r w:rsidRPr="006518C9">
              <w:t xml:space="preserve">  e.g.: </w:t>
            </w:r>
            <w:hyperlink r:id="rId208"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rsidR="00921A47" w:rsidRPr="006518C9" w:rsidRDefault="00921A47">
            <w:pPr>
              <w:pStyle w:val="HTMLVorformatiert"/>
            </w:pPr>
            <w:r w:rsidRPr="006518C9">
              <w:t xml:space="preserve">  e.g.: </w:t>
            </w:r>
            <w:hyperlink r:id="rId209"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rsidR="00921A47" w:rsidRPr="006518C9" w:rsidRDefault="00A12EAA" w:rsidP="00921A47">
      <w:pPr>
        <w:rPr>
          <w:b/>
          <w:lang w:val="en-US"/>
        </w:rPr>
      </w:pPr>
      <w:r w:rsidRPr="006518C9">
        <w:rPr>
          <w:b/>
          <w:lang w:val="en-US"/>
        </w:rPr>
        <w:lastRenderedPageBreak/>
        <w:t>Example for protein grouping:</w:t>
      </w:r>
    </w:p>
    <w:p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w:t>
      </w:r>
      <w:proofErr w:type="gramStart"/>
      <w:r w:rsidRPr="006518C9">
        <w:rPr>
          <w:rFonts w:ascii="Courier New" w:hAnsi="Courier New" w:cs="Courier New"/>
          <w:sz w:val="14"/>
          <w:szCs w:val="14"/>
          <w:lang w:val="en-US"/>
        </w:rPr>
        <w:t>APVPPSQAR(</w:t>
      </w:r>
      <w:proofErr w:type="gramEnd"/>
      <w:r w:rsidRPr="006518C9">
        <w:rPr>
          <w:rFonts w:ascii="Courier New" w:hAnsi="Courier New" w:cs="Courier New"/>
          <w:sz w:val="14"/>
          <w:szCs w:val="14"/>
          <w:lang w:val="en-US"/>
        </w:rPr>
        <w:t>0;144.1021)-332-340-RRRRRQ7TMJ9|Q7TMJ9_MOUSE"&gt;</w:t>
      </w:r>
    </w:p>
    <w:p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w:t>
      </w:r>
      <w:proofErr w:type="gramStart"/>
      <w:r w:rsidRPr="006518C9">
        <w:rPr>
          <w:rFonts w:ascii="Courier New" w:hAnsi="Courier New" w:cs="Courier New"/>
          <w:sz w:val="14"/>
          <w:szCs w:val="14"/>
          <w:lang w:val="en-US"/>
        </w:rPr>
        <w:t>:[</w:t>
      </w:r>
      <w:proofErr w:type="gramEnd"/>
      <w:r w:rsidRPr="006518C9">
        <w:rPr>
          <w:rFonts w:ascii="Courier New" w:hAnsi="Courier New" w:cs="Courier New"/>
          <w:sz w:val="14"/>
          <w:szCs w:val="14"/>
          <w:lang w:val="en-US"/>
        </w:rPr>
        <w:t>0,144.1021]:APVPPSQAR:index=26699"&gt;&lt;/SpectrumIdentificationItemRef&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2.0881360887005513"&gt;&lt;/cvParam&gt;</w:t>
      </w:r>
    </w:p>
    <w:p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15" name="protein group passes threshold" value="true"&gt;&lt;/cvParam&gt;</w:t>
      </w:r>
    </w:p>
    <w:p w:rsidR="00A12EAA" w:rsidRPr="006518C9" w:rsidRDefault="00A12EAA" w:rsidP="005816D4">
      <w:pPr>
        <w:ind w:left="720" w:firstLine="720"/>
        <w:rPr>
          <w:rFonts w:ascii="Courier New" w:hAnsi="Courier New" w:cs="Courier New"/>
          <w:sz w:val="14"/>
          <w:szCs w:val="14"/>
          <w:lang w:val="en-US"/>
        </w:rPr>
      </w:pPr>
      <w:proofErr w:type="gramStart"/>
      <w:r w:rsidRPr="006518C9">
        <w:rPr>
          <w:rFonts w:ascii="Courier New" w:hAnsi="Courier New" w:cs="Courier New"/>
          <w:sz w:val="14"/>
          <w:szCs w:val="14"/>
          <w:lang w:val="en-US"/>
        </w:rPr>
        <w:t>cvParam</w:t>
      </w:r>
      <w:proofErr w:type="gramEnd"/>
      <w:r w:rsidRPr="006518C9">
        <w:rPr>
          <w:rFonts w:ascii="Courier New" w:hAnsi="Courier New" w:cs="Courier New"/>
          <w:sz w:val="14"/>
          <w:szCs w:val="14"/>
          <w:lang w:val="en-US"/>
        </w:rPr>
        <w:t xml:space="preserve"> cvRef="PSI-MS" accession="MS:1002407" name="cluster identifier" value="2814"&gt;&lt;/cvParam&gt;</w:t>
      </w:r>
    </w:p>
    <w:p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rsidR="00A12EAA" w:rsidRPr="006518C9" w:rsidRDefault="00A12EAA" w:rsidP="00A12EAA">
      <w:pPr>
        <w:rPr>
          <w:lang w:val="en-US"/>
        </w:rPr>
      </w:pPr>
    </w:p>
    <w:p w:rsidR="00921A47" w:rsidRPr="006518C9" w:rsidRDefault="00921A47" w:rsidP="00921A47">
      <w:pPr>
        <w:pStyle w:val="berschrift2"/>
      </w:pPr>
      <w:bookmarkStart w:id="182" w:name="_Toc476057247"/>
      <w:r w:rsidRPr="006518C9">
        <w:t>Element &lt;</w:t>
      </w:r>
      <w:bookmarkStart w:id="183" w:name="ProteinDetection"/>
      <w:r w:rsidRPr="006518C9">
        <w:t>ProteinDetection</w:t>
      </w:r>
      <w:bookmarkEnd w:id="183"/>
      <w:r w:rsidRPr="006518C9">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n Analysis which assembles a set of peptides (e.g. from a spectra search analysis) to protein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ProteinDetectionList in the DataCollection section.</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detection protocol used for this ProteinDetection.</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ists of spectrum identifications that </w:t>
                  </w:r>
                  <w:proofErr w:type="gramStart"/>
                  <w:r w:rsidRPr="006518C9">
                    <w:rPr>
                      <w:lang w:val="en-US"/>
                    </w:rPr>
                    <w:t>are input</w:t>
                  </w:r>
                  <w:proofErr w:type="gramEnd"/>
                  <w:r w:rsidRPr="006518C9">
                    <w:rPr>
                      <w:lang w:val="en-US"/>
                    </w:rPr>
                    <w:t xml:space="preserve"> to the protein detection proces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teinDetection id="PD_1" activityDate="2014-01-11T19:42:49" proteinDetectionList_ref="PDL_PAnalyzer" proteinDetectionProtocol_ref="PDP_PAnalyzer"&gt;</w:t>
            </w:r>
          </w:p>
          <w:p w:rsidR="00921A47" w:rsidRPr="006518C9" w:rsidRDefault="00921A47">
            <w:pPr>
              <w:pStyle w:val="HTMLVorformatiert"/>
            </w:pPr>
            <w:r w:rsidRPr="006518C9">
              <w:t xml:space="preserve">  &lt;InputSpectrumIdentifications spectrumIdentificationList_ref="SIL_1" /&gt;</w:t>
            </w:r>
          </w:p>
          <w:p w:rsidR="00921A47" w:rsidRPr="006518C9" w:rsidRDefault="00921A47">
            <w:pPr>
              <w:pStyle w:val="HTMLVorformatiert"/>
            </w:pPr>
            <w:r w:rsidRPr="006518C9">
              <w:t>&lt;/ProteinDetection&gt;</w:t>
            </w:r>
          </w:p>
        </w:tc>
      </w:tr>
    </w:tbl>
    <w:p w:rsidR="00921A47" w:rsidRPr="006518C9" w:rsidRDefault="00921A47" w:rsidP="00921A47">
      <w:pPr>
        <w:rPr>
          <w:lang w:val="en-US"/>
        </w:rPr>
      </w:pPr>
    </w:p>
    <w:p w:rsidR="00921A47" w:rsidRPr="006518C9" w:rsidRDefault="00921A47" w:rsidP="00921A47">
      <w:pPr>
        <w:pStyle w:val="berschrift2"/>
      </w:pPr>
      <w:bookmarkStart w:id="184" w:name="_Toc476057248"/>
      <w:r w:rsidRPr="006518C9">
        <w:t>Element &lt;</w:t>
      </w:r>
      <w:bookmarkStart w:id="185" w:name="ProteinDetectionHypothesis"/>
      <w:r w:rsidRPr="006518C9">
        <w:t>ProteinDetectionHypothesis</w:t>
      </w:r>
      <w:bookmarkEnd w:id="185"/>
      <w:r w:rsidRPr="006518C9">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single result of the ProteinDetection analysis (i.e. a protein).</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Hypothesi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corresponding DBSequence entry.</w:t>
                  </w:r>
                  <w:proofErr w:type="gramEnd"/>
                  <w:r w:rsidRPr="006518C9">
                    <w:rPr>
                      <w:lang w:val="en-US"/>
                    </w:rPr>
                    <w:t xml:space="preserve">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eptide evidence on which this ProteinHypothesis </w:t>
                  </w:r>
                  <w:proofErr w:type="gramStart"/>
                  <w:r w:rsidRPr="006518C9">
                    <w:rPr>
                      <w:lang w:val="en-US"/>
                    </w:rPr>
                    <w:t>is based</w:t>
                  </w:r>
                  <w:proofErr w:type="gramEnd"/>
                  <w:r w:rsidRPr="006518C9">
                    <w:rPr>
                      <w:lang w:val="en-US"/>
                    </w:rPr>
                    <w:t xml:space="preserve"> by reference to a PeptideEvidence element. </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teinDetectionHypothesis passThreshold="true" dBSequence_ref="dbseq_tr|Q3V2I5|Q3V2I5_MOUSE Glyceraldehyde-3-phosphate dehydrogenase (Fragment) OS=Mus..." id="PDH_10"&gt;</w:t>
            </w:r>
          </w:p>
          <w:p w:rsidR="00921A47" w:rsidRPr="006518C9" w:rsidRDefault="00921A47">
            <w:pPr>
              <w:pStyle w:val="HTMLVorformatiert"/>
            </w:pPr>
            <w:r w:rsidRPr="006518C9">
              <w:t xml:space="preserve">    &lt;PeptideHypothesis peptideEvidence_ref="PE13_2_62"&gt;</w:t>
            </w:r>
          </w:p>
          <w:p w:rsidR="00921A47" w:rsidRPr="006518C9" w:rsidRDefault="00921A47">
            <w:pPr>
              <w:pStyle w:val="HTMLVorformatiert"/>
            </w:pPr>
            <w:r w:rsidRPr="006518C9">
              <w:t xml:space="preserve">        &lt;SpectrumIdentificationItemRef spectrumIdentificationItem_ref="SII_13_1"/&gt;</w:t>
            </w:r>
          </w:p>
          <w:p w:rsidR="00921A47" w:rsidRPr="006518C9" w:rsidRDefault="00921A47">
            <w:pPr>
              <w:pStyle w:val="HTMLVorformatiert"/>
            </w:pPr>
            <w:r w:rsidRPr="006518C9">
              <w:t xml:space="preserve">    &lt;/PeptideHypothesis&gt;</w:t>
            </w:r>
          </w:p>
          <w:p w:rsidR="00921A47" w:rsidRPr="006518C9" w:rsidRDefault="00921A47">
            <w:pPr>
              <w:pStyle w:val="HTMLVorformatiert"/>
            </w:pPr>
            <w:r w:rsidRPr="006518C9">
              <w:t xml:space="preserve">    &lt;cvParam accession="MS:1001097" cvRef="PSI-MS" value="1" name="distinct peptide sequences"/&gt;</w:t>
            </w:r>
          </w:p>
          <w:p w:rsidR="00921A47" w:rsidRPr="006518C9" w:rsidRDefault="00921A47">
            <w:pPr>
              <w:pStyle w:val="HTMLVorformatiert"/>
            </w:pPr>
            <w:r w:rsidRPr="006518C9">
              <w:t xml:space="preserve">    &lt;cvParam accession="MS:1002235" cvRef="PSI-MS" value="34.57557513936462" name="ProteoGrouper:PDH score"/&gt;</w:t>
            </w:r>
          </w:p>
          <w:p w:rsidR="00921A47" w:rsidRPr="006518C9" w:rsidRDefault="00921A47">
            <w:pPr>
              <w:pStyle w:val="HTMLVorformatiert"/>
            </w:pPr>
            <w:r w:rsidRPr="006518C9">
              <w:t xml:space="preserve">    &lt;cvParam accession="MS:1001594" cvRef="PSI-MS" value="PDH_11" name="sequence same-set protein"/&gt;</w:t>
            </w:r>
          </w:p>
          <w:p w:rsidR="00921A47" w:rsidRPr="006518C9" w:rsidRDefault="00921A47">
            <w:pPr>
              <w:pStyle w:val="HTMLVorformatiert"/>
            </w:pPr>
            <w:r w:rsidRPr="006518C9">
              <w:t xml:space="preserve">  ...</w:t>
            </w:r>
          </w:p>
          <w:p w:rsidR="00921A47" w:rsidRPr="006518C9" w:rsidRDefault="00921A47">
            <w:pPr>
              <w:pStyle w:val="HTMLVorformatiert"/>
            </w:pPr>
            <w:r w:rsidRPr="006518C9">
              <w:t>&lt;/ProteinDetectionHypothesi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B77DDF" w:rsidRPr="006518C9" w:rsidRDefault="00921A47">
            <w:pPr>
              <w:pStyle w:val="HTMLVorformatiert"/>
            </w:pPr>
            <w:r w:rsidRPr="006518C9">
              <w:t>Path /MzIdentML/DataCollection/AnalysisData/ProteinDetectionList/ProteinAmbiguityGroup/ProteinDetection</w:t>
            </w:r>
          </w:p>
          <w:p w:rsidR="00921A47" w:rsidRPr="006518C9" w:rsidRDefault="00921A47">
            <w:pPr>
              <w:pStyle w:val="HTMLVorformatiert"/>
            </w:pPr>
            <w:r w:rsidRPr="006518C9">
              <w:t>Hypothesis</w:t>
            </w:r>
          </w:p>
          <w:p w:rsidR="00921A47" w:rsidRPr="006518C9" w:rsidRDefault="00921A47">
            <w:pPr>
              <w:pStyle w:val="HTMLVorformatiert"/>
            </w:pPr>
            <w:r w:rsidRPr="006518C9">
              <w:t xml:space="preserve">MAY supply term </w:t>
            </w:r>
            <w:hyperlink r:id="rId210" w:tgtFrame="new" w:history="1">
              <w:r w:rsidRPr="006518C9">
                <w:rPr>
                  <w:rStyle w:val="Hyperlink"/>
                </w:rPr>
                <w:t>MS:1002403</w:t>
              </w:r>
            </w:hyperlink>
            <w:r w:rsidRPr="006518C9">
              <w:t xml:space="preserve"> (</w:t>
            </w:r>
            <w:r w:rsidRPr="006518C9">
              <w:rPr>
                <w:rStyle w:val="popup"/>
              </w:rPr>
              <w:t>group representative</w:t>
            </w:r>
            <w:r w:rsidRPr="006518C9">
              <w:t>) only once</w:t>
            </w:r>
          </w:p>
          <w:p w:rsidR="00921A47" w:rsidRPr="006518C9" w:rsidRDefault="00921A47">
            <w:pPr>
              <w:pStyle w:val="HTMLVorformatiert"/>
            </w:pPr>
            <w:r w:rsidRPr="006518C9">
              <w:t xml:space="preserve">MAY supply a *child* term of </w:t>
            </w:r>
            <w:hyperlink r:id="rId211"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rsidR="00921A47" w:rsidRPr="006518C9" w:rsidRDefault="00921A47">
            <w:pPr>
              <w:pStyle w:val="HTMLVorformatiert"/>
            </w:pPr>
            <w:r w:rsidRPr="006518C9">
              <w:t xml:space="preserve">  e.g.: </w:t>
            </w:r>
            <w:hyperlink r:id="rId212" w:tgtFrame="new" w:history="1">
              <w:r w:rsidRPr="006518C9">
                <w:rPr>
                  <w:rStyle w:val="Hyperlink"/>
                </w:rPr>
                <w:t>MS:1001088</w:t>
              </w:r>
            </w:hyperlink>
            <w:r w:rsidRPr="006518C9">
              <w:t xml:space="preserve"> (</w:t>
            </w:r>
            <w:r w:rsidRPr="006518C9">
              <w:rPr>
                <w:rStyle w:val="popup"/>
              </w:rPr>
              <w:t>protein description</w:t>
            </w:r>
            <w:r w:rsidRPr="006518C9">
              <w:t xml:space="preserve">) </w:t>
            </w:r>
          </w:p>
          <w:p w:rsidR="00921A47" w:rsidRPr="006518C9" w:rsidRDefault="00921A47">
            <w:pPr>
              <w:pStyle w:val="HTMLVorformatiert"/>
            </w:pPr>
            <w:r w:rsidRPr="006518C9">
              <w:t xml:space="preserve">  e.g.: </w:t>
            </w:r>
            <w:hyperlink r:id="rId213" w:tgtFrame="new" w:history="1">
              <w:r w:rsidRPr="006518C9">
                <w:rPr>
                  <w:rStyle w:val="Hyperlink"/>
                </w:rPr>
                <w:t>MS:1001093</w:t>
              </w:r>
            </w:hyperlink>
            <w:r w:rsidRPr="006518C9">
              <w:t xml:space="preserve"> (</w:t>
            </w:r>
            <w:r w:rsidRPr="006518C9">
              <w:rPr>
                <w:rStyle w:val="popup"/>
              </w:rPr>
              <w:t>sequence coverage</w:t>
            </w:r>
            <w:r w:rsidRPr="006518C9">
              <w:t xml:space="preserve">) </w:t>
            </w:r>
          </w:p>
          <w:p w:rsidR="00921A47" w:rsidRPr="006518C9" w:rsidRDefault="00921A47">
            <w:pPr>
              <w:pStyle w:val="HTMLVorformatiert"/>
            </w:pPr>
            <w:r w:rsidRPr="006518C9">
              <w:t xml:space="preserve">  e.g.: </w:t>
            </w:r>
            <w:hyperlink r:id="rId214"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rsidR="00921A47" w:rsidRPr="006518C9" w:rsidRDefault="00921A47">
            <w:pPr>
              <w:pStyle w:val="HTMLVorformatiert"/>
            </w:pPr>
            <w:r w:rsidRPr="006518C9">
              <w:t xml:space="preserve">  e.g.: </w:t>
            </w:r>
            <w:hyperlink r:id="rId215"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rsidR="00921A47" w:rsidRPr="006518C9" w:rsidRDefault="00921A47">
            <w:pPr>
              <w:pStyle w:val="HTMLVorformatiert"/>
            </w:pPr>
            <w:r w:rsidRPr="006518C9">
              <w:t xml:space="preserve">  e.g.: </w:t>
            </w:r>
            <w:hyperlink r:id="rId216"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rsidR="00921A47" w:rsidRPr="006518C9" w:rsidRDefault="00921A47">
            <w:pPr>
              <w:pStyle w:val="HTMLVorformatiert"/>
            </w:pPr>
            <w:r w:rsidRPr="006518C9">
              <w:t xml:space="preserve">  e.g.: </w:t>
            </w:r>
            <w:hyperlink r:id="rId217"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rsidR="00921A47" w:rsidRPr="006518C9" w:rsidRDefault="00921A47">
            <w:pPr>
              <w:pStyle w:val="HTMLVorformatiert"/>
            </w:pPr>
            <w:r w:rsidRPr="006518C9">
              <w:t xml:space="preserve">  e.g.: </w:t>
            </w:r>
            <w:hyperlink r:id="rId218" w:tgtFrame="new" w:history="1">
              <w:r w:rsidRPr="006518C9">
                <w:rPr>
                  <w:rStyle w:val="Hyperlink"/>
                </w:rPr>
                <w:t>MS:1001125</w:t>
              </w:r>
            </w:hyperlink>
            <w:r w:rsidRPr="006518C9">
              <w:t xml:space="preserve"> (</w:t>
            </w:r>
            <w:r w:rsidRPr="006518C9">
              <w:rPr>
                <w:rStyle w:val="popup"/>
              </w:rPr>
              <w:t>manual validation</w:t>
            </w:r>
            <w:r w:rsidRPr="006518C9">
              <w:t xml:space="preserve">) </w:t>
            </w:r>
          </w:p>
          <w:p w:rsidR="00921A47" w:rsidRPr="006518C9" w:rsidRDefault="00921A47">
            <w:pPr>
              <w:pStyle w:val="HTMLVorformatiert"/>
            </w:pPr>
            <w:r w:rsidRPr="006518C9">
              <w:t xml:space="preserve">  e.g.: </w:t>
            </w:r>
            <w:hyperlink r:id="rId219"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Vorformatiert"/>
            </w:pPr>
            <w:r w:rsidRPr="006518C9">
              <w:t xml:space="preserve">  e.g.: </w:t>
            </w:r>
            <w:hyperlink r:id="rId220"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rsidR="00921A47" w:rsidRPr="006518C9" w:rsidRDefault="00921A47">
            <w:pPr>
              <w:pStyle w:val="HTMLVorformatiert"/>
            </w:pPr>
            <w:r w:rsidRPr="006518C9">
              <w:t xml:space="preserve">  e.g.: </w:t>
            </w:r>
            <w:hyperlink r:id="rId221"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rsidR="00921A47" w:rsidRPr="006518C9" w:rsidRDefault="00921A47">
            <w:pPr>
              <w:pStyle w:val="HTMLVorformatiert"/>
            </w:pPr>
            <w:r w:rsidRPr="006518C9">
              <w:t xml:space="preserve">  </w:t>
            </w:r>
            <w:hyperlink r:id="rId222" w:tgtFrame="new" w:history="1">
              <w:r w:rsidRPr="006518C9">
                <w:rPr>
                  <w:rStyle w:val="Hyperlink"/>
                </w:rPr>
                <w:t>et al.</w:t>
              </w:r>
            </w:hyperlink>
          </w:p>
          <w:p w:rsidR="00921A47" w:rsidRPr="006518C9" w:rsidRDefault="00921A47">
            <w:pPr>
              <w:pStyle w:val="HTMLVorformatiert"/>
            </w:pPr>
            <w:r w:rsidRPr="006518C9">
              <w:t xml:space="preserve">MUST supply term </w:t>
            </w:r>
            <w:hyperlink r:id="rId223" w:tgtFrame="new" w:history="1">
              <w:r w:rsidRPr="006518C9">
                <w:rPr>
                  <w:rStyle w:val="Hyperlink"/>
                </w:rPr>
                <w:t>MS:1002402</w:t>
              </w:r>
            </w:hyperlink>
            <w:r w:rsidRPr="006518C9">
              <w:t xml:space="preserve"> (</w:t>
            </w:r>
            <w:r w:rsidRPr="006518C9">
              <w:rPr>
                <w:rStyle w:val="popup"/>
              </w:rPr>
              <w:t>non-leading protein</w:t>
            </w:r>
            <w:r w:rsidRPr="006518C9">
              <w:t>) only once</w:t>
            </w:r>
          </w:p>
          <w:p w:rsidR="00921A47" w:rsidRPr="006518C9" w:rsidRDefault="00921A47">
            <w:pPr>
              <w:pStyle w:val="HTMLVorformatiert"/>
            </w:pPr>
            <w:r w:rsidRPr="006518C9">
              <w:t xml:space="preserve">MAY supply a *child* term of </w:t>
            </w:r>
            <w:hyperlink r:id="rId224"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Vorformatiert"/>
            </w:pPr>
            <w:r w:rsidRPr="006518C9">
              <w:t xml:space="preserve">  e.g.: </w:t>
            </w:r>
            <w:hyperlink r:id="rId225"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Vorformatiert"/>
            </w:pPr>
            <w:r w:rsidRPr="006518C9">
              <w:t xml:space="preserve">  e.g.: </w:t>
            </w:r>
            <w:hyperlink r:id="rId226"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Vorformatiert"/>
            </w:pPr>
            <w:r w:rsidRPr="006518C9">
              <w:t xml:space="preserve">  e.g.: </w:t>
            </w:r>
            <w:hyperlink r:id="rId227"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Vorformatiert"/>
            </w:pPr>
            <w:r w:rsidRPr="006518C9">
              <w:t xml:space="preserve">  e.g.: </w:t>
            </w:r>
            <w:hyperlink r:id="rId228"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Vorformatiert"/>
            </w:pPr>
            <w:r w:rsidRPr="006518C9">
              <w:t xml:space="preserve">  e.g.: </w:t>
            </w:r>
            <w:hyperlink r:id="rId229" w:tgtFrame="new" w:history="1">
              <w:r w:rsidRPr="006518C9">
                <w:rPr>
                  <w:rStyle w:val="Hyperlink"/>
                </w:rPr>
                <w:t>MS</w:t>
              </w:r>
              <w:proofErr w:type="gramStart"/>
              <w:r w:rsidRPr="006518C9">
                <w:rPr>
                  <w:rStyle w:val="Hyperlink"/>
                </w:rPr>
                <w:t>:1001158</w:t>
              </w:r>
              <w:proofErr w:type="gramEnd"/>
            </w:hyperlink>
            <w:r w:rsidRPr="006518C9">
              <w:t xml:space="preserve"> (</w:t>
            </w:r>
            <w:r w:rsidRPr="006518C9">
              <w:rPr>
                <w:rStyle w:val="popup"/>
              </w:rPr>
              <w:t>SEQUEST:Uniq</w:t>
            </w:r>
            <w:r w:rsidRPr="006518C9">
              <w:t xml:space="preserve">) </w:t>
            </w:r>
            <w:r w:rsidRPr="006518C9">
              <w:rPr>
                <w:color w:val="FF0000"/>
              </w:rPr>
              <w:t>WARNING: Term has no definition!</w:t>
            </w:r>
          </w:p>
          <w:p w:rsidR="00921A47" w:rsidRPr="006518C9" w:rsidRDefault="00921A47">
            <w:pPr>
              <w:pStyle w:val="HTMLVorformatiert"/>
            </w:pPr>
            <w:r w:rsidRPr="006518C9">
              <w:t xml:space="preserve">  e.g.: </w:t>
            </w:r>
            <w:hyperlink r:id="rId230"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Vorformatiert"/>
            </w:pPr>
            <w:r w:rsidRPr="006518C9">
              <w:t xml:space="preserve">  e.g.: </w:t>
            </w:r>
            <w:hyperlink r:id="rId231"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Vorformatiert"/>
            </w:pPr>
            <w:r w:rsidRPr="006518C9">
              <w:t xml:space="preserve">  e.g.: </w:t>
            </w:r>
            <w:hyperlink r:id="rId232"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Vorformatiert"/>
            </w:pPr>
            <w:r w:rsidRPr="006518C9">
              <w:t xml:space="preserve">  e.g.: </w:t>
            </w:r>
            <w:hyperlink r:id="rId233"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Vorformatiert"/>
            </w:pPr>
            <w:r w:rsidRPr="006518C9">
              <w:t xml:space="preserve">  e.g.: </w:t>
            </w:r>
            <w:hyperlink r:id="rId234"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Vorformatiert"/>
            </w:pPr>
            <w:r w:rsidRPr="006518C9">
              <w:t xml:space="preserve">  </w:t>
            </w:r>
            <w:hyperlink r:id="rId235" w:tgtFrame="new" w:history="1">
              <w:r w:rsidRPr="006518C9">
                <w:rPr>
                  <w:rStyle w:val="Hyperlink"/>
                </w:rPr>
                <w:t>et al.</w:t>
              </w:r>
            </w:hyperlink>
          </w:p>
          <w:p w:rsidR="00921A47" w:rsidRPr="006518C9" w:rsidRDefault="00921A47">
            <w:pPr>
              <w:pStyle w:val="HTMLVorformatiert"/>
            </w:pPr>
            <w:r w:rsidRPr="006518C9">
              <w:t xml:space="preserve">MAY supply a *child* term of </w:t>
            </w:r>
            <w:hyperlink r:id="rId236"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rsidR="00921A47" w:rsidRPr="006518C9" w:rsidRDefault="00921A47">
            <w:pPr>
              <w:pStyle w:val="HTMLVorformatiert"/>
            </w:pPr>
            <w:r w:rsidRPr="006518C9">
              <w:t xml:space="preserve">  e.g.: </w:t>
            </w:r>
            <w:hyperlink r:id="rId237"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rsidR="00921A47" w:rsidRPr="006518C9" w:rsidRDefault="00921A47">
            <w:pPr>
              <w:pStyle w:val="HTMLVorformatiert"/>
            </w:pPr>
            <w:r w:rsidRPr="006518C9">
              <w:t xml:space="preserve">  e.g.: </w:t>
            </w:r>
            <w:hyperlink r:id="rId238"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rsidR="00921A47" w:rsidRPr="006518C9" w:rsidRDefault="00921A47">
            <w:pPr>
              <w:pStyle w:val="HTMLVorformatiert"/>
            </w:pPr>
            <w:r w:rsidRPr="006518C9">
              <w:t xml:space="preserve">  e.g.: </w:t>
            </w:r>
            <w:hyperlink r:id="rId239"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rsidR="00921A47" w:rsidRPr="006518C9" w:rsidRDefault="00921A47">
            <w:pPr>
              <w:pStyle w:val="HTMLVorformatiert"/>
            </w:pPr>
            <w:r w:rsidRPr="006518C9">
              <w:t xml:space="preserve">  e.g.: </w:t>
            </w:r>
            <w:hyperlink r:id="rId240" w:tgtFrame="new" w:history="1">
              <w:r w:rsidRPr="006518C9">
                <w:rPr>
                  <w:rStyle w:val="Hyperlink"/>
                </w:rPr>
                <w:t>MS:1001447</w:t>
              </w:r>
            </w:hyperlink>
            <w:r w:rsidRPr="006518C9">
              <w:t xml:space="preserve"> (</w:t>
            </w:r>
            <w:r w:rsidRPr="006518C9">
              <w:rPr>
                <w:rStyle w:val="popup"/>
              </w:rPr>
              <w:t>prot:FDR threshold</w:t>
            </w:r>
            <w:r w:rsidRPr="006518C9">
              <w:t xml:space="preserve">) </w:t>
            </w:r>
          </w:p>
          <w:p w:rsidR="00921A47" w:rsidRPr="006518C9" w:rsidRDefault="00921A47">
            <w:pPr>
              <w:pStyle w:val="HTMLVorformatiert"/>
            </w:pPr>
            <w:r w:rsidRPr="006518C9">
              <w:t xml:space="preserve">  e.g.: </w:t>
            </w:r>
            <w:hyperlink r:id="rId241" w:tgtFrame="new" w:history="1">
              <w:r w:rsidRPr="006518C9">
                <w:rPr>
                  <w:rStyle w:val="Hyperlink"/>
                </w:rPr>
                <w:t>MS:1001448</w:t>
              </w:r>
            </w:hyperlink>
            <w:r w:rsidRPr="006518C9">
              <w:t xml:space="preserve"> (</w:t>
            </w:r>
            <w:r w:rsidRPr="006518C9">
              <w:rPr>
                <w:rStyle w:val="popup"/>
              </w:rPr>
              <w:t>pep:FDR threshold</w:t>
            </w:r>
            <w:r w:rsidRPr="006518C9">
              <w:t xml:space="preserve">) </w:t>
            </w:r>
          </w:p>
          <w:p w:rsidR="00921A47" w:rsidRPr="006518C9" w:rsidRDefault="00921A47">
            <w:pPr>
              <w:pStyle w:val="HTMLVorformatiert"/>
            </w:pPr>
            <w:r w:rsidRPr="006518C9">
              <w:t xml:space="preserve">  e.g.: </w:t>
            </w:r>
            <w:hyperlink r:id="rId242"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rsidR="00921A47" w:rsidRPr="006518C9" w:rsidRDefault="00921A47">
            <w:pPr>
              <w:pStyle w:val="HTMLVorformatiert"/>
            </w:pPr>
            <w:r w:rsidRPr="006518C9">
              <w:t xml:space="preserve">  e.g.: </w:t>
            </w:r>
            <w:hyperlink r:id="rId243" w:tgtFrame="new" w:history="1">
              <w:r w:rsidRPr="006518C9">
                <w:rPr>
                  <w:rStyle w:val="Hyperlink"/>
                </w:rPr>
                <w:t>MS:1001491</w:t>
              </w:r>
            </w:hyperlink>
            <w:r w:rsidRPr="006518C9">
              <w:t xml:space="preserve"> (</w:t>
            </w:r>
            <w:r w:rsidRPr="006518C9">
              <w:rPr>
                <w:rStyle w:val="popup"/>
              </w:rPr>
              <w:t>percolator:Q value</w:t>
            </w:r>
            <w:r w:rsidRPr="006518C9">
              <w:t xml:space="preserve">) </w:t>
            </w:r>
          </w:p>
          <w:p w:rsidR="00921A47" w:rsidRPr="006518C9" w:rsidRDefault="00921A47">
            <w:pPr>
              <w:pStyle w:val="HTMLVorformatiert"/>
            </w:pPr>
            <w:r w:rsidRPr="006518C9">
              <w:t xml:space="preserve">  e.g.: </w:t>
            </w:r>
            <w:hyperlink r:id="rId244" w:tgtFrame="new" w:history="1">
              <w:r w:rsidRPr="006518C9">
                <w:rPr>
                  <w:rStyle w:val="Hyperlink"/>
                </w:rPr>
                <w:t>MS:1001494</w:t>
              </w:r>
            </w:hyperlink>
            <w:r w:rsidRPr="006518C9">
              <w:t xml:space="preserve"> (</w:t>
            </w:r>
            <w:r w:rsidRPr="006518C9">
              <w:rPr>
                <w:rStyle w:val="popup"/>
              </w:rPr>
              <w:t>no threshold</w:t>
            </w:r>
            <w:r w:rsidRPr="006518C9">
              <w:t xml:space="preserve">) </w:t>
            </w:r>
          </w:p>
          <w:p w:rsidR="00921A47" w:rsidRPr="006518C9" w:rsidRDefault="00921A47">
            <w:pPr>
              <w:pStyle w:val="HTMLVorformatiert"/>
            </w:pPr>
            <w:r w:rsidRPr="006518C9">
              <w:lastRenderedPageBreak/>
              <w:t xml:space="preserve">  e.g.: </w:t>
            </w:r>
            <w:hyperlink r:id="rId245"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rsidR="00921A47" w:rsidRPr="006518C9" w:rsidRDefault="00921A47">
            <w:pPr>
              <w:pStyle w:val="HTMLVorformatiert"/>
            </w:pPr>
            <w:r w:rsidRPr="006518C9">
              <w:t xml:space="preserve">  e.g.: </w:t>
            </w:r>
            <w:hyperlink r:id="rId246" w:tgtFrame="new" w:history="1">
              <w:r w:rsidRPr="006518C9">
                <w:rPr>
                  <w:rStyle w:val="Hyperlink"/>
                </w:rPr>
                <w:t>MS:1002055</w:t>
              </w:r>
            </w:hyperlink>
            <w:r w:rsidRPr="006518C9">
              <w:t xml:space="preserve"> (</w:t>
            </w:r>
            <w:r w:rsidRPr="006518C9">
              <w:rPr>
                <w:rStyle w:val="popup"/>
              </w:rPr>
              <w:t>MS-GF:PepQValue</w:t>
            </w:r>
            <w:r w:rsidRPr="006518C9">
              <w:t xml:space="preserve">) </w:t>
            </w:r>
          </w:p>
          <w:p w:rsidR="00921A47" w:rsidRPr="006518C9" w:rsidRDefault="00921A47">
            <w:pPr>
              <w:pStyle w:val="HTMLVorformatiert"/>
            </w:pPr>
            <w:r w:rsidRPr="006518C9">
              <w:t xml:space="preserve">  </w:t>
            </w:r>
            <w:hyperlink r:id="rId247" w:tgtFrame="new" w:history="1">
              <w:r w:rsidRPr="006518C9">
                <w:rPr>
                  <w:rStyle w:val="Hyperlink"/>
                </w:rPr>
                <w:t>et al.</w:t>
              </w:r>
            </w:hyperlink>
          </w:p>
          <w:p w:rsidR="00921A47" w:rsidRPr="006518C9" w:rsidRDefault="00921A47">
            <w:pPr>
              <w:pStyle w:val="HTMLVorformatiert"/>
            </w:pPr>
            <w:r w:rsidRPr="006518C9">
              <w:t xml:space="preserve">MAY supply a *child* term of </w:t>
            </w:r>
            <w:hyperlink r:id="rId248"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rsidR="00921A47" w:rsidRPr="006518C9" w:rsidRDefault="00921A47">
            <w:pPr>
              <w:pStyle w:val="HTMLVorformatiert"/>
            </w:pPr>
            <w:r w:rsidRPr="006518C9">
              <w:t xml:space="preserve">  e.g.: </w:t>
            </w:r>
            <w:hyperlink r:id="rId249" w:tgtFrame="new" w:history="1">
              <w:r w:rsidRPr="006518C9">
                <w:rPr>
                  <w:rStyle w:val="Hyperlink"/>
                </w:rPr>
                <w:t>MS:1001591</w:t>
              </w:r>
            </w:hyperlink>
            <w:r w:rsidRPr="006518C9">
              <w:t xml:space="preserve"> (</w:t>
            </w:r>
            <w:r w:rsidRPr="006518C9">
              <w:rPr>
                <w:rStyle w:val="popup"/>
              </w:rPr>
              <w:t>anchor protein</w:t>
            </w:r>
            <w:r w:rsidRPr="006518C9">
              <w:t xml:space="preserve">) </w:t>
            </w:r>
          </w:p>
          <w:p w:rsidR="00921A47" w:rsidRPr="006518C9" w:rsidRDefault="00921A47">
            <w:pPr>
              <w:pStyle w:val="HTMLVorformatiert"/>
            </w:pPr>
            <w:r w:rsidRPr="006518C9">
              <w:t xml:space="preserve">  e.g.: </w:t>
            </w:r>
            <w:hyperlink r:id="rId250"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rsidR="00921A47" w:rsidRPr="006518C9" w:rsidRDefault="00921A47">
            <w:pPr>
              <w:pStyle w:val="HTMLVorformatiert"/>
            </w:pPr>
            <w:r w:rsidRPr="006518C9">
              <w:t xml:space="preserve">  e.g.: </w:t>
            </w:r>
            <w:hyperlink r:id="rId251"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rsidR="00921A47" w:rsidRPr="006518C9" w:rsidRDefault="00921A47">
            <w:pPr>
              <w:pStyle w:val="HTMLVorformatiert"/>
            </w:pPr>
            <w:r w:rsidRPr="006518C9">
              <w:t xml:space="preserve">  e.g.: </w:t>
            </w:r>
            <w:hyperlink r:id="rId252"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rsidR="00921A47" w:rsidRPr="006518C9" w:rsidRDefault="00921A47">
            <w:pPr>
              <w:pStyle w:val="HTMLVorformatiert"/>
            </w:pPr>
            <w:r w:rsidRPr="006518C9">
              <w:t xml:space="preserve">  e.g.: </w:t>
            </w:r>
            <w:hyperlink r:id="rId253"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rsidR="00921A47" w:rsidRPr="006518C9" w:rsidRDefault="00921A47">
            <w:pPr>
              <w:pStyle w:val="HTMLVorformatiert"/>
            </w:pPr>
            <w:r w:rsidRPr="006518C9">
              <w:t xml:space="preserve">  e.g.: </w:t>
            </w:r>
            <w:hyperlink r:id="rId254"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rsidR="00921A47" w:rsidRPr="006518C9" w:rsidRDefault="00921A47">
            <w:pPr>
              <w:pStyle w:val="HTMLVorformatiert"/>
            </w:pPr>
            <w:r w:rsidRPr="006518C9">
              <w:t xml:space="preserve">  e.g.: </w:t>
            </w:r>
            <w:hyperlink r:id="rId255"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rsidR="00921A47" w:rsidRPr="006518C9" w:rsidRDefault="00921A47">
            <w:pPr>
              <w:pStyle w:val="HTMLVorformatiert"/>
            </w:pPr>
            <w:r w:rsidRPr="006518C9">
              <w:t xml:space="preserve">  e.g.: </w:t>
            </w:r>
            <w:hyperlink r:id="rId256"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rsidR="00921A47" w:rsidRPr="006518C9" w:rsidRDefault="00921A47">
            <w:pPr>
              <w:pStyle w:val="HTMLVorformatiert"/>
            </w:pPr>
            <w:r w:rsidRPr="006518C9">
              <w:t xml:space="preserve">  e.g.: </w:t>
            </w:r>
            <w:hyperlink r:id="rId257"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rsidR="00921A47" w:rsidRPr="006518C9" w:rsidRDefault="00921A47">
            <w:pPr>
              <w:pStyle w:val="HTMLVorformatiert"/>
            </w:pPr>
            <w:r w:rsidRPr="006518C9">
              <w:t xml:space="preserve">  e.g.: </w:t>
            </w:r>
            <w:hyperlink r:id="rId258"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rsidR="00921A47" w:rsidRPr="006518C9" w:rsidRDefault="00921A47">
            <w:pPr>
              <w:pStyle w:val="HTMLVorformatiert"/>
            </w:pPr>
            <w:r w:rsidRPr="006518C9">
              <w:t xml:space="preserve">  </w:t>
            </w:r>
            <w:hyperlink r:id="rId259" w:tgtFrame="new" w:history="1">
              <w:r w:rsidRPr="006518C9">
                <w:rPr>
                  <w:rStyle w:val="Hyperlink"/>
                </w:rPr>
                <w:t>et al.</w:t>
              </w:r>
            </w:hyperlink>
          </w:p>
          <w:p w:rsidR="00921A47" w:rsidRPr="006518C9" w:rsidRDefault="00921A47">
            <w:pPr>
              <w:pStyle w:val="HTMLVorformatiert"/>
            </w:pPr>
            <w:r w:rsidRPr="006518C9">
              <w:t xml:space="preserve">MUST supply term </w:t>
            </w:r>
            <w:hyperlink r:id="rId260" w:tgtFrame="new" w:history="1">
              <w:r w:rsidRPr="006518C9">
                <w:rPr>
                  <w:rStyle w:val="Hyperlink"/>
                </w:rPr>
                <w:t>MS:1002401</w:t>
              </w:r>
            </w:hyperlink>
            <w:r w:rsidRPr="006518C9">
              <w:t xml:space="preserve"> (</w:t>
            </w:r>
            <w:r w:rsidRPr="006518C9">
              <w:rPr>
                <w:rStyle w:val="popup"/>
              </w:rPr>
              <w:t>leading protein</w:t>
            </w:r>
            <w:r w:rsidRPr="006518C9">
              <w:t>) only once</w:t>
            </w:r>
          </w:p>
        </w:tc>
      </w:tr>
    </w:tbl>
    <w:p w:rsidR="00921A47" w:rsidRPr="006518C9" w:rsidRDefault="00E81A39" w:rsidP="00921A47">
      <w:pPr>
        <w:rPr>
          <w:b/>
          <w:lang w:val="en-US"/>
        </w:rPr>
      </w:pPr>
      <w:r w:rsidRPr="006518C9">
        <w:rPr>
          <w:b/>
          <w:lang w:val="en-US"/>
        </w:rPr>
        <w:lastRenderedPageBreak/>
        <w:t>Example for protein grouping:</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94</w:t>
      </w:r>
      <w:proofErr w:type="gramEnd"/>
      <w:r w:rsidRPr="006518C9">
        <w:rPr>
          <w:rFonts w:ascii="Courier New" w:hAnsi="Courier New" w:cs="Courier New"/>
          <w:sz w:val="14"/>
          <w:szCs w:val="14"/>
          <w:lang w:val="en-US"/>
        </w:rPr>
        <w:t>" name="PIA:protein score" value="107.73038501509386"&gt;&lt;/cvParam&gt;</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401</w:t>
      </w:r>
      <w:proofErr w:type="gramEnd"/>
      <w:r w:rsidRPr="006518C9">
        <w:rPr>
          <w:rFonts w:ascii="Courier New" w:hAnsi="Courier New" w:cs="Courier New"/>
          <w:sz w:val="14"/>
          <w:szCs w:val="14"/>
          <w:lang w:val="en-US"/>
        </w:rPr>
        <w:t>" name="leading protein"&gt;&lt;/cvParam&gt;</w:t>
      </w:r>
    </w:p>
    <w:p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594</w:t>
      </w:r>
      <w:proofErr w:type="gramEnd"/>
      <w:r w:rsidRPr="006518C9">
        <w:rPr>
          <w:rFonts w:ascii="Courier New" w:hAnsi="Courier New" w:cs="Courier New"/>
          <w:sz w:val="14"/>
          <w:szCs w:val="14"/>
          <w:lang w:val="en-US"/>
        </w:rPr>
        <w:t>" name="sequence same-set protein" value="PDH_Q3TWF2_PAG_2106 PDH_Q3U7T8_PAG_2106 PDH_Q3U9G2_PAG_2106"&gt;&lt;/cvParam&gt;</w:t>
      </w:r>
    </w:p>
    <w:p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rsidR="00E81A39" w:rsidRPr="006518C9" w:rsidRDefault="00E81A39" w:rsidP="00E81A39">
      <w:pPr>
        <w:rPr>
          <w:lang w:val="en-US"/>
        </w:rPr>
      </w:pPr>
    </w:p>
    <w:p w:rsidR="00921A47" w:rsidRPr="006518C9" w:rsidRDefault="00921A47" w:rsidP="00921A47">
      <w:pPr>
        <w:pStyle w:val="berschrift2"/>
      </w:pPr>
      <w:bookmarkStart w:id="186" w:name="_Toc476057249"/>
      <w:r w:rsidRPr="006518C9">
        <w:t>Element &lt;</w:t>
      </w:r>
      <w:bookmarkStart w:id="187" w:name="ProteinDetectionList"/>
      <w:r w:rsidRPr="006518C9">
        <w:t>ProteinDetectionList</w:t>
      </w:r>
      <w:bookmarkEnd w:id="187"/>
      <w:r w:rsidRPr="006518C9">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protein list resulting from a protein detection proces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et of logically related results from </w:t>
                  </w:r>
                  <w:proofErr w:type="gramStart"/>
                  <w:r w:rsidRPr="006518C9">
                    <w:rPr>
                      <w:lang w:val="en-US"/>
                    </w:rPr>
                    <w:t>a protein</w:t>
                  </w:r>
                  <w:proofErr w:type="gramEnd"/>
                  <w:r w:rsidRPr="006518C9">
                    <w:rPr>
                      <w:lang w:val="en-US"/>
                    </w:rPr>
                    <w:t xml:space="preserve"> detection, for example to represent conflicting assignments of peptides to protein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teinDetectionList id="PDL_1" xmlns="http://psidev.info/psi/pi/mzIdentML/1.2"&gt;</w:t>
            </w:r>
          </w:p>
          <w:p w:rsidR="00921A47" w:rsidRPr="006518C9" w:rsidRDefault="00921A47">
            <w:pPr>
              <w:pStyle w:val="HTMLVorformatiert"/>
            </w:pPr>
            <w:r w:rsidRPr="006518C9">
              <w:t xml:space="preserve">    &lt;ProteinAmbiguityGroup id="PAG_0"&gt;</w:t>
            </w:r>
          </w:p>
          <w:p w:rsidR="00921A47" w:rsidRPr="006518C9" w:rsidRDefault="00921A47">
            <w:pPr>
              <w:pStyle w:val="HTMLVorformatiert"/>
            </w:pPr>
            <w:r w:rsidRPr="006518C9">
              <w:t xml:space="preserve">        &lt;ProteinDetectionHypothesis passThreshold="true" dBSequence_ref="dbseq_sp|P16627|HS71L_MOUSE Heat shock 70 kDa protein 1-like OS=Mus musculus GN=Hspa1l..." id="PDH_15"&gt;</w:t>
            </w:r>
          </w:p>
          <w:p w:rsidR="00921A47" w:rsidRPr="006518C9" w:rsidRDefault="00921A47">
            <w:pPr>
              <w:pStyle w:val="HTMLVorformatiert"/>
            </w:pPr>
            <w:r w:rsidRPr="006518C9">
              <w:t xml:space="preserve">            &lt;PeptideHypothesis peptideEvidence_ref="PE16_2_69"&gt;</w:t>
            </w:r>
          </w:p>
          <w:p w:rsidR="00921A47" w:rsidRPr="006518C9" w:rsidRDefault="00921A47">
            <w:pPr>
              <w:pStyle w:val="HTMLVorformatiert"/>
            </w:pPr>
            <w:r w:rsidRPr="006518C9">
              <w:t xml:space="preserve">                &lt;SpectrumIdentificationItemRef spectrumIdentificationItem_ref="SII_16_1"/&gt;</w:t>
            </w:r>
          </w:p>
          <w:p w:rsidR="00921A47" w:rsidRPr="006518C9" w:rsidRDefault="00921A47">
            <w:pPr>
              <w:pStyle w:val="HTMLVorformatiert"/>
            </w:pPr>
            <w:r w:rsidRPr="006518C9">
              <w:t xml:space="preserve">            &lt;/PeptideHypothesis&gt;</w:t>
            </w:r>
          </w:p>
          <w:p w:rsidR="00921A47" w:rsidRPr="006518C9" w:rsidRDefault="00921A47">
            <w:pPr>
              <w:pStyle w:val="HTMLVorformatiert"/>
            </w:pPr>
            <w:r w:rsidRPr="006518C9">
              <w:t xml:space="preserve">            &lt;PeptideHypothesis peptideEvidence_ref="PE17_2_107"&gt;</w:t>
            </w:r>
          </w:p>
          <w:p w:rsidR="00921A47" w:rsidRPr="006518C9" w:rsidRDefault="00921A47">
            <w:pPr>
              <w:pStyle w:val="HTMLVorformatiert"/>
            </w:pPr>
            <w:r w:rsidRPr="006518C9">
              <w:t xml:space="preserve">  ...</w:t>
            </w:r>
          </w:p>
          <w:p w:rsidR="00921A47" w:rsidRPr="006518C9" w:rsidRDefault="00921A47">
            <w:pPr>
              <w:pStyle w:val="HTMLVorformatiert"/>
            </w:pPr>
            <w:r w:rsidRPr="006518C9">
              <w:t>&lt;/ProteinDetectionLis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AnalysisData/ProteinDetectionList</w:t>
            </w:r>
          </w:p>
          <w:p w:rsidR="00921A47" w:rsidRPr="006518C9" w:rsidRDefault="00921A47">
            <w:pPr>
              <w:pStyle w:val="HTMLVorformatiert"/>
            </w:pPr>
            <w:r w:rsidRPr="006518C9">
              <w:t xml:space="preserve">MAY supply a *child* term of </w:t>
            </w:r>
            <w:hyperlink r:id="rId261" w:tgtFrame="new" w:history="1">
              <w:r w:rsidRPr="006518C9">
                <w:rPr>
                  <w:rStyle w:val="Hyperlink"/>
                </w:rPr>
                <w:t>MS:1001184</w:t>
              </w:r>
            </w:hyperlink>
            <w:r w:rsidRPr="006518C9">
              <w:t xml:space="preserve"> (</w:t>
            </w:r>
            <w:r w:rsidRPr="006518C9">
              <w:rPr>
                <w:rStyle w:val="popup"/>
              </w:rPr>
              <w:t>search statistics</w:t>
            </w:r>
            <w:r w:rsidRPr="006518C9">
              <w:t>) one or more times</w:t>
            </w:r>
          </w:p>
          <w:p w:rsidR="00921A47" w:rsidRPr="006518C9" w:rsidRDefault="00921A47">
            <w:pPr>
              <w:pStyle w:val="HTMLVorformatiert"/>
            </w:pPr>
            <w:r w:rsidRPr="006518C9">
              <w:t xml:space="preserve">  e.g.: </w:t>
            </w:r>
            <w:hyperlink r:id="rId26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Vorformatiert"/>
            </w:pPr>
            <w:r w:rsidRPr="006518C9">
              <w:t xml:space="preserve">  e.g.: </w:t>
            </w:r>
            <w:hyperlink r:id="rId263"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Vorformatiert"/>
            </w:pPr>
            <w:r w:rsidRPr="006518C9">
              <w:t xml:space="preserve">  e.g.: </w:t>
            </w:r>
            <w:hyperlink r:id="rId264"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rsidR="00921A47" w:rsidRPr="006518C9" w:rsidRDefault="00921A47">
            <w:pPr>
              <w:pStyle w:val="HTMLVorformatiert"/>
            </w:pPr>
            <w:r w:rsidRPr="006518C9">
              <w:t xml:space="preserve">  e.g.: </w:t>
            </w:r>
            <w:hyperlink r:id="rId265"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rsidR="00921A47" w:rsidRPr="006518C9" w:rsidRDefault="00921A47">
            <w:pPr>
              <w:pStyle w:val="HTMLVorformatiert"/>
            </w:pPr>
            <w:r w:rsidRPr="006518C9">
              <w:t xml:space="preserve">MUST supply term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rsidR="00921A47" w:rsidRPr="006518C9" w:rsidRDefault="00921A47" w:rsidP="00921A47">
      <w:pPr>
        <w:rPr>
          <w:lang w:val="en-US"/>
        </w:rPr>
      </w:pPr>
    </w:p>
    <w:p w:rsidR="00921A47" w:rsidRPr="006518C9" w:rsidRDefault="00921A47" w:rsidP="00921A47">
      <w:pPr>
        <w:pStyle w:val="berschrift2"/>
      </w:pPr>
      <w:bookmarkStart w:id="188" w:name="_Toc476057250"/>
      <w:r w:rsidRPr="006518C9">
        <w:t>Element &lt;</w:t>
      </w:r>
      <w:bookmarkStart w:id="189" w:name="ProteinDetectionProtocol"/>
      <w:r w:rsidRPr="006518C9">
        <w:t>ProteinDetectionProtocol</w:t>
      </w:r>
      <w:bookmarkEnd w:id="189"/>
      <w:r w:rsidRPr="006518C9">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4"/>
        <w:gridCol w:w="864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parameters and settings of a ProteinDetection proces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teinDetectionProtoco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rotein detection software used, given as a reference to the SoftwareCollection section.</w:t>
                  </w:r>
                  <w:proofErr w:type="gramEnd"/>
                  <w:r w:rsidRPr="006518C9">
                    <w:rPr>
                      <w:lang w:val="en-US"/>
                    </w:rPr>
                    <w:t xml:space="preserv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arameters and settings for the protein detection given as CV terms.</w:t>
                  </w:r>
                  <w:proofErr w:type="gramEnd"/>
                  <w:r w:rsidRPr="006518C9">
                    <w:rPr>
                      <w:lang w:val="en-US"/>
                    </w:rPr>
                    <w:t xml:space="preserv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1E53131B" wp14:editId="1135386C">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teinDetectionProtocol id="PDP_PAnalyzer" analysisSoftware_ref="PAnalyzer"&gt;</w:t>
            </w:r>
          </w:p>
          <w:p w:rsidR="00921A47" w:rsidRPr="006518C9" w:rsidRDefault="00921A47">
            <w:pPr>
              <w:pStyle w:val="HTMLVorformatiert"/>
            </w:pPr>
            <w:r w:rsidRPr="006518C9">
              <w:t xml:space="preserve">  &lt;AnalysisParams&gt;</w:t>
            </w:r>
          </w:p>
          <w:p w:rsidR="00921A47" w:rsidRPr="006518C9" w:rsidRDefault="00921A47">
            <w:pPr>
              <w:pStyle w:val="HTMLVorformatiert"/>
            </w:pPr>
            <w:r w:rsidRPr="006518C9">
              <w:t xml:space="preserve">    &lt;cvParam name="mascot:SigThreshold" value="0.05" cvRef="PSI-MS" accession="MS:1001316" /&gt;</w:t>
            </w:r>
          </w:p>
          <w:p w:rsidR="00921A47" w:rsidRPr="006518C9" w:rsidRDefault="00921A47">
            <w:pPr>
              <w:pStyle w:val="HTMLVorformatiert"/>
            </w:pPr>
            <w:r w:rsidRPr="006518C9">
              <w:t xml:space="preserve">    &lt;cvParam name="mascot:MaxProteinHits" value="Auto" cvRef="PSI-MS" accession="MS:1001317" /&gt;</w:t>
            </w:r>
          </w:p>
          <w:p w:rsidR="00921A47" w:rsidRPr="006518C9" w:rsidRDefault="00921A47">
            <w:pPr>
              <w:pStyle w:val="HTMLVorformatiert"/>
            </w:pPr>
            <w:r w:rsidRPr="006518C9">
              <w:t xml:space="preserve">    &lt;cvParam name="mascot:ProteinScoringMethod" value="MudPIT" cvRef="PSI-MS" accession="MS:1001318" /&gt;</w:t>
            </w:r>
          </w:p>
          <w:p w:rsidR="00921A47" w:rsidRPr="006518C9" w:rsidRDefault="00921A47">
            <w:pPr>
              <w:pStyle w:val="HTMLVorformatiert"/>
            </w:pPr>
            <w:r w:rsidRPr="006518C9">
              <w:t xml:space="preserve">    &lt;cvParam name="mascot:MinMSMSThreshold" value="0" cvRef="PSI-MS" accession="MS:1001319" /&gt;</w:t>
            </w:r>
          </w:p>
          <w:p w:rsidR="00921A47" w:rsidRPr="006518C9" w:rsidRDefault="00921A47">
            <w:pPr>
              <w:pStyle w:val="HTMLVorformatiert"/>
            </w:pPr>
            <w:r w:rsidRPr="006518C9">
              <w:t xml:space="preserve">    &lt;cvParam name="mascot:ShowHomologousProteinsWithSamePeptides" value="1" cvRef="PSI-MS" accession="MS:1001320" /&gt;</w:t>
            </w:r>
          </w:p>
          <w:p w:rsidR="00921A47" w:rsidRPr="006518C9" w:rsidRDefault="00921A47">
            <w:pPr>
              <w:pStyle w:val="HTMLVorformatiert"/>
            </w:pPr>
            <w:r w:rsidRPr="006518C9">
              <w:t xml:space="preserve">  ...</w:t>
            </w:r>
          </w:p>
          <w:p w:rsidR="00921A47" w:rsidRPr="006518C9" w:rsidRDefault="00921A47">
            <w:pPr>
              <w:pStyle w:val="HTMLVorformatiert"/>
            </w:pPr>
            <w:r w:rsidRPr="006518C9">
              <w:t>&lt;/ProteinDetectionProtocol&gt;</w:t>
            </w:r>
          </w:p>
        </w:tc>
      </w:tr>
    </w:tbl>
    <w:p w:rsidR="00921A47" w:rsidRPr="006518C9" w:rsidRDefault="00921A47" w:rsidP="00921A47">
      <w:pPr>
        <w:rPr>
          <w:lang w:val="en-US"/>
        </w:rPr>
      </w:pPr>
    </w:p>
    <w:p w:rsidR="00921A47" w:rsidRPr="006518C9" w:rsidRDefault="00921A47" w:rsidP="00921A47">
      <w:pPr>
        <w:pStyle w:val="berschrift2"/>
      </w:pPr>
      <w:bookmarkStart w:id="190" w:name="_Toc476057251"/>
      <w:r w:rsidRPr="006518C9">
        <w:t>Element &lt;</w:t>
      </w:r>
      <w:bookmarkStart w:id="191" w:name="Provider"/>
      <w:r w:rsidRPr="006518C9">
        <w:t>Provider</w:t>
      </w:r>
      <w:bookmarkEnd w:id="191"/>
      <w:r w:rsidRPr="006518C9">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Provider of the mzIdentML record in terms of the contact and softwar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rovider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Software that produced the document insta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ontact that provided the document instance.</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Provider id="PROVIDER" xmlns="http://psidev.info/psi/pi/mzIdentML/1.2"&gt;</w:t>
            </w:r>
          </w:p>
          <w:p w:rsidR="00921A47" w:rsidRPr="006518C9" w:rsidRDefault="00921A47">
            <w:pPr>
              <w:pStyle w:val="HTMLVorformatiert"/>
            </w:pPr>
            <w:r w:rsidRPr="006518C9">
              <w:t xml:space="preserve">    &lt;ContactRole contact_ref="PERSON_DOC_OWNER"&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vParam accession="MS:1001271" cvRef="PSI-MS" name="researcher"/&gt;</w:t>
            </w:r>
          </w:p>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ontactRole&gt;</w:t>
            </w:r>
          </w:p>
          <w:p w:rsidR="00921A47" w:rsidRPr="006518C9" w:rsidRDefault="00921A47">
            <w:pPr>
              <w:pStyle w:val="HTMLVorformatiert"/>
            </w:pPr>
            <w:r w:rsidRPr="006518C9">
              <w:t>&lt;/Provider&gt;</w:t>
            </w:r>
          </w:p>
        </w:tc>
      </w:tr>
    </w:tbl>
    <w:p w:rsidR="00921A47" w:rsidRPr="006518C9" w:rsidRDefault="00921A47" w:rsidP="00921A47">
      <w:pPr>
        <w:rPr>
          <w:lang w:val="en-US"/>
        </w:rPr>
      </w:pPr>
    </w:p>
    <w:p w:rsidR="00921A47" w:rsidRPr="006518C9" w:rsidRDefault="00921A47" w:rsidP="00921A47">
      <w:pPr>
        <w:pStyle w:val="berschrift2"/>
      </w:pPr>
      <w:bookmarkStart w:id="192" w:name="_Toc476057252"/>
      <w:r w:rsidRPr="006518C9">
        <w:t>Element &lt;</w:t>
      </w:r>
      <w:bookmarkStart w:id="193" w:name="Residue"/>
      <w:r w:rsidRPr="006518C9">
        <w:t>Residue</w:t>
      </w:r>
      <w:bookmarkEnd w:id="193"/>
      <w:r w:rsidRPr="006518C9">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specification of a single residue within the mass tabl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Residu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single letter code for the residu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residue mass in Daltons (not including any fixed modifications).</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Residue code="C" mass="103.009186" /&gt;</w:t>
            </w:r>
          </w:p>
        </w:tc>
      </w:tr>
    </w:tbl>
    <w:p w:rsidR="00921A47" w:rsidRPr="006518C9" w:rsidRDefault="00921A47" w:rsidP="00921A47">
      <w:pPr>
        <w:rPr>
          <w:lang w:val="en-US"/>
        </w:rPr>
      </w:pPr>
    </w:p>
    <w:p w:rsidR="00921A47" w:rsidRPr="006518C9" w:rsidRDefault="00921A47" w:rsidP="00921A47">
      <w:pPr>
        <w:pStyle w:val="berschrift2"/>
      </w:pPr>
      <w:bookmarkStart w:id="194" w:name="_Toc476057253"/>
      <w:r w:rsidRPr="006518C9">
        <w:t>Element &lt;</w:t>
      </w:r>
      <w:bookmarkStart w:id="195" w:name="Role"/>
      <w:r w:rsidRPr="006518C9">
        <w:t>Role</w:t>
      </w:r>
      <w:bookmarkEnd w:id="195"/>
      <w:r w:rsidRPr="006518C9">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Ro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Role&gt;</w:t>
            </w:r>
          </w:p>
          <w:p w:rsidR="00921A47" w:rsidRPr="006518C9" w:rsidRDefault="00921A47">
            <w:pPr>
              <w:pStyle w:val="HTMLVorformatiert"/>
            </w:pPr>
            <w:r w:rsidRPr="006518C9">
              <w:t xml:space="preserve">          &lt;cvParam cvRef="PSI-MS" accession="MS:1001267" name="software vendor"/&gt;</w:t>
            </w:r>
          </w:p>
          <w:p w:rsidR="00921A47" w:rsidRPr="006518C9" w:rsidRDefault="00921A47">
            <w:pPr>
              <w:pStyle w:val="HTMLVorformatiert"/>
            </w:pPr>
            <w:r w:rsidRPr="006518C9">
              <w:t xml:space="preserve">        &lt;/Ro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Provider/ContactRole/Role</w:t>
            </w:r>
          </w:p>
          <w:p w:rsidR="00921A47" w:rsidRPr="006518C9" w:rsidRDefault="00921A47">
            <w:pPr>
              <w:pStyle w:val="HTMLVorformatiert"/>
            </w:pPr>
            <w:r w:rsidRPr="006518C9">
              <w:t xml:space="preserve">MUST supply a *child* term of </w:t>
            </w:r>
            <w:hyperlink r:id="rId268"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Vorformatiert"/>
            </w:pPr>
            <w:r w:rsidRPr="006518C9">
              <w:t xml:space="preserve">  e.g.: </w:t>
            </w:r>
            <w:hyperlink r:id="rId269"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Vorformatiert"/>
            </w:pPr>
            <w:r w:rsidRPr="006518C9">
              <w:t xml:space="preserve">  e.g.: </w:t>
            </w:r>
            <w:hyperlink r:id="rId270"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Vorformatiert"/>
            </w:pPr>
            <w:r w:rsidRPr="006518C9">
              <w:t xml:space="preserve">  e.g.: </w:t>
            </w:r>
            <w:hyperlink r:id="rId271"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Vorformatiert"/>
            </w:pPr>
            <w:r w:rsidRPr="006518C9">
              <w:t xml:space="preserve">  e.g.: </w:t>
            </w:r>
            <w:hyperlink r:id="rId272"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Vorformatiert"/>
            </w:pPr>
            <w:r w:rsidRPr="006518C9">
              <w:t xml:space="preserve">  e.g.: </w:t>
            </w:r>
            <w:hyperlink r:id="rId273" w:tgtFrame="new" w:history="1">
              <w:r w:rsidRPr="006518C9">
                <w:rPr>
                  <w:rStyle w:val="Hyperlink"/>
                </w:rPr>
                <w:t>MS:1001271</w:t>
              </w:r>
            </w:hyperlink>
            <w:r w:rsidRPr="006518C9">
              <w:t xml:space="preserve"> (</w:t>
            </w:r>
            <w:r w:rsidRPr="006518C9">
              <w:rPr>
                <w:rStyle w:val="popup"/>
              </w:rPr>
              <w:t>researcher</w:t>
            </w:r>
            <w:r w:rsidRPr="006518C9">
              <w:t xml:space="preserve">) </w:t>
            </w:r>
          </w:p>
          <w:p w:rsidR="00921A47" w:rsidRPr="006518C9" w:rsidRDefault="00921A47">
            <w:pPr>
              <w:pStyle w:val="HTMLVorformatiert"/>
            </w:pPr>
            <w:r w:rsidRPr="006518C9">
              <w:t>Path /MzIdentML/AnalysisSoftwareList/AnalysisSoftware/ContactRole/Role</w:t>
            </w:r>
          </w:p>
          <w:p w:rsidR="00921A47" w:rsidRPr="006518C9" w:rsidRDefault="00921A47">
            <w:pPr>
              <w:pStyle w:val="HTMLVorformatiert"/>
            </w:pPr>
            <w:r w:rsidRPr="006518C9">
              <w:t xml:space="preserve">MUST supply a *child* term of </w:t>
            </w:r>
            <w:hyperlink r:id="rId274"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Vorformatiert"/>
            </w:pPr>
            <w:r w:rsidRPr="006518C9">
              <w:t xml:space="preserve">  e.g.: </w:t>
            </w:r>
            <w:hyperlink r:id="rId275"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Vorformatiert"/>
            </w:pPr>
            <w:r w:rsidRPr="006518C9">
              <w:t xml:space="preserve">  e.g.: </w:t>
            </w:r>
            <w:hyperlink r:id="rId276"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Vorformatiert"/>
            </w:pPr>
            <w:r w:rsidRPr="006518C9">
              <w:t xml:space="preserve">  e.g.: </w:t>
            </w:r>
            <w:hyperlink r:id="rId277"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Vorformatiert"/>
            </w:pPr>
            <w:r w:rsidRPr="006518C9">
              <w:t xml:space="preserve">  e.g.: </w:t>
            </w:r>
            <w:hyperlink r:id="rId278"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Vorformatiert"/>
            </w:pPr>
            <w:r w:rsidRPr="006518C9">
              <w:t xml:space="preserve">  e.g.: </w:t>
            </w:r>
            <w:hyperlink r:id="rId279" w:tgtFrame="new" w:history="1">
              <w:r w:rsidRPr="006518C9">
                <w:rPr>
                  <w:rStyle w:val="Hyperlink"/>
                </w:rPr>
                <w:t>MS:1001271</w:t>
              </w:r>
            </w:hyperlink>
            <w:r w:rsidRPr="006518C9">
              <w:t xml:space="preserve"> (</w:t>
            </w:r>
            <w:r w:rsidRPr="006518C9">
              <w:rPr>
                <w:rStyle w:val="popup"/>
              </w:rPr>
              <w:t>researcher</w:t>
            </w:r>
            <w:r w:rsidRPr="006518C9">
              <w:t xml:space="preserve">) </w:t>
            </w:r>
          </w:p>
          <w:p w:rsidR="00921A47" w:rsidRPr="006518C9" w:rsidRDefault="00921A47">
            <w:pPr>
              <w:pStyle w:val="HTMLVorformatiert"/>
            </w:pPr>
            <w:r w:rsidRPr="006518C9">
              <w:t>Path /MzIdentML/AnalysisSampleCollection/Sample/ContactRole/Role</w:t>
            </w:r>
          </w:p>
          <w:p w:rsidR="00921A47" w:rsidRPr="006518C9" w:rsidRDefault="00921A47">
            <w:pPr>
              <w:pStyle w:val="HTMLVorformatiert"/>
            </w:pPr>
            <w:r w:rsidRPr="006518C9">
              <w:t xml:space="preserve">MUST supply a *child* term of </w:t>
            </w:r>
            <w:hyperlink r:id="rId280" w:tgtFrame="new" w:history="1">
              <w:r w:rsidRPr="006518C9">
                <w:rPr>
                  <w:rStyle w:val="Hyperlink"/>
                </w:rPr>
                <w:t>MS:1001266</w:t>
              </w:r>
            </w:hyperlink>
            <w:r w:rsidRPr="006518C9">
              <w:t xml:space="preserve"> (</w:t>
            </w:r>
            <w:r w:rsidRPr="006518C9">
              <w:rPr>
                <w:rStyle w:val="popup"/>
              </w:rPr>
              <w:t>role type</w:t>
            </w:r>
            <w:r w:rsidRPr="006518C9">
              <w:t>) one or more times</w:t>
            </w:r>
          </w:p>
          <w:p w:rsidR="00921A47" w:rsidRPr="006518C9" w:rsidRDefault="00921A47">
            <w:pPr>
              <w:pStyle w:val="HTMLVorformatiert"/>
            </w:pPr>
            <w:r w:rsidRPr="006518C9">
              <w:t xml:space="preserve">  e.g.: </w:t>
            </w:r>
            <w:hyperlink r:id="rId281" w:tgtFrame="new" w:history="1">
              <w:r w:rsidRPr="006518C9">
                <w:rPr>
                  <w:rStyle w:val="Hyperlink"/>
                </w:rPr>
                <w:t>MS:1001267</w:t>
              </w:r>
            </w:hyperlink>
            <w:r w:rsidRPr="006518C9">
              <w:t xml:space="preserve"> (</w:t>
            </w:r>
            <w:r w:rsidRPr="006518C9">
              <w:rPr>
                <w:rStyle w:val="popup"/>
              </w:rPr>
              <w:t>software vendor</w:t>
            </w:r>
            <w:r w:rsidRPr="006518C9">
              <w:t xml:space="preserve">) </w:t>
            </w:r>
          </w:p>
          <w:p w:rsidR="00921A47" w:rsidRPr="006518C9" w:rsidRDefault="00921A47">
            <w:pPr>
              <w:pStyle w:val="HTMLVorformatiert"/>
            </w:pPr>
            <w:r w:rsidRPr="006518C9">
              <w:t xml:space="preserve">  e.g.: </w:t>
            </w:r>
            <w:hyperlink r:id="rId282" w:tgtFrame="new" w:history="1">
              <w:r w:rsidRPr="006518C9">
                <w:rPr>
                  <w:rStyle w:val="Hyperlink"/>
                </w:rPr>
                <w:t>MS:1001268</w:t>
              </w:r>
            </w:hyperlink>
            <w:r w:rsidRPr="006518C9">
              <w:t xml:space="preserve"> (</w:t>
            </w:r>
            <w:r w:rsidRPr="006518C9">
              <w:rPr>
                <w:rStyle w:val="popup"/>
              </w:rPr>
              <w:t>programmer</w:t>
            </w:r>
            <w:r w:rsidRPr="006518C9">
              <w:t xml:space="preserve">) </w:t>
            </w:r>
          </w:p>
          <w:p w:rsidR="00921A47" w:rsidRPr="006518C9" w:rsidRDefault="00921A47">
            <w:pPr>
              <w:pStyle w:val="HTMLVorformatiert"/>
            </w:pPr>
            <w:r w:rsidRPr="006518C9">
              <w:t xml:space="preserve">  e.g.: </w:t>
            </w:r>
            <w:hyperlink r:id="rId283" w:tgtFrame="new" w:history="1">
              <w:r w:rsidRPr="006518C9">
                <w:rPr>
                  <w:rStyle w:val="Hyperlink"/>
                </w:rPr>
                <w:t>MS:1001269</w:t>
              </w:r>
            </w:hyperlink>
            <w:r w:rsidRPr="006518C9">
              <w:t xml:space="preserve"> (</w:t>
            </w:r>
            <w:r w:rsidRPr="006518C9">
              <w:rPr>
                <w:rStyle w:val="popup"/>
              </w:rPr>
              <w:t>instrument vendor</w:t>
            </w:r>
            <w:r w:rsidRPr="006518C9">
              <w:t xml:space="preserve">) </w:t>
            </w:r>
          </w:p>
          <w:p w:rsidR="00921A47" w:rsidRPr="006518C9" w:rsidRDefault="00921A47">
            <w:pPr>
              <w:pStyle w:val="HTMLVorformatiert"/>
            </w:pPr>
            <w:r w:rsidRPr="006518C9">
              <w:lastRenderedPageBreak/>
              <w:t xml:space="preserve">  e.g.: </w:t>
            </w:r>
            <w:hyperlink r:id="rId284" w:tgtFrame="new" w:history="1">
              <w:r w:rsidRPr="006518C9">
                <w:rPr>
                  <w:rStyle w:val="Hyperlink"/>
                </w:rPr>
                <w:t>MS:1001270</w:t>
              </w:r>
            </w:hyperlink>
            <w:r w:rsidRPr="006518C9">
              <w:t xml:space="preserve"> (</w:t>
            </w:r>
            <w:r w:rsidRPr="006518C9">
              <w:rPr>
                <w:rStyle w:val="popup"/>
              </w:rPr>
              <w:t>lab personnel</w:t>
            </w:r>
            <w:r w:rsidRPr="006518C9">
              <w:t xml:space="preserve">) </w:t>
            </w:r>
          </w:p>
          <w:p w:rsidR="00921A47" w:rsidRPr="006518C9" w:rsidRDefault="00921A47">
            <w:pPr>
              <w:pStyle w:val="HTMLVorformatiert"/>
            </w:pPr>
            <w:r w:rsidRPr="006518C9">
              <w:t xml:space="preserve">  e.g.: </w:t>
            </w:r>
            <w:hyperlink r:id="rId285"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Vorformatiert"/>
            </w:pPr>
            <w:r w:rsidRPr="006518C9">
              <w:t>&lt;cvParam cvRef="PSI-MS" accession="MS:1001271" name="researcher"&gt;&lt;/cvParam&gt;</w:t>
            </w:r>
          </w:p>
          <w:p w:rsidR="00921A47" w:rsidRPr="006518C9" w:rsidRDefault="00921A47">
            <w:pPr>
              <w:pStyle w:val="HTMLVorformatiert"/>
            </w:pPr>
            <w:r w:rsidRPr="006518C9">
              <w:t>&lt;cvParam accession="MS:1001267" cvRef="PSI-MS" name="software vendor"/&gt;</w:t>
            </w:r>
          </w:p>
        </w:tc>
      </w:tr>
    </w:tbl>
    <w:p w:rsidR="00921A47" w:rsidRPr="006518C9" w:rsidRDefault="00921A47" w:rsidP="00921A47">
      <w:pPr>
        <w:rPr>
          <w:lang w:val="en-US"/>
        </w:rPr>
      </w:pPr>
    </w:p>
    <w:p w:rsidR="00921A47" w:rsidRPr="006518C9" w:rsidRDefault="00921A47" w:rsidP="00921A47">
      <w:pPr>
        <w:pStyle w:val="berschrift2"/>
      </w:pPr>
      <w:bookmarkStart w:id="196" w:name="_Toc476057254"/>
      <w:r w:rsidRPr="006518C9">
        <w:t>Element &lt;</w:t>
      </w:r>
      <w:bookmarkStart w:id="197" w:name="Sample"/>
      <w:r w:rsidRPr="006518C9">
        <w:t>Sample</w:t>
      </w:r>
      <w:bookmarkEnd w:id="197"/>
      <w:r w:rsidRPr="006518C9">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description of the sample analysed by mass spectrometry using CVParams or UserParams.</w:t>
            </w:r>
            <w:proofErr w:type="gramEnd"/>
            <w:r w:rsidRPr="006518C9">
              <w:rPr>
                <w:lang w:val="en-US"/>
              </w:rPr>
              <w:t xml:space="preserve"> If a composite sample has been analysed, a parent sample </w:t>
            </w:r>
            <w:proofErr w:type="gramStart"/>
            <w:r w:rsidRPr="006518C9">
              <w:rPr>
                <w:lang w:val="en-US"/>
              </w:rPr>
              <w:t>should be defined</w:t>
            </w:r>
            <w:proofErr w:type="gramEnd"/>
            <w:r w:rsidRPr="006518C9">
              <w:rPr>
                <w:lang w:val="en-US"/>
              </w:rPr>
              <w:t xml:space="preserve">, which references subsamples. This represents any kind of substance used in an experimental workflow, such as whole organisms, cells, DNA, solutions, compounds and experimental substances (gels, arrays etc.).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amp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ontact that provided the document instanc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r w:rsidR="00921A47" w:rsidRPr="006518C9" w:rsidTr="00064789">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198" w:name="_Toc476057255"/>
      <w:r w:rsidRPr="006518C9">
        <w:t>Element &lt;</w:t>
      </w:r>
      <w:bookmarkStart w:id="199" w:name="SearchDatabase"/>
      <w:r w:rsidRPr="006518C9">
        <w:t>SearchDatabase</w:t>
      </w:r>
      <w:bookmarkEnd w:id="199"/>
      <w:r w:rsidRPr="006518C9">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database for searching mass spectra.</w:t>
            </w:r>
            <w:proofErr w:type="gramEnd"/>
            <w:r w:rsidRPr="006518C9">
              <w:rPr>
                <w:lang w:val="en-US"/>
              </w:rPr>
              <w:t xml:space="preserve"> Examples include a set of amino acid sequence entries, nucleotide databases (e.g. 6 frame translated) or annotated spectra librari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archDatabas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location of the data fil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total number of sequences in the databas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umber of residues in the database.</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version of the database.</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URI to access documentation and tools to interpret the external format of the ExternalData instance.</w:t>
                  </w:r>
                  <w:proofErr w:type="gramEnd"/>
                  <w:r w:rsidRPr="006518C9">
                    <w:rPr>
                      <w:lang w:val="en-US"/>
                    </w:rPr>
                    <w:t xml:space="preserve"> For example, </w:t>
                  </w:r>
                  <w:proofErr w:type="gramStart"/>
                  <w:r w:rsidRPr="006518C9">
                    <w:rPr>
                      <w:lang w:val="en-US"/>
                    </w:rPr>
                    <w:t>XML Schema or static libraries (APIs) to access binary formats</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database name </w:t>
                  </w:r>
                  <w:proofErr w:type="gramStart"/>
                  <w:r w:rsidRPr="006518C9">
                    <w:rPr>
                      <w:lang w:val="en-US"/>
                    </w:rPr>
                    <w:t>may be given</w:t>
                  </w:r>
                  <w:proofErr w:type="gramEnd"/>
                  <w:r w:rsidRPr="006518C9">
                    <w:rPr>
                      <w:lang w:val="en-US"/>
                    </w:rPr>
                    <w:t xml:space="preserve"> as a cvParam if it maps exactly to one of the release databases listed in the CV, otherwise a userParam should be used.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SearchDatabase numDatabaseSequences="40400" location="C:\Users\hba041\My_Git_Applications\peptide-shaker.wiki\data\2016_04_05\uniprot-human-reviewed-trypsin-april-2016_concatenated_target_decoy.fasta" id="SearchDB_1"&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cvRef="PSI-MS" accession="MS:1001348" name="FASTA format"/&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DatabaseName&gt;</w:t>
            </w:r>
          </w:p>
          <w:p w:rsidR="00921A47" w:rsidRPr="006518C9" w:rsidRDefault="00921A47">
            <w:pPr>
              <w:pStyle w:val="HTMLVorformatiert"/>
            </w:pPr>
            <w:r w:rsidRPr="006518C9">
              <w:t xml:space="preserve">          &lt;userParam name="uniprot-human-reviewed-trypsin-april-2016_concatenated_target_decoy.fasta"/&gt;</w:t>
            </w:r>
          </w:p>
          <w:p w:rsidR="00921A47" w:rsidRPr="006518C9" w:rsidRDefault="00921A47">
            <w:pPr>
              <w:pStyle w:val="HTMLVorformatiert"/>
            </w:pPr>
            <w:r w:rsidRPr="006518C9">
              <w:t xml:space="preserve">        &lt;/DatabaseName&gt;</w:t>
            </w:r>
          </w:p>
          <w:p w:rsidR="00921A47" w:rsidRPr="006518C9" w:rsidRDefault="00921A47">
            <w:pPr>
              <w:pStyle w:val="HTMLVorformatiert"/>
            </w:pPr>
            <w:r w:rsidRPr="006518C9">
              <w:t xml:space="preserve">  ...</w:t>
            </w:r>
          </w:p>
          <w:p w:rsidR="00921A47" w:rsidRPr="006518C9" w:rsidRDefault="00921A47">
            <w:pPr>
              <w:pStyle w:val="HTMLVorformatiert"/>
            </w:pPr>
            <w:r w:rsidRPr="006518C9">
              <w:t>&lt;/SearchDatabas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Inputs/SearchDatabase</w:t>
            </w:r>
          </w:p>
          <w:p w:rsidR="00921A47" w:rsidRPr="006518C9" w:rsidRDefault="00921A47">
            <w:pPr>
              <w:pStyle w:val="HTMLVorformatiert"/>
            </w:pPr>
            <w:r w:rsidRPr="006518C9">
              <w:t xml:space="preserve">MAY supply a *child* term of </w:t>
            </w:r>
            <w:hyperlink r:id="rId286"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rsidR="00921A47" w:rsidRPr="006518C9" w:rsidRDefault="00921A47">
            <w:pPr>
              <w:pStyle w:val="HTMLVorformatiert"/>
            </w:pPr>
            <w:r w:rsidRPr="006518C9">
              <w:t xml:space="preserve">  e.g.: </w:t>
            </w:r>
            <w:hyperlink r:id="rId287" w:tgtFrame="new" w:history="1">
              <w:r w:rsidRPr="006518C9">
                <w:rPr>
                  <w:rStyle w:val="Hyperlink"/>
                </w:rPr>
                <w:t>MS:1000568</w:t>
              </w:r>
            </w:hyperlink>
            <w:r w:rsidRPr="006518C9">
              <w:t xml:space="preserve"> (</w:t>
            </w:r>
            <w:r w:rsidRPr="006518C9">
              <w:rPr>
                <w:rStyle w:val="popup"/>
              </w:rPr>
              <w:t>MD5</w:t>
            </w:r>
            <w:r w:rsidRPr="006518C9">
              <w:t xml:space="preserve">) </w:t>
            </w:r>
          </w:p>
          <w:p w:rsidR="00921A47" w:rsidRPr="006518C9" w:rsidRDefault="00921A47">
            <w:pPr>
              <w:pStyle w:val="HTMLVorformatiert"/>
            </w:pPr>
            <w:r w:rsidRPr="006518C9">
              <w:t xml:space="preserve">  e.g.: </w:t>
            </w:r>
            <w:hyperlink r:id="rId288" w:tgtFrame="new" w:history="1">
              <w:r w:rsidRPr="006518C9">
                <w:rPr>
                  <w:rStyle w:val="Hyperlink"/>
                </w:rPr>
                <w:t>MS:1000569</w:t>
              </w:r>
            </w:hyperlink>
            <w:r w:rsidRPr="006518C9">
              <w:t xml:space="preserve"> (</w:t>
            </w:r>
            <w:r w:rsidRPr="006518C9">
              <w:rPr>
                <w:rStyle w:val="popup"/>
              </w:rPr>
              <w:t>SHA-1</w:t>
            </w:r>
            <w:r w:rsidRPr="006518C9">
              <w:t xml:space="preserve">) </w:t>
            </w:r>
          </w:p>
          <w:p w:rsidR="00921A47" w:rsidRPr="006518C9" w:rsidRDefault="00921A47">
            <w:pPr>
              <w:pStyle w:val="HTMLVorformatiert"/>
            </w:pPr>
            <w:r w:rsidRPr="006518C9">
              <w:t xml:space="preserve">MAY supply a *child* term of </w:t>
            </w:r>
            <w:hyperlink r:id="rId289"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rsidR="00921A47" w:rsidRPr="006518C9" w:rsidRDefault="00921A47">
            <w:pPr>
              <w:pStyle w:val="HTMLVorformatiert"/>
            </w:pPr>
            <w:r w:rsidRPr="006518C9">
              <w:t xml:space="preserve">  e.g.: </w:t>
            </w:r>
            <w:hyperlink r:id="rId290"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rsidR="00921A47" w:rsidRPr="006518C9" w:rsidRDefault="00921A47">
            <w:pPr>
              <w:pStyle w:val="HTMLVorformatiert"/>
            </w:pPr>
            <w:r w:rsidRPr="006518C9">
              <w:t xml:space="preserve">  e.g.: </w:t>
            </w:r>
            <w:hyperlink r:id="rId291"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rsidR="00921A47" w:rsidRPr="006518C9" w:rsidRDefault="00921A47">
            <w:pPr>
              <w:pStyle w:val="HTMLVorformatiert"/>
            </w:pPr>
            <w:r w:rsidRPr="006518C9">
              <w:t xml:space="preserve">  e.g.: </w:t>
            </w:r>
            <w:hyperlink r:id="rId292" w:tgtFrame="new" w:history="1">
              <w:r w:rsidRPr="006518C9">
                <w:rPr>
                  <w:rStyle w:val="Hyperlink"/>
                </w:rPr>
                <w:t>MS:1001016</w:t>
              </w:r>
            </w:hyperlink>
            <w:r w:rsidRPr="006518C9">
              <w:t xml:space="preserve"> (</w:t>
            </w:r>
            <w:r w:rsidRPr="006518C9">
              <w:rPr>
                <w:rStyle w:val="popup"/>
              </w:rPr>
              <w:t>database version</w:t>
            </w:r>
            <w:r w:rsidRPr="006518C9">
              <w:t xml:space="preserve">) </w:t>
            </w:r>
          </w:p>
          <w:p w:rsidR="00921A47" w:rsidRPr="006518C9" w:rsidRDefault="00921A47">
            <w:pPr>
              <w:pStyle w:val="HTMLVorformatiert"/>
            </w:pPr>
            <w:r w:rsidRPr="006518C9">
              <w:t xml:space="preserve">  e.g.: </w:t>
            </w:r>
            <w:hyperlink r:id="rId293"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rsidR="00921A47" w:rsidRPr="006518C9" w:rsidRDefault="00921A47">
            <w:pPr>
              <w:pStyle w:val="HTMLVorformatiert"/>
            </w:pPr>
            <w:r w:rsidRPr="006518C9">
              <w:t xml:space="preserve">  e.g.: </w:t>
            </w:r>
            <w:hyperlink r:id="rId294" w:tgtFrame="new" w:history="1">
              <w:r w:rsidRPr="006518C9">
                <w:rPr>
                  <w:rStyle w:val="Hyperlink"/>
                </w:rPr>
                <w:t>MS:1001020</w:t>
              </w:r>
            </w:hyperlink>
            <w:r w:rsidRPr="006518C9">
              <w:t xml:space="preserve"> (</w:t>
            </w:r>
            <w:r w:rsidRPr="006518C9">
              <w:rPr>
                <w:rStyle w:val="popup"/>
              </w:rPr>
              <w:t>DB filter taxonomy</w:t>
            </w:r>
            <w:r w:rsidRPr="006518C9">
              <w:t xml:space="preserve">) </w:t>
            </w:r>
          </w:p>
          <w:p w:rsidR="00921A47" w:rsidRPr="006518C9" w:rsidRDefault="00921A47">
            <w:pPr>
              <w:pStyle w:val="HTMLVorformatiert"/>
            </w:pPr>
            <w:r w:rsidRPr="006518C9">
              <w:t xml:space="preserve">  e.g.: </w:t>
            </w:r>
            <w:hyperlink r:id="rId29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rsidR="00921A47" w:rsidRPr="002971BD" w:rsidRDefault="00921A47">
            <w:pPr>
              <w:pStyle w:val="HTMLVorformatiert"/>
              <w:rPr>
                <w:lang w:val="de-DE"/>
              </w:rPr>
            </w:pPr>
            <w:r w:rsidRPr="006518C9">
              <w:t xml:space="preserve">  </w:t>
            </w:r>
            <w:r w:rsidRPr="002971BD">
              <w:rPr>
                <w:lang w:val="de-DE"/>
              </w:rPr>
              <w:t xml:space="preserve">e.g.: </w:t>
            </w:r>
            <w:hyperlink r:id="rId296" w:tgtFrame="new" w:history="1">
              <w:r w:rsidRPr="002971BD">
                <w:rPr>
                  <w:rStyle w:val="Hyperlink"/>
                  <w:lang w:val="de-DE"/>
                </w:rPr>
                <w:t>MS:1001022</w:t>
              </w:r>
            </w:hyperlink>
            <w:r w:rsidRPr="002971BD">
              <w:rPr>
                <w:lang w:val="de-DE"/>
              </w:rPr>
              <w:t xml:space="preserve"> (</w:t>
            </w:r>
            <w:r w:rsidRPr="002971BD">
              <w:rPr>
                <w:rStyle w:val="popup"/>
                <w:lang w:val="de-DE"/>
              </w:rPr>
              <w:t>DB MW filter</w:t>
            </w:r>
            <w:r w:rsidRPr="002971BD">
              <w:rPr>
                <w:lang w:val="de-DE"/>
              </w:rPr>
              <w:t xml:space="preserve">) </w:t>
            </w:r>
          </w:p>
          <w:p w:rsidR="00921A47" w:rsidRPr="002971BD" w:rsidRDefault="00921A47">
            <w:pPr>
              <w:pStyle w:val="HTMLVorformatiert"/>
              <w:rPr>
                <w:lang w:val="de-DE"/>
              </w:rPr>
            </w:pPr>
            <w:r w:rsidRPr="002971BD">
              <w:rPr>
                <w:lang w:val="de-DE"/>
              </w:rPr>
              <w:t xml:space="preserve">  e.g.: </w:t>
            </w:r>
            <w:hyperlink r:id="rId297" w:tgtFrame="new" w:history="1">
              <w:r w:rsidRPr="002971BD">
                <w:rPr>
                  <w:rStyle w:val="Hyperlink"/>
                  <w:lang w:val="de-DE"/>
                </w:rPr>
                <w:t>MS:1001023</w:t>
              </w:r>
            </w:hyperlink>
            <w:r w:rsidRPr="002971BD">
              <w:rPr>
                <w:lang w:val="de-DE"/>
              </w:rPr>
              <w:t xml:space="preserve"> (</w:t>
            </w:r>
            <w:r w:rsidRPr="002971BD">
              <w:rPr>
                <w:rStyle w:val="popup"/>
                <w:lang w:val="de-DE"/>
              </w:rPr>
              <w:t>DB PI filter</w:t>
            </w:r>
            <w:r w:rsidRPr="002971BD">
              <w:rPr>
                <w:lang w:val="de-DE"/>
              </w:rPr>
              <w:t xml:space="preserve">) </w:t>
            </w:r>
          </w:p>
          <w:p w:rsidR="00921A47" w:rsidRPr="006518C9" w:rsidRDefault="00921A47">
            <w:pPr>
              <w:pStyle w:val="HTMLVorformatiert"/>
            </w:pPr>
            <w:r w:rsidRPr="002971BD">
              <w:rPr>
                <w:lang w:val="de-DE"/>
              </w:rPr>
              <w:t xml:space="preserve">  </w:t>
            </w:r>
            <w:r w:rsidRPr="006518C9">
              <w:t xml:space="preserve">e.g.: </w:t>
            </w:r>
            <w:hyperlink r:id="rId298" w:tgtFrame="new" w:history="1">
              <w:r w:rsidRPr="006518C9">
                <w:rPr>
                  <w:rStyle w:val="Hyperlink"/>
                </w:rPr>
                <w:t>MS:1001024</w:t>
              </w:r>
            </w:hyperlink>
            <w:r w:rsidRPr="006518C9">
              <w:t xml:space="preserve"> (</w:t>
            </w:r>
            <w:r w:rsidRPr="006518C9">
              <w:rPr>
                <w:rStyle w:val="popup"/>
              </w:rPr>
              <w:t>translation frame</w:t>
            </w:r>
            <w:r w:rsidRPr="006518C9">
              <w:t xml:space="preserve">) </w:t>
            </w:r>
          </w:p>
          <w:p w:rsidR="00921A47" w:rsidRPr="006518C9" w:rsidRDefault="00921A47">
            <w:pPr>
              <w:pStyle w:val="HTMLVorformatiert"/>
            </w:pPr>
            <w:r w:rsidRPr="006518C9">
              <w:t xml:space="preserve">  e.g.: </w:t>
            </w:r>
            <w:hyperlink r:id="rId299" w:tgtFrame="new" w:history="1">
              <w:r w:rsidRPr="006518C9">
                <w:rPr>
                  <w:rStyle w:val="Hyperlink"/>
                </w:rPr>
                <w:t>MS:1001025</w:t>
              </w:r>
            </w:hyperlink>
            <w:r w:rsidRPr="006518C9">
              <w:t xml:space="preserve"> (</w:t>
            </w:r>
            <w:r w:rsidRPr="006518C9">
              <w:rPr>
                <w:rStyle w:val="popup"/>
              </w:rPr>
              <w:t>translation table</w:t>
            </w:r>
            <w:r w:rsidRPr="006518C9">
              <w:t xml:space="preserve">) </w:t>
            </w:r>
          </w:p>
          <w:p w:rsidR="00921A47" w:rsidRDefault="00921A47">
            <w:pPr>
              <w:pStyle w:val="HTMLVorformatiert"/>
              <w:rPr>
                <w:rStyle w:val="Hyperlink"/>
              </w:rPr>
            </w:pPr>
            <w:r w:rsidRPr="006518C9">
              <w:t xml:space="preserve">  </w:t>
            </w:r>
            <w:hyperlink r:id="rId300" w:tgtFrame="new" w:history="1">
              <w:r w:rsidRPr="006518C9">
                <w:rPr>
                  <w:rStyle w:val="Hyperlink"/>
                </w:rPr>
                <w:t>et al.</w:t>
              </w:r>
            </w:hyperlink>
          </w:p>
          <w:p w:rsidR="00413583" w:rsidRPr="006518C9" w:rsidRDefault="00413583" w:rsidP="00413583">
            <w:pPr>
              <w:pStyle w:val="HTMLVorformatiert"/>
            </w:pPr>
            <w:bookmarkStart w:id="200" w:name="_GoBack"/>
            <w:bookmarkEnd w:id="200"/>
          </w:p>
        </w:tc>
      </w:tr>
      <w:tr w:rsidR="00413583" w:rsidRPr="006518C9" w:rsidTr="00413583">
        <w:trPr>
          <w:tblCellSpacing w:w="15" w:type="dxa"/>
        </w:trPr>
        <w:tc>
          <w:tcPr>
            <w:tcW w:w="0" w:type="auto"/>
            <w:vAlign w:val="center"/>
            <w:hideMark/>
          </w:tcPr>
          <w:p w:rsidR="00413583" w:rsidRPr="00413583" w:rsidRDefault="00413583" w:rsidP="00413583">
            <w:pPr>
              <w:rPr>
                <w:b/>
                <w:bCs/>
                <w:lang w:val="en-US"/>
              </w:rPr>
            </w:pPr>
            <w:r>
              <w:rPr>
                <w:b/>
                <w:bCs/>
                <w:lang w:val="en-US"/>
              </w:rPr>
              <w:t xml:space="preserve">Example </w:t>
            </w:r>
            <w:r w:rsidRPr="006518C9">
              <w:rPr>
                <w:b/>
                <w:bCs/>
                <w:lang w:val="en-US"/>
              </w:rPr>
              <w:t>cvParams:</w:t>
            </w:r>
          </w:p>
        </w:tc>
        <w:tc>
          <w:tcPr>
            <w:tcW w:w="0" w:type="auto"/>
            <w:vAlign w:val="center"/>
            <w:hideMark/>
          </w:tcPr>
          <w:p w:rsidR="00413583" w:rsidRPr="006518C9" w:rsidRDefault="00413583" w:rsidP="00925CB8">
            <w:pPr>
              <w:pStyle w:val="HTMLVorformatiert"/>
            </w:pPr>
            <w:r w:rsidRPr="006518C9">
              <w:t>&lt;cvParam accession="MS:1001197" cvRef="PSI-MS" name="DB composition target+decoy"/&gt;</w:t>
            </w:r>
          </w:p>
          <w:p w:rsidR="00413583" w:rsidRPr="006518C9" w:rsidRDefault="00413583" w:rsidP="00925CB8">
            <w:pPr>
              <w:pStyle w:val="HTMLVorformatiert"/>
            </w:pPr>
            <w:r w:rsidRPr="006518C9">
              <w:t>&lt;cvParam accession="MS:1001283" cvRef="PSI-MS" value="^XXX" name="decoy DB accession regexp"/&gt;</w:t>
            </w:r>
          </w:p>
          <w:p w:rsidR="00413583" w:rsidRPr="006518C9" w:rsidRDefault="00413583" w:rsidP="00925CB8">
            <w:pPr>
              <w:pStyle w:val="HTMLVorformatiert"/>
            </w:pPr>
            <w:r w:rsidRPr="006518C9">
              <w:t>&lt;cvParam accession="MS:1001195" cvRef="PSI-MS" name="decoy DB type reverse"/&gt;</w:t>
            </w:r>
          </w:p>
          <w:p w:rsidR="00413583" w:rsidRPr="006518C9" w:rsidRDefault="00413583" w:rsidP="00925CB8">
            <w:pPr>
              <w:pStyle w:val="HTMLVorformatiert"/>
            </w:pPr>
            <w:r w:rsidRPr="006518C9">
              <w:t>&lt;cvParam accession="MS:1001073" cvRef="PSI-MS" name="database type amino acid"/&gt;</w:t>
            </w:r>
          </w:p>
        </w:tc>
      </w:tr>
    </w:tbl>
    <w:p w:rsidR="00921A47" w:rsidRPr="00413583" w:rsidRDefault="00921A47" w:rsidP="00921A47"/>
    <w:p w:rsidR="00921A47" w:rsidRPr="006518C9" w:rsidRDefault="00921A47" w:rsidP="00921A47">
      <w:pPr>
        <w:pStyle w:val="berschrift2"/>
      </w:pPr>
      <w:bookmarkStart w:id="201" w:name="_Toc476057256"/>
      <w:r w:rsidRPr="006518C9">
        <w:t>Element &lt;</w:t>
      </w:r>
      <w:bookmarkStart w:id="202" w:name="SearchDatabaseRef"/>
      <w:r w:rsidRPr="006518C9">
        <w:t>SearchDatabaseRef</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One of the search databases use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archDatabase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database search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earchDatabaseRef searchDatabase_ref="SDB_4299_203"&gt;&lt;/SearchDatabaseRef&gt;</w:t>
            </w:r>
          </w:p>
        </w:tc>
      </w:tr>
    </w:tbl>
    <w:p w:rsidR="00921A47" w:rsidRPr="006518C9" w:rsidRDefault="00921A47" w:rsidP="00921A47">
      <w:pPr>
        <w:rPr>
          <w:lang w:val="en-US"/>
        </w:rPr>
      </w:pPr>
    </w:p>
    <w:p w:rsidR="00921A47" w:rsidRPr="006518C9" w:rsidRDefault="00921A47" w:rsidP="00921A47">
      <w:pPr>
        <w:pStyle w:val="berschrift2"/>
      </w:pPr>
      <w:bookmarkStart w:id="203" w:name="_Toc476057257"/>
      <w:r w:rsidRPr="006518C9">
        <w:lastRenderedPageBreak/>
        <w:t>Element &lt;</w:t>
      </w:r>
      <w:bookmarkStart w:id="204" w:name="SearchModification"/>
      <w:r w:rsidRPr="006518C9">
        <w:t>SearchModification</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Specification of a search modification as parameter for a spectra search.</w:t>
            </w:r>
            <w:proofErr w:type="gramEnd"/>
            <w:r w:rsidRPr="006518C9">
              <w:rPr>
                <w:lang w:val="en-US"/>
              </w:rPr>
              <w:t xml:space="preserve"> Contains the name of </w:t>
            </w:r>
            <w:proofErr w:type="gramStart"/>
            <w:r w:rsidRPr="006518C9">
              <w:rPr>
                <w:lang w:val="en-US"/>
              </w:rPr>
              <w:t>the modification, the mass, the specificity and whether it is a static modification</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arch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rue, if the modification is static (i.e. occurs always).</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mass delta of the searched modification in Daltons.</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residue(s) searched with the specified modification. For N or C terminal modifications that can occur on any residue, </w:t>
                  </w:r>
                  <w:proofErr w:type="gramStart"/>
                  <w:r w:rsidRPr="006518C9">
                    <w:rPr>
                      <w:lang w:val="en-US"/>
                    </w:rPr>
                    <w:t>the .</w:t>
                  </w:r>
                  <w:proofErr w:type="gramEnd"/>
                  <w:r w:rsidRPr="006518C9">
                    <w:rPr>
                      <w:lang w:val="en-US"/>
                    </w:rPr>
                    <w:t xml:space="preserve"> </w:t>
                  </w:r>
                  <w:proofErr w:type="gramStart"/>
                  <w:r w:rsidRPr="006518C9">
                    <w:rPr>
                      <w:lang w:val="en-US"/>
                    </w:rPr>
                    <w:t>character</w:t>
                  </w:r>
                  <w:proofErr w:type="gramEnd"/>
                  <w:r w:rsidRPr="006518C9">
                    <w:rPr>
                      <w:lang w:val="en-US"/>
                    </w:rPr>
                    <w:t xml:space="preserve"> should be used to specify any, otherwise the list of amino acids should be provid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w:t>
                  </w:r>
                  <w:proofErr w:type="gramStart"/>
                  <w:r w:rsidRPr="006518C9">
                    <w:rPr>
                      <w:lang w:val="en-US"/>
                    </w:rPr>
                    <w:t>should be provided</w:t>
                  </w:r>
                  <w:proofErr w:type="gramEnd"/>
                  <w:r w:rsidRPr="006518C9">
                    <w:rPr>
                      <w:lang w:val="en-US"/>
                    </w:rPr>
                    <w:t xml:space="preserve"> by the attribute fixedMo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SearchModification residues="E" massDelta="-18.010565" fixedMod= "false" &gt;</w:t>
            </w:r>
          </w:p>
          <w:p w:rsidR="00921A47" w:rsidRPr="006518C9" w:rsidRDefault="00921A47">
            <w:pPr>
              <w:pStyle w:val="HTMLVorformatiert"/>
            </w:pPr>
            <w:r w:rsidRPr="006518C9">
              <w:t xml:space="preserve">          &lt;SpecificityRules&gt;</w:t>
            </w:r>
          </w:p>
          <w:p w:rsidR="00921A47" w:rsidRPr="006518C9" w:rsidRDefault="00921A47">
            <w:pPr>
              <w:pStyle w:val="HTMLVorformatiert"/>
            </w:pPr>
            <w:r w:rsidRPr="006518C9">
              <w:t xml:space="preserve">            &lt;cvParam cvRef="PSI-MS" accession="MS:1001189" name="modification specificity peptide N-term"/&gt;</w:t>
            </w:r>
          </w:p>
          <w:p w:rsidR="00921A47" w:rsidRPr="006518C9" w:rsidRDefault="00921A47">
            <w:pPr>
              <w:pStyle w:val="HTMLVorformatiert"/>
            </w:pPr>
            <w:r w:rsidRPr="006518C9">
              <w:t xml:space="preserve">          &lt;/SpecificityRules&gt;</w:t>
            </w:r>
          </w:p>
          <w:p w:rsidR="00921A47" w:rsidRPr="006518C9" w:rsidRDefault="00921A47">
            <w:pPr>
              <w:pStyle w:val="HTMLVorformatiert"/>
            </w:pPr>
            <w:r w:rsidRPr="006518C9">
              <w:t xml:space="preserve">          &lt;cvParam cvRef="UNIMOD" accession="UNIMOD:27" name="Glu-&gt;pyro-Glu"/&gt;</w:t>
            </w:r>
          </w:p>
          <w:p w:rsidR="00921A47" w:rsidRPr="006518C9" w:rsidRDefault="00921A47">
            <w:pPr>
              <w:pStyle w:val="HTMLVorformatiert"/>
            </w:pPr>
            <w:r w:rsidRPr="006518C9">
              <w:t xml:space="preserve">          &lt;cvParam cvRef="PSI-MS" accession="MS:1002504" name="modification index" value="3"/&gt;</w:t>
            </w:r>
          </w:p>
          <w:p w:rsidR="00921A47" w:rsidRPr="006518C9" w:rsidRDefault="00921A47">
            <w:pPr>
              <w:pStyle w:val="HTMLVorformatiert"/>
            </w:pPr>
            <w:r w:rsidRPr="006518C9">
              <w:t xml:space="preserve">        &lt;/SearchModification&gt;</w:t>
            </w:r>
          </w:p>
        </w:tc>
      </w:tr>
      <w:tr w:rsidR="00760FCA" w:rsidRPr="006518C9" w:rsidTr="00760FCA">
        <w:trPr>
          <w:tblCellSpacing w:w="15" w:type="dxa"/>
        </w:trPr>
        <w:tc>
          <w:tcPr>
            <w:tcW w:w="0" w:type="auto"/>
            <w:vAlign w:val="center"/>
            <w:hideMark/>
          </w:tcPr>
          <w:p w:rsidR="00760FCA" w:rsidRPr="006518C9" w:rsidRDefault="00760FCA">
            <w:pPr>
              <w:rPr>
                <w:sz w:val="24"/>
                <w:szCs w:val="24"/>
                <w:lang w:val="en-US"/>
              </w:rPr>
            </w:pPr>
            <w:r w:rsidRPr="006518C9">
              <w:rPr>
                <w:b/>
                <w:bCs/>
                <w:lang w:val="en-US"/>
              </w:rPr>
              <w:t>cvParam Mapping Rules:</w:t>
            </w:r>
          </w:p>
        </w:tc>
        <w:tc>
          <w:tcPr>
            <w:tcW w:w="0" w:type="auto"/>
            <w:vAlign w:val="center"/>
          </w:tcPr>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1"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2"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3"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4"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5"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6"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2"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3"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4"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6"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rsidTr="00921A47">
        <w:trPr>
          <w:tblCellSpacing w:w="15" w:type="dxa"/>
        </w:trPr>
        <w:tc>
          <w:tcPr>
            <w:tcW w:w="0" w:type="auto"/>
            <w:vAlign w:val="center"/>
            <w:hideMark/>
          </w:tcPr>
          <w:p w:rsidR="00760FCA" w:rsidRPr="006518C9" w:rsidRDefault="00760FCA">
            <w:pPr>
              <w:rPr>
                <w:sz w:val="24"/>
                <w:szCs w:val="24"/>
                <w:lang w:val="en-US"/>
              </w:rPr>
            </w:pPr>
            <w:r w:rsidRPr="006518C9">
              <w:rPr>
                <w:b/>
                <w:bCs/>
                <w:lang w:val="en-US"/>
              </w:rPr>
              <w:t>Example cvParams:</w:t>
            </w:r>
          </w:p>
        </w:tc>
        <w:tc>
          <w:tcPr>
            <w:tcW w:w="0" w:type="auto"/>
            <w:vAlign w:val="center"/>
            <w:hideMark/>
          </w:tcPr>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lt;cvParam cvRef="PSI-MS" accession="MS:1002510" name="cross-link acceptor" </w:t>
            </w:r>
            <w:r w:rsidRPr="006518C9">
              <w:rPr>
                <w:rFonts w:ascii="Courier New" w:hAnsi="Courier New" w:cs="Courier New"/>
                <w:sz w:val="16"/>
                <w:szCs w:val="16"/>
                <w:lang w:val="en-US" w:eastAsia="de-DE"/>
              </w:rPr>
              <w:lastRenderedPageBreak/>
              <w:t>value="0"&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9" name="amidated BS3-d4"&gt;&lt;/cvParam&gt;</w:t>
            </w:r>
          </w:p>
          <w:p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rsidR="00921A47" w:rsidRPr="006518C9" w:rsidRDefault="00921A47" w:rsidP="00921A47">
      <w:pPr>
        <w:rPr>
          <w:lang w:val="en-US"/>
        </w:rPr>
      </w:pPr>
    </w:p>
    <w:p w:rsidR="00921A47" w:rsidRPr="006518C9" w:rsidRDefault="00921A47" w:rsidP="00921A47">
      <w:pPr>
        <w:pStyle w:val="berschrift2"/>
      </w:pPr>
      <w:bookmarkStart w:id="205" w:name="_Toc476057258"/>
      <w:r w:rsidRPr="006518C9">
        <w:t>Element &lt;</w:t>
      </w:r>
      <w:bookmarkStart w:id="206" w:name="SearchType"/>
      <w:r w:rsidRPr="006518C9">
        <w:t>SearchType</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earchType&gt;</w:t>
            </w:r>
          </w:p>
          <w:p w:rsidR="00921A47" w:rsidRPr="006518C9" w:rsidRDefault="00921A47">
            <w:pPr>
              <w:pStyle w:val="HTMLVorformatiert"/>
            </w:pPr>
            <w:r w:rsidRPr="006518C9">
              <w:t xml:space="preserve">    &lt;cvParam accession="MS:1001083" cvRef="PSI-MS" value="" name="ms-ms search"/&gt;</w:t>
            </w:r>
          </w:p>
          <w:p w:rsidR="00921A47" w:rsidRPr="006518C9" w:rsidRDefault="00921A47">
            <w:pPr>
              <w:pStyle w:val="HTMLVorformatiert"/>
            </w:pPr>
            <w:r w:rsidRPr="006518C9">
              <w:t>&lt;/SearchTyp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SearchType</w:t>
            </w:r>
          </w:p>
          <w:p w:rsidR="00921A47" w:rsidRPr="006518C9" w:rsidRDefault="00921A47">
            <w:pPr>
              <w:pStyle w:val="HTMLVorformatiert"/>
            </w:pPr>
            <w:r w:rsidRPr="006518C9">
              <w:t xml:space="preserve">MUST supply a *child* term of </w:t>
            </w:r>
            <w:hyperlink r:id="rId317" w:tgtFrame="new" w:history="1">
              <w:r w:rsidRPr="006518C9">
                <w:rPr>
                  <w:rStyle w:val="Hyperlink"/>
                </w:rPr>
                <w:t>MS:1001080</w:t>
              </w:r>
            </w:hyperlink>
            <w:r w:rsidRPr="006518C9">
              <w:t xml:space="preserve"> (</w:t>
            </w:r>
            <w:r w:rsidRPr="006518C9">
              <w:rPr>
                <w:rStyle w:val="popup"/>
              </w:rPr>
              <w:t>search type</w:t>
            </w:r>
            <w:r w:rsidRPr="006518C9">
              <w:t>) one or more times</w:t>
            </w:r>
          </w:p>
          <w:p w:rsidR="00921A47" w:rsidRPr="006518C9" w:rsidRDefault="00921A47">
            <w:pPr>
              <w:pStyle w:val="HTMLVorformatiert"/>
            </w:pPr>
            <w:r w:rsidRPr="006518C9">
              <w:t xml:space="preserve">  e.g.: </w:t>
            </w:r>
            <w:hyperlink r:id="rId318" w:tgtFrame="new" w:history="1">
              <w:r w:rsidRPr="006518C9">
                <w:rPr>
                  <w:rStyle w:val="Hyperlink"/>
                </w:rPr>
                <w:t>MS:1001010</w:t>
              </w:r>
            </w:hyperlink>
            <w:r w:rsidRPr="006518C9">
              <w:t xml:space="preserve"> (</w:t>
            </w:r>
            <w:r w:rsidRPr="006518C9">
              <w:rPr>
                <w:rStyle w:val="popup"/>
              </w:rPr>
              <w:t>de novo search</w:t>
            </w:r>
            <w:r w:rsidRPr="006518C9">
              <w:t xml:space="preserve">) </w:t>
            </w:r>
          </w:p>
          <w:p w:rsidR="00921A47" w:rsidRPr="006518C9" w:rsidRDefault="00921A47">
            <w:pPr>
              <w:pStyle w:val="HTMLVorformatiert"/>
            </w:pPr>
            <w:r w:rsidRPr="006518C9">
              <w:t xml:space="preserve">  e.g.: </w:t>
            </w:r>
            <w:hyperlink r:id="rId319"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rsidR="00921A47" w:rsidRPr="006518C9" w:rsidRDefault="00921A47">
            <w:pPr>
              <w:pStyle w:val="HTMLVorformatiert"/>
            </w:pPr>
            <w:r w:rsidRPr="006518C9">
              <w:t xml:space="preserve">  e.g.: </w:t>
            </w:r>
            <w:hyperlink r:id="rId320" w:tgtFrame="new" w:history="1">
              <w:r w:rsidRPr="006518C9">
                <w:rPr>
                  <w:rStyle w:val="Hyperlink"/>
                </w:rPr>
                <w:t>MS:1001081</w:t>
              </w:r>
            </w:hyperlink>
            <w:r w:rsidRPr="006518C9">
              <w:t xml:space="preserve"> (</w:t>
            </w:r>
            <w:r w:rsidRPr="006518C9">
              <w:rPr>
                <w:rStyle w:val="popup"/>
              </w:rPr>
              <w:t>pmf search</w:t>
            </w:r>
            <w:r w:rsidRPr="006518C9">
              <w:t xml:space="preserve">) </w:t>
            </w:r>
          </w:p>
          <w:p w:rsidR="00921A47" w:rsidRPr="006518C9" w:rsidRDefault="00921A47">
            <w:pPr>
              <w:pStyle w:val="HTMLVorformatiert"/>
            </w:pPr>
            <w:r w:rsidRPr="006518C9">
              <w:t xml:space="preserve">  e.g.: </w:t>
            </w:r>
            <w:hyperlink r:id="rId321" w:tgtFrame="new" w:history="1">
              <w:r w:rsidRPr="006518C9">
                <w:rPr>
                  <w:rStyle w:val="Hyperlink"/>
                </w:rPr>
                <w:t>MS:1001082</w:t>
              </w:r>
            </w:hyperlink>
            <w:r w:rsidRPr="006518C9">
              <w:t xml:space="preserve"> (</w:t>
            </w:r>
            <w:r w:rsidRPr="006518C9">
              <w:rPr>
                <w:rStyle w:val="popup"/>
              </w:rPr>
              <w:t>tag search</w:t>
            </w:r>
            <w:r w:rsidRPr="006518C9">
              <w:t xml:space="preserve">) </w:t>
            </w:r>
          </w:p>
          <w:p w:rsidR="00921A47" w:rsidRPr="006518C9" w:rsidRDefault="00921A47">
            <w:pPr>
              <w:pStyle w:val="HTMLVorformatiert"/>
            </w:pPr>
            <w:r w:rsidRPr="006518C9">
              <w:t xml:space="preserve">  e.g.: </w:t>
            </w:r>
            <w:hyperlink r:id="rId322" w:tgtFrame="new" w:history="1">
              <w:r w:rsidRPr="006518C9">
                <w:rPr>
                  <w:rStyle w:val="Hyperlink"/>
                </w:rPr>
                <w:t>MS:1001083</w:t>
              </w:r>
            </w:hyperlink>
            <w:r w:rsidRPr="006518C9">
              <w:t xml:space="preserve"> (</w:t>
            </w:r>
            <w:r w:rsidRPr="006518C9">
              <w:rPr>
                <w:rStyle w:val="popup"/>
              </w:rPr>
              <w:t>ms-ms search</w:t>
            </w:r>
            <w:r w:rsidRPr="006518C9">
              <w:t xml:space="preserve">) </w:t>
            </w:r>
          </w:p>
          <w:p w:rsidR="00921A47" w:rsidRPr="006518C9" w:rsidRDefault="00921A47">
            <w:pPr>
              <w:pStyle w:val="HTMLVorformatiert"/>
            </w:pPr>
            <w:r w:rsidRPr="006518C9">
              <w:t xml:space="preserve">  e.g.: </w:t>
            </w:r>
            <w:hyperlink r:id="rId323"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rsidR="00921A47" w:rsidRPr="006518C9" w:rsidRDefault="00921A47">
            <w:pPr>
              <w:pStyle w:val="HTMLVorformatiert"/>
            </w:pPr>
            <w:r w:rsidRPr="006518C9">
              <w:t xml:space="preserve">  e.g.: </w:t>
            </w:r>
            <w:hyperlink r:id="rId324" w:tgtFrame="new" w:history="1">
              <w:r w:rsidRPr="006518C9">
                <w:rPr>
                  <w:rStyle w:val="Hyperlink"/>
                </w:rPr>
                <w:t>MS:1002490</w:t>
              </w:r>
            </w:hyperlink>
            <w:r w:rsidRPr="006518C9">
              <w:t xml:space="preserve"> (</w:t>
            </w:r>
            <w:r w:rsidRPr="006518C9">
              <w:rPr>
                <w:rStyle w:val="popup"/>
              </w:rPr>
              <w:t>peptide-level scoring</w:t>
            </w:r>
            <w:r w:rsidRPr="006518C9">
              <w:t xml:space="preserve">) </w:t>
            </w:r>
          </w:p>
          <w:p w:rsidR="00921A47" w:rsidRPr="006518C9" w:rsidRDefault="00921A47">
            <w:pPr>
              <w:pStyle w:val="HTMLVorformatiert"/>
            </w:pPr>
            <w:r w:rsidRPr="006518C9">
              <w:t xml:space="preserve">  e.g.: </w:t>
            </w:r>
            <w:hyperlink r:id="rId325"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rsidR="00921A47" w:rsidRPr="006518C9" w:rsidRDefault="00921A47">
            <w:pPr>
              <w:pStyle w:val="HTMLVorformatiert"/>
            </w:pPr>
            <w:r w:rsidRPr="006518C9">
              <w:t xml:space="preserve">  e.g.: </w:t>
            </w:r>
            <w:hyperlink r:id="rId326" w:tgtFrame="new" w:history="1">
              <w:r w:rsidRPr="006518C9">
                <w:rPr>
                  <w:rStyle w:val="Hyperlink"/>
                </w:rPr>
                <w:t>MS:1002492</w:t>
              </w:r>
            </w:hyperlink>
            <w:r w:rsidRPr="006518C9">
              <w:t xml:space="preserve"> (</w:t>
            </w:r>
            <w:r w:rsidRPr="006518C9">
              <w:rPr>
                <w:rStyle w:val="popup"/>
              </w:rPr>
              <w:t>consensus scoring</w:t>
            </w:r>
            <w:r w:rsidRPr="006518C9">
              <w:t xml:space="preserve">) </w:t>
            </w:r>
          </w:p>
          <w:p w:rsidR="00921A47" w:rsidRPr="006518C9" w:rsidRDefault="00921A47">
            <w:pPr>
              <w:pStyle w:val="HTMLVorformatiert"/>
            </w:pPr>
            <w:r w:rsidRPr="006518C9">
              <w:t xml:space="preserve">  e.g.: </w:t>
            </w:r>
            <w:hyperlink r:id="rId327"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rsidR="00921A47" w:rsidRPr="006518C9" w:rsidRDefault="00921A47">
            <w:pPr>
              <w:pStyle w:val="HTMLVorformatiert"/>
            </w:pPr>
            <w:r w:rsidRPr="006518C9">
              <w:t xml:space="preserve">  </w:t>
            </w:r>
            <w:hyperlink r:id="rId328"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083" name="ms-ms search"&gt;&lt;/cvParam&gt;</w:t>
            </w:r>
          </w:p>
        </w:tc>
      </w:tr>
    </w:tbl>
    <w:p w:rsidR="00921A47" w:rsidRPr="006518C9" w:rsidRDefault="00921A47" w:rsidP="00921A47">
      <w:pPr>
        <w:rPr>
          <w:lang w:val="en-US"/>
        </w:rPr>
      </w:pPr>
    </w:p>
    <w:p w:rsidR="00921A47" w:rsidRPr="006518C9" w:rsidRDefault="00921A47" w:rsidP="00921A47">
      <w:pPr>
        <w:pStyle w:val="berschrift2"/>
      </w:pPr>
      <w:bookmarkStart w:id="207" w:name="_Toc476057259"/>
      <w:r w:rsidRPr="006518C9">
        <w:t>Element &lt;</w:t>
      </w:r>
      <w:bookmarkStart w:id="208" w:name="Seq"/>
      <w:r w:rsidRPr="006518C9">
        <w:t>Seq</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actual sequence of amino acids or nucleic aci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064789" w:rsidRPr="006518C9" w:rsidRDefault="00921A47">
            <w:pPr>
              <w:pStyle w:val="HTMLVorformatiert"/>
            </w:pPr>
            <w:r w:rsidRPr="006518C9">
              <w:t>&lt;Seq&gt;MMKFTVVAAALLLLGAVRAEEEDKKEDVGTVVGIDLGTTYSCVGVFKNGRVEIIANDQGNRITPSYVAFTPEGERLIGDAAKNQLTSNPENTVFDA</w:t>
            </w:r>
          </w:p>
          <w:p w:rsidR="00064789" w:rsidRPr="006518C9" w:rsidRDefault="00921A47">
            <w:pPr>
              <w:pStyle w:val="HTMLVorformatiert"/>
            </w:pPr>
            <w:r w:rsidRPr="006518C9">
              <w:t>KRLIGRTWNDPSVQQDIKFLPFKVVEKKTKPYIQVDIGGGQTKTFAPEEISAMVLTKMKETAEAYLGKKVTHAVVTVPAYFNDAQRQATKDAGTIAGLNVM</w:t>
            </w:r>
          </w:p>
          <w:p w:rsidR="00064789" w:rsidRPr="006518C9" w:rsidRDefault="00921A47">
            <w:pPr>
              <w:pStyle w:val="HTMLVorformatiert"/>
            </w:pPr>
            <w:r w:rsidRPr="006518C9">
              <w:t>RIINEPTAAAIAYGLDKREGEKNILVFDLGGGTFDVSLLTIDNGVFEVVATNGDTHLGGEDFDQRVMEHFIKLYKKKTGKDVRKDNRAVQKLRREVEKAKR</w:t>
            </w:r>
          </w:p>
          <w:p w:rsidR="00064789" w:rsidRPr="006518C9" w:rsidRDefault="00921A47">
            <w:pPr>
              <w:pStyle w:val="HTMLVorformatiert"/>
            </w:pPr>
            <w:r w:rsidRPr="006518C9">
              <w:t>ALSSQHQARIEIESFFEREDFSETLTRAKFEELNMDLFRSTMKPVQKVLEDSDLKKSDIDEIVLVGGSTRIPKIQQLVKEFFNGKEPSRGINPDEAVAYGA</w:t>
            </w:r>
          </w:p>
          <w:p w:rsidR="00064789" w:rsidRPr="006518C9" w:rsidRDefault="00921A47">
            <w:pPr>
              <w:pStyle w:val="HTMLVorformatiert"/>
            </w:pPr>
            <w:r w:rsidRPr="006518C9">
              <w:t>AVQAGVLSGGQDTGDLVLLDVCPLTLGIETVGGVMTKLIPRNTVVPTKKSQIFSTASDNQPTVTIKVYEGERPLTKDNHLLGTFDLTGIPPAPRGVPQIEV</w:t>
            </w:r>
          </w:p>
          <w:p w:rsidR="00064789" w:rsidRPr="006518C9" w:rsidRDefault="00921A47">
            <w:pPr>
              <w:pStyle w:val="HTMLVorformatiert"/>
            </w:pPr>
            <w:r w:rsidRPr="006518C9">
              <w:t>TFEIDVNGILRVTAEDKGTGNKNKITITNDQNRLTPEEIERMVNDAEKFAEEDKKLKERIDTRNELESYAYSLKNQIGDKEKLGGKLSSEDKETMEKAVEE</w:t>
            </w:r>
          </w:p>
          <w:p w:rsidR="00921A47" w:rsidRPr="006518C9" w:rsidRDefault="00921A47">
            <w:pPr>
              <w:pStyle w:val="HTMLVorformatiert"/>
            </w:pPr>
            <w:r w:rsidRPr="006518C9">
              <w:t>KIEWLESHQDADIEDFKAKKKELEEIVQPIISKLYGSGGPPPTGEEDTSEKDEL&lt;/Seq&gt;</w:t>
            </w:r>
          </w:p>
        </w:tc>
      </w:tr>
    </w:tbl>
    <w:p w:rsidR="00921A47" w:rsidRPr="006518C9" w:rsidRDefault="00921A47" w:rsidP="00921A47">
      <w:pPr>
        <w:rPr>
          <w:lang w:val="en-US"/>
        </w:rPr>
      </w:pPr>
    </w:p>
    <w:p w:rsidR="00921A47" w:rsidRPr="006518C9" w:rsidRDefault="00921A47" w:rsidP="00921A47">
      <w:pPr>
        <w:pStyle w:val="berschrift2"/>
      </w:pPr>
      <w:bookmarkStart w:id="209" w:name="_Toc476057260"/>
      <w:r w:rsidRPr="006518C9">
        <w:t>Element &lt;</w:t>
      </w:r>
      <w:bookmarkStart w:id="210" w:name="SequenceCollection"/>
      <w:r w:rsidRPr="006518C9">
        <w:t>SequenceCollection</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0"/>
        <w:gridCol w:w="8682"/>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equenceCollec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database sequence from the specified SearchDatabase (nucleic acid or amino acid).</w:t>
                  </w:r>
                  <w:proofErr w:type="gramEnd"/>
                  <w:r w:rsidRPr="006518C9">
                    <w:rPr>
                      <w:lang w:val="en-US"/>
                    </w:rPr>
                    <w:t xml:space="preserve"> If the sequence is nucleic acid, the source nucleic acid sequence </w:t>
                  </w:r>
                  <w:proofErr w:type="gramStart"/>
                  <w:r w:rsidRPr="006518C9">
                    <w:rPr>
                      <w:lang w:val="en-US"/>
                    </w:rPr>
                    <w:t>should be given</w:t>
                  </w:r>
                  <w:proofErr w:type="gramEnd"/>
                  <w:r w:rsidRPr="006518C9">
                    <w:rPr>
                      <w:lang w:val="en-US"/>
                    </w:rPr>
                    <w:t xml:space="preserve"> in the </w:t>
                  </w:r>
                  <w:r w:rsidRPr="006518C9">
                    <w:rPr>
                      <w:lang w:val="en-US"/>
                    </w:rPr>
                    <w:lastRenderedPageBreak/>
                    <w:t xml:space="preserve">seq attribute rather than a translated sequence. </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poly</w:t>
                  </w:r>
                  <w:proofErr w:type="gramStart"/>
                  <w:r w:rsidRPr="006518C9">
                    <w:rPr>
                      <w:lang w:val="en-US"/>
                    </w:rPr>
                    <w:t>)peptide</w:t>
                  </w:r>
                  <w:proofErr w:type="gramEnd"/>
                  <w:r w:rsidRPr="006518C9">
                    <w:rPr>
                      <w:lang w:val="en-US"/>
                    </w:rPr>
                    <w:t xml:space="preserve"> (a sequence with modifications). The combination of Peptide sequence and modifications MUST be unique in the file.</w:t>
                  </w:r>
                </w:p>
              </w:tc>
            </w:tr>
            <w:tr w:rsidR="00921A47" w:rsidRPr="006518C9"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7410C4C7" wp14:editId="7C4F10C5">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29">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equenceCollection xmlns="http://psidev.info/psi/pi/mzIdentML/1.2"&gt;</w:t>
            </w:r>
          </w:p>
          <w:p w:rsidR="00064789" w:rsidRPr="006518C9" w:rsidRDefault="00921A47">
            <w:pPr>
              <w:pStyle w:val="HTMLVorformatiert"/>
            </w:pPr>
            <w:r w:rsidRPr="006518C9">
              <w:t xml:space="preserve">    &lt;DBSequence accession="sp|Q64467|G3PT_MOUSE Glyceraldehyde-3-phosphate dehydrogenase, testis-speci</w:t>
            </w:r>
          </w:p>
          <w:p w:rsidR="00064789" w:rsidRPr="006518C9" w:rsidRDefault="00921A47">
            <w:pPr>
              <w:pStyle w:val="HTMLVorformatiert"/>
            </w:pPr>
            <w:r w:rsidRPr="006518C9">
              <w:t>fic OS=Mus..." searchDatabase_ref="SearchDB_1" length="440" name="sp|Q64467|G3PT_MOUSE Glyceraldehyde-3</w:t>
            </w:r>
          </w:p>
          <w:p w:rsidR="00064789" w:rsidRPr="006518C9" w:rsidRDefault="00921A47">
            <w:pPr>
              <w:pStyle w:val="HTMLVorformatiert"/>
            </w:pPr>
            <w:r w:rsidRPr="006518C9">
              <w:lastRenderedPageBreak/>
              <w:t>-phosphate dehydrogenase, testis-specific OS=Mus musculus GN=Gapdhs PE=1 SV=1" id="dbseq_sp|Q64467|G3PT</w:t>
            </w:r>
          </w:p>
          <w:p w:rsidR="00921A47" w:rsidRPr="006518C9" w:rsidRDefault="00921A47">
            <w:pPr>
              <w:pStyle w:val="HTMLVorformatiert"/>
            </w:pPr>
            <w:r w:rsidRPr="006518C9">
              <w:t>_MOUSE Glyceraldehyde-3-phosphate dehydrogenase, testis-specific OS=Mus..."&gt;</w:t>
            </w:r>
          </w:p>
          <w:p w:rsidR="00064789" w:rsidRPr="006518C9" w:rsidRDefault="00921A47">
            <w:pPr>
              <w:pStyle w:val="HTMLVorformatiert"/>
            </w:pPr>
            <w:r w:rsidRPr="006518C9">
              <w:t xml:space="preserve">        &lt;Seq&gt;MSRRDVVLTNVTVVQLRRDRCPCPCPCPCPCPCPVIRPPPPKLEDPPPTVEEQPPPPPPPPPPPPPPPPPPPPQIEPDKFEEAPPPPP</w:t>
            </w:r>
          </w:p>
          <w:p w:rsidR="00064789" w:rsidRPr="006518C9" w:rsidRDefault="00921A47">
            <w:pPr>
              <w:pStyle w:val="HTMLVorformatiert"/>
            </w:pPr>
            <w:r w:rsidRPr="006518C9">
              <w:t>PPPPPPPPPP</w:t>
            </w:r>
          </w:p>
          <w:p w:rsidR="00064789" w:rsidRPr="006518C9" w:rsidRDefault="00921A47">
            <w:pPr>
              <w:pStyle w:val="HTMLVorformatiert"/>
            </w:pPr>
            <w:r w:rsidRPr="006518C9">
              <w:t>PPLQKPARELTVGINGFGRIGRLVLRVCMEKGIRVVAVNDPFIDPEYMVYMFKYDSTHGRYKGNVEHKNGQLVVDNLEINTYQCKDPKEIPWSSIGNPYVVEC</w:t>
            </w:r>
          </w:p>
          <w:p w:rsidR="00064789" w:rsidRPr="006518C9" w:rsidRDefault="00921A47">
            <w:pPr>
              <w:pStyle w:val="HTMLVorformatiert"/>
            </w:pPr>
            <w:r w:rsidRPr="006518C9">
              <w:t>TGVYLSIEAASAHISSGARRVVVTAPSPDAPMFVMGVNEKDYNPGSMTIVSNASCTTNCLAPLAKVIHENFGIVEGLMTTVHSYTATQKTVDGPSKKDWRGGR</w:t>
            </w:r>
          </w:p>
          <w:p w:rsidR="00064789" w:rsidRPr="006518C9" w:rsidRDefault="00921A47">
            <w:pPr>
              <w:pStyle w:val="HTMLVorformatiert"/>
            </w:pPr>
            <w:r w:rsidRPr="006518C9">
              <w:t>GAHQNIIPSSTGAAKAVGKVIPELKGKLTGMAFRVPTPNVSVVDLTCRLAKPASYSAITEAVKAAAKGPLAGILAYTEDQVVSTDFNGNPHSSIFDAKAGIAL</w:t>
            </w:r>
          </w:p>
          <w:p w:rsidR="00921A47" w:rsidRPr="006518C9" w:rsidRDefault="00921A47">
            <w:pPr>
              <w:pStyle w:val="HTMLVorformatiert"/>
            </w:pPr>
            <w:r w:rsidRPr="006518C9">
              <w:t>NDNFVKLVAWYDNEYGYSNRVVDLLRYMFSREK&lt;/Seq&gt;</w:t>
            </w:r>
          </w:p>
          <w:p w:rsidR="00921A47" w:rsidRPr="006518C9" w:rsidRDefault="00921A47">
            <w:pPr>
              <w:pStyle w:val="HTMLVorformatiert"/>
            </w:pPr>
            <w:r w:rsidRPr="006518C9">
              <w:t xml:space="preserve">    &lt;/DBSequence&gt;</w:t>
            </w:r>
          </w:p>
          <w:p w:rsidR="00064789" w:rsidRPr="006518C9" w:rsidRDefault="00921A47">
            <w:pPr>
              <w:pStyle w:val="HTMLVorformatiert"/>
            </w:pPr>
            <w:r w:rsidRPr="006518C9">
              <w:t xml:space="preserve">    &lt;DBSequence accession="tr|Q3UEM8|Q3UEM8_MOUSE Putative uncharacte</w:t>
            </w:r>
            <w:r w:rsidR="00064789" w:rsidRPr="006518C9">
              <w:t>rized protein (Fragment) OS=Mus</w:t>
            </w:r>
          </w:p>
          <w:p w:rsidR="00064789" w:rsidRPr="006518C9" w:rsidRDefault="00921A47">
            <w:pPr>
              <w:pStyle w:val="HTMLVorformatiert"/>
            </w:pPr>
            <w:r w:rsidRPr="006518C9">
              <w:t>musculus..." searchDatabase_ref="SearchDB_1" length="520" name="tr|Q3UEM8|Q3UEM8_MOUSE Putative unchar</w:t>
            </w:r>
          </w:p>
          <w:p w:rsidR="00064789" w:rsidRPr="006518C9" w:rsidRDefault="00921A47">
            <w:pPr>
              <w:pStyle w:val="HTMLVorformatiert"/>
            </w:pPr>
            <w:r w:rsidRPr="006518C9">
              <w:t>acterized protein (Fragment) OS=Mus musculus GN=Hspa5 PE=2 SV=1" id="dbseq_tr|Q3UEM8|Q3UEM8_MOUSE Puta</w:t>
            </w:r>
          </w:p>
          <w:p w:rsidR="00921A47" w:rsidRPr="006518C9" w:rsidRDefault="00921A47">
            <w:pPr>
              <w:pStyle w:val="HTMLVorformatiert"/>
            </w:pPr>
            <w:proofErr w:type="gramStart"/>
            <w:r w:rsidRPr="006518C9">
              <w:t>tive</w:t>
            </w:r>
            <w:proofErr w:type="gramEnd"/>
            <w:r w:rsidRPr="006518C9">
              <w:t xml:space="preserve"> uncharacterized protein (Fragment) OS=Mus musculus..."&gt;</w:t>
            </w:r>
          </w:p>
          <w:p w:rsidR="00064789" w:rsidRPr="006518C9" w:rsidRDefault="00921A47">
            <w:pPr>
              <w:pStyle w:val="HTMLVorformatiert"/>
            </w:pPr>
            <w:r w:rsidRPr="006518C9">
              <w:t xml:space="preserve">        &lt;Seq&gt;MMKFTVVAAALLLLGAVRAEEEDKKEDVGTVVGIDLGTTYSCVGVFKNGRVEIIANDQGNRITPSYVAFTPEGERLIGDAAKNQLTSNP</w:t>
            </w:r>
          </w:p>
          <w:p w:rsidR="00064789" w:rsidRPr="006518C9" w:rsidRDefault="00921A47">
            <w:pPr>
              <w:pStyle w:val="HTMLVorformatiert"/>
            </w:pPr>
            <w:r w:rsidRPr="006518C9">
              <w:t>ENTVFDAK</w:t>
            </w:r>
          </w:p>
          <w:p w:rsidR="00064789" w:rsidRPr="006518C9" w:rsidRDefault="00921A47">
            <w:pPr>
              <w:pStyle w:val="HTMLVorformatiert"/>
            </w:pPr>
            <w:r w:rsidRPr="006518C9">
              <w:t>RLIGRTWNDPSVQQDIKFLPFKVVEKKTKPYIQVDIGGGQTKTFAPEEISAMVLTKMKETAEAYLGKKVTHAVVTVPAYFNDAQRQATKDAGTIAGLNVMRI</w:t>
            </w:r>
          </w:p>
          <w:p w:rsidR="00064789" w:rsidRPr="006518C9" w:rsidRDefault="00921A47">
            <w:pPr>
              <w:pStyle w:val="HTMLVorformatiert"/>
            </w:pPr>
            <w:r w:rsidRPr="006518C9">
              <w:t>INEPTAAAIAYGLDKREGEKNILVFDLGGGTFDVSLLTIDNGVFEVVATNGDTHLGGEDFDQRVMEHFIKLYKKKTGKDVRKDNRAVQKLRREVEKAKRALS</w:t>
            </w:r>
          </w:p>
          <w:p w:rsidR="00064789" w:rsidRPr="006518C9" w:rsidRDefault="00921A47">
            <w:pPr>
              <w:pStyle w:val="HTMLVorformatiert"/>
            </w:pPr>
            <w:r w:rsidRPr="006518C9">
              <w:t>SQHQARIEIESFFEGEDFSETLTRAKFEELNMDLFRSTIKPVQKVLEDSDLKKSDIDEIVLVGGSTRIPKIQQLVKEFFNGKEPSRGINPDEAVAYGAAVQA</w:t>
            </w:r>
          </w:p>
          <w:p w:rsidR="00064789" w:rsidRPr="006518C9" w:rsidRDefault="00921A47">
            <w:pPr>
              <w:pStyle w:val="HTMLVorformatiert"/>
            </w:pPr>
            <w:r w:rsidRPr="006518C9">
              <w:t>GVLSGDQDTGDLVLLDVCPLTLGIETVGGVMTKLIPRNTVVPTKKSQIFSTASDNQPTVTIKVYEGERPLTKDNHLLGTFDLTGIPPAPRGVPQIEVTFEID</w:t>
            </w:r>
          </w:p>
          <w:p w:rsidR="00921A47" w:rsidRPr="006518C9" w:rsidRDefault="00921A47">
            <w:pPr>
              <w:pStyle w:val="HTMLVorformatiert"/>
            </w:pPr>
            <w:r w:rsidRPr="006518C9">
              <w:t>VNGILRVTAEDKGTG&lt;/Seq&gt;</w:t>
            </w:r>
          </w:p>
          <w:p w:rsidR="00921A47" w:rsidRPr="006518C9" w:rsidRDefault="00921A47">
            <w:pPr>
              <w:pStyle w:val="HTMLVorformatiert"/>
            </w:pPr>
            <w:r w:rsidRPr="006518C9">
              <w:t xml:space="preserve">    &lt;/DBSequence&gt;</w:t>
            </w:r>
          </w:p>
          <w:p w:rsidR="00921A47" w:rsidRPr="006518C9" w:rsidRDefault="00921A47">
            <w:pPr>
              <w:pStyle w:val="HTMLVorformatiert"/>
            </w:pPr>
            <w:r w:rsidRPr="006518C9">
              <w:t xml:space="preserve">  ...</w:t>
            </w:r>
          </w:p>
          <w:p w:rsidR="00921A47" w:rsidRPr="006518C9" w:rsidRDefault="00921A47">
            <w:pPr>
              <w:pStyle w:val="HTMLVorformatiert"/>
            </w:pPr>
            <w:r w:rsidRPr="006518C9">
              <w:t>&lt;/SequenceCollection&gt;</w:t>
            </w:r>
          </w:p>
        </w:tc>
      </w:tr>
    </w:tbl>
    <w:p w:rsidR="00921A47" w:rsidRPr="006518C9" w:rsidRDefault="00921A47" w:rsidP="00921A47">
      <w:pPr>
        <w:rPr>
          <w:lang w:val="en-US"/>
        </w:rPr>
      </w:pPr>
    </w:p>
    <w:p w:rsidR="00921A47" w:rsidRPr="006518C9" w:rsidRDefault="00921A47" w:rsidP="00921A47">
      <w:pPr>
        <w:pStyle w:val="berschrift2"/>
      </w:pPr>
      <w:bookmarkStart w:id="211" w:name="_Toc476057261"/>
      <w:r w:rsidRPr="006518C9">
        <w:t>Element &lt;</w:t>
      </w:r>
      <w:bookmarkStart w:id="212" w:name="SiteRegexp"/>
      <w:r w:rsidRPr="006518C9">
        <w:t>SiteRegexp</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Regular expression for specifying the enzyme cleavage sit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xsd:string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iteRegexp&gt;(?&lt;=[KR])&lt;/SiteRegexp&gt;</w:t>
            </w:r>
          </w:p>
        </w:tc>
      </w:tr>
    </w:tbl>
    <w:p w:rsidR="00921A47" w:rsidRPr="006518C9" w:rsidRDefault="00921A47" w:rsidP="00921A47">
      <w:pPr>
        <w:rPr>
          <w:lang w:val="en-US"/>
        </w:rPr>
      </w:pPr>
    </w:p>
    <w:p w:rsidR="00921A47" w:rsidRPr="006518C9" w:rsidRDefault="00921A47" w:rsidP="00921A47">
      <w:pPr>
        <w:pStyle w:val="berschrift2"/>
      </w:pPr>
      <w:bookmarkStart w:id="213" w:name="_Toc476057262"/>
      <w:r w:rsidRPr="006518C9">
        <w:t>Element &lt;</w:t>
      </w:r>
      <w:bookmarkStart w:id="214" w:name="SoftwareName"/>
      <w:r w:rsidRPr="006518C9">
        <w:t>SoftwareNam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oftwareName&gt;</w:t>
            </w:r>
          </w:p>
          <w:p w:rsidR="00921A47" w:rsidRPr="006518C9" w:rsidRDefault="00921A47">
            <w:pPr>
              <w:pStyle w:val="HTMLVorformatiert"/>
            </w:pPr>
            <w:r w:rsidRPr="006518C9">
              <w:t xml:space="preserve">    &lt;cvParam accession="MS:1002244" cvRef="PSI-MS" name="mzidLib:FalseDiscoveryRate"/&gt;</w:t>
            </w:r>
          </w:p>
          <w:p w:rsidR="00921A47" w:rsidRPr="006518C9" w:rsidRDefault="00921A47">
            <w:pPr>
              <w:pStyle w:val="HTMLVorformatiert"/>
            </w:pPr>
            <w:r w:rsidRPr="006518C9">
              <w:t>&lt;/SoftwareNam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SoftwareList/AnalysisSoftware/SoftwareName</w:t>
            </w:r>
          </w:p>
          <w:p w:rsidR="00921A47" w:rsidRPr="006518C9" w:rsidRDefault="00921A47">
            <w:pPr>
              <w:pStyle w:val="HTMLVorformatiert"/>
            </w:pPr>
            <w:r w:rsidRPr="006518C9">
              <w:t xml:space="preserve">MUST supply a *child* term of </w:t>
            </w:r>
            <w:hyperlink r:id="rId330" w:tgtFrame="new" w:history="1">
              <w:r w:rsidRPr="006518C9">
                <w:rPr>
                  <w:rStyle w:val="Hyperlink"/>
                </w:rPr>
                <w:t>MS:1001456</w:t>
              </w:r>
            </w:hyperlink>
            <w:r w:rsidRPr="006518C9">
              <w:t xml:space="preserve"> (</w:t>
            </w:r>
            <w:r w:rsidRPr="006518C9">
              <w:rPr>
                <w:rStyle w:val="popup"/>
              </w:rPr>
              <w:t>analysis software</w:t>
            </w:r>
            <w:r w:rsidRPr="006518C9">
              <w:t>) one or more times</w:t>
            </w:r>
          </w:p>
          <w:p w:rsidR="00921A47" w:rsidRPr="006518C9" w:rsidRDefault="00921A47">
            <w:pPr>
              <w:pStyle w:val="HTMLVorformatiert"/>
            </w:pPr>
            <w:r w:rsidRPr="006518C9">
              <w:t xml:space="preserve">  e.g.: </w:t>
            </w:r>
            <w:hyperlink r:id="rId331" w:tgtFrame="new" w:history="1">
              <w:r w:rsidRPr="006518C9">
                <w:rPr>
                  <w:rStyle w:val="Hyperlink"/>
                </w:rPr>
                <w:t>MS:1000532</w:t>
              </w:r>
            </w:hyperlink>
            <w:r w:rsidRPr="006518C9">
              <w:t xml:space="preserve"> (</w:t>
            </w:r>
            <w:r w:rsidRPr="006518C9">
              <w:rPr>
                <w:rStyle w:val="popup"/>
              </w:rPr>
              <w:t>Xcalibur</w:t>
            </w:r>
            <w:r w:rsidRPr="006518C9">
              <w:t xml:space="preserve">) </w:t>
            </w:r>
          </w:p>
          <w:p w:rsidR="00921A47" w:rsidRPr="006518C9" w:rsidRDefault="00921A47">
            <w:pPr>
              <w:pStyle w:val="HTMLVorformatiert"/>
            </w:pPr>
            <w:r w:rsidRPr="006518C9">
              <w:t xml:space="preserve">  e.g.: </w:t>
            </w:r>
            <w:hyperlink r:id="rId332" w:tgtFrame="new" w:history="1">
              <w:r w:rsidRPr="006518C9">
                <w:rPr>
                  <w:rStyle w:val="Hyperlink"/>
                </w:rPr>
                <w:t>MS:1000533</w:t>
              </w:r>
            </w:hyperlink>
            <w:r w:rsidRPr="006518C9">
              <w:t xml:space="preserve"> (</w:t>
            </w:r>
            <w:r w:rsidRPr="006518C9">
              <w:rPr>
                <w:rStyle w:val="popup"/>
              </w:rPr>
              <w:t>Bioworks</w:t>
            </w:r>
            <w:r w:rsidRPr="006518C9">
              <w:t xml:space="preserve">) </w:t>
            </w:r>
          </w:p>
          <w:p w:rsidR="00921A47" w:rsidRPr="006518C9" w:rsidRDefault="00921A47">
            <w:pPr>
              <w:pStyle w:val="HTMLVorformatiert"/>
            </w:pPr>
            <w:r w:rsidRPr="006518C9">
              <w:t xml:space="preserve">  e.g.: </w:t>
            </w:r>
            <w:hyperlink r:id="rId333" w:tgtFrame="new" w:history="1">
              <w:r w:rsidRPr="006518C9">
                <w:rPr>
                  <w:rStyle w:val="Hyperlink"/>
                </w:rPr>
                <w:t>MS:1000534</w:t>
              </w:r>
            </w:hyperlink>
            <w:r w:rsidRPr="006518C9">
              <w:t xml:space="preserve"> (</w:t>
            </w:r>
            <w:r w:rsidRPr="006518C9">
              <w:rPr>
                <w:rStyle w:val="popup"/>
              </w:rPr>
              <w:t>MassLynx</w:t>
            </w:r>
            <w:r w:rsidRPr="006518C9">
              <w:t xml:space="preserve">) </w:t>
            </w:r>
          </w:p>
          <w:p w:rsidR="00921A47" w:rsidRPr="006518C9" w:rsidRDefault="00921A47">
            <w:pPr>
              <w:pStyle w:val="HTMLVorformatiert"/>
            </w:pPr>
            <w:r w:rsidRPr="006518C9">
              <w:t xml:space="preserve">  e.g.: </w:t>
            </w:r>
            <w:hyperlink r:id="rId334" w:tgtFrame="new" w:history="1">
              <w:r w:rsidRPr="006518C9">
                <w:rPr>
                  <w:rStyle w:val="Hyperlink"/>
                </w:rPr>
                <w:t>MS:1000535</w:t>
              </w:r>
            </w:hyperlink>
            <w:r w:rsidRPr="006518C9">
              <w:t xml:space="preserve"> (</w:t>
            </w:r>
            <w:r w:rsidRPr="006518C9">
              <w:rPr>
                <w:rStyle w:val="popup"/>
              </w:rPr>
              <w:t>FlexAnalysis</w:t>
            </w:r>
            <w:r w:rsidRPr="006518C9">
              <w:t xml:space="preserve">) </w:t>
            </w:r>
          </w:p>
          <w:p w:rsidR="00921A47" w:rsidRPr="006518C9" w:rsidRDefault="00921A47">
            <w:pPr>
              <w:pStyle w:val="HTMLVorformatiert"/>
            </w:pPr>
            <w:r w:rsidRPr="006518C9">
              <w:t xml:space="preserve">  e.g.: </w:t>
            </w:r>
            <w:hyperlink r:id="rId335" w:tgtFrame="new" w:history="1">
              <w:r w:rsidRPr="006518C9">
                <w:rPr>
                  <w:rStyle w:val="Hyperlink"/>
                </w:rPr>
                <w:t>MS:1000536</w:t>
              </w:r>
            </w:hyperlink>
            <w:r w:rsidRPr="006518C9">
              <w:t xml:space="preserve"> (</w:t>
            </w:r>
            <w:r w:rsidRPr="006518C9">
              <w:rPr>
                <w:rStyle w:val="popup"/>
              </w:rPr>
              <w:t>Data Explorer</w:t>
            </w:r>
            <w:r w:rsidRPr="006518C9">
              <w:t xml:space="preserve">) </w:t>
            </w:r>
          </w:p>
          <w:p w:rsidR="00921A47" w:rsidRPr="006518C9" w:rsidRDefault="00921A47">
            <w:pPr>
              <w:pStyle w:val="HTMLVorformatiert"/>
            </w:pPr>
            <w:r w:rsidRPr="006518C9">
              <w:t xml:space="preserve">  e.g.: </w:t>
            </w:r>
            <w:hyperlink r:id="rId336" w:tgtFrame="new" w:history="1">
              <w:r w:rsidRPr="006518C9">
                <w:rPr>
                  <w:rStyle w:val="Hyperlink"/>
                </w:rPr>
                <w:t>MS:1000537</w:t>
              </w:r>
            </w:hyperlink>
            <w:r w:rsidRPr="006518C9">
              <w:t xml:space="preserve"> (</w:t>
            </w:r>
            <w:r w:rsidRPr="006518C9">
              <w:rPr>
                <w:rStyle w:val="popup"/>
              </w:rPr>
              <w:t>4700 Explorer</w:t>
            </w:r>
            <w:r w:rsidRPr="006518C9">
              <w:t xml:space="preserve">) </w:t>
            </w:r>
          </w:p>
          <w:p w:rsidR="00921A47" w:rsidRPr="006518C9" w:rsidRDefault="00921A47">
            <w:pPr>
              <w:pStyle w:val="HTMLVorformatiert"/>
            </w:pPr>
            <w:r w:rsidRPr="006518C9">
              <w:t xml:space="preserve">  e.g.: </w:t>
            </w:r>
            <w:hyperlink r:id="rId337"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rsidR="00921A47" w:rsidRPr="006518C9" w:rsidRDefault="00921A47">
            <w:pPr>
              <w:pStyle w:val="HTMLVorformatiert"/>
            </w:pPr>
            <w:r w:rsidRPr="006518C9">
              <w:t xml:space="preserve">  e.g.: </w:t>
            </w:r>
            <w:hyperlink r:id="rId338" w:tgtFrame="new" w:history="1">
              <w:r w:rsidRPr="006518C9">
                <w:rPr>
                  <w:rStyle w:val="Hyperlink"/>
                </w:rPr>
                <w:t>MS:1000551</w:t>
              </w:r>
            </w:hyperlink>
            <w:r w:rsidRPr="006518C9">
              <w:t xml:space="preserve"> (</w:t>
            </w:r>
            <w:r w:rsidRPr="006518C9">
              <w:rPr>
                <w:rStyle w:val="popup"/>
              </w:rPr>
              <w:t>Analyst</w:t>
            </w:r>
            <w:r w:rsidRPr="006518C9">
              <w:t xml:space="preserve">) </w:t>
            </w:r>
          </w:p>
          <w:p w:rsidR="00921A47" w:rsidRPr="006518C9" w:rsidRDefault="00921A47">
            <w:pPr>
              <w:pStyle w:val="HTMLVorformatiert"/>
            </w:pPr>
            <w:r w:rsidRPr="006518C9">
              <w:t xml:space="preserve">  e.g.: </w:t>
            </w:r>
            <w:hyperlink r:id="rId339" w:tgtFrame="new" w:history="1">
              <w:r w:rsidRPr="006518C9">
                <w:rPr>
                  <w:rStyle w:val="Hyperlink"/>
                </w:rPr>
                <w:t>MS:1000600</w:t>
              </w:r>
            </w:hyperlink>
            <w:r w:rsidRPr="006518C9">
              <w:t xml:space="preserve"> (</w:t>
            </w:r>
            <w:r w:rsidRPr="006518C9">
              <w:rPr>
                <w:rStyle w:val="popup"/>
              </w:rPr>
              <w:t>Proteios</w:t>
            </w:r>
            <w:r w:rsidRPr="006518C9">
              <w:t xml:space="preserve">) </w:t>
            </w:r>
          </w:p>
          <w:p w:rsidR="00921A47" w:rsidRPr="006518C9" w:rsidRDefault="00921A47">
            <w:pPr>
              <w:pStyle w:val="HTMLVorformatiert"/>
            </w:pPr>
            <w:r w:rsidRPr="006518C9">
              <w:t xml:space="preserve">  e.g.: </w:t>
            </w:r>
            <w:hyperlink r:id="rId340"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rsidR="00921A47" w:rsidRPr="006518C9" w:rsidRDefault="00921A47">
            <w:pPr>
              <w:pStyle w:val="HTMLVorformatiert"/>
            </w:pPr>
            <w:r w:rsidRPr="006518C9">
              <w:t xml:space="preserve">  </w:t>
            </w:r>
            <w:hyperlink r:id="rId341"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475" name="OMSSA"&gt;&lt;/cvParam&gt;</w:t>
            </w:r>
          </w:p>
          <w:p w:rsidR="00921A47" w:rsidRPr="006518C9" w:rsidRDefault="00921A47">
            <w:pPr>
              <w:pStyle w:val="HTMLVorformatiert"/>
            </w:pPr>
            <w:r w:rsidRPr="006518C9">
              <w:t>&lt;cvParam cvRef="PSI-MS" accession="MS:1002237" name="mzidLib"&gt;&lt;/cvParam&gt;</w:t>
            </w:r>
          </w:p>
          <w:p w:rsidR="00921A47" w:rsidRPr="006518C9" w:rsidRDefault="00921A47">
            <w:pPr>
              <w:pStyle w:val="HTMLVorformatiert"/>
            </w:pPr>
            <w:r w:rsidRPr="006518C9">
              <w:t>&lt;cvParam accession="MS:1001476" cvRef="PSI-MS" name="X\!Tandem"/&gt;</w:t>
            </w:r>
          </w:p>
          <w:p w:rsidR="00921A47" w:rsidRPr="006518C9" w:rsidRDefault="00921A47">
            <w:pPr>
              <w:pStyle w:val="HTMLVorformatiert"/>
            </w:pPr>
            <w:r w:rsidRPr="006518C9">
              <w:t>&lt;cvParam accession="MS:1002239" cvRef="PSI-MS" name="mzidLib:Tandem2Mzid"/&gt;</w:t>
            </w:r>
          </w:p>
          <w:p w:rsidR="00921A47" w:rsidRPr="006518C9" w:rsidRDefault="00921A47">
            <w:pPr>
              <w:pStyle w:val="HTMLVorformatiert"/>
            </w:pPr>
            <w:r w:rsidRPr="006518C9">
              <w:t>&lt;cvParam accession="MS:1002244" cvRef="PSI-MS" name="mzidLib:FalseDiscoveryRate"/&gt;</w:t>
            </w:r>
          </w:p>
          <w:p w:rsidR="00921A47" w:rsidRPr="006518C9" w:rsidRDefault="00921A47">
            <w:pPr>
              <w:pStyle w:val="HTMLVorformatiert"/>
            </w:pPr>
            <w:r w:rsidRPr="006518C9">
              <w:t>&lt;cvParam accession="MS:1002242" cvRef="PSI-MS" name="mzidLib:Thresholder"/&gt;</w:t>
            </w:r>
          </w:p>
          <w:p w:rsidR="00921A47" w:rsidRPr="006518C9" w:rsidRDefault="00921A47">
            <w:pPr>
              <w:pStyle w:val="HTMLVorformatiert"/>
            </w:pPr>
            <w:r w:rsidRPr="006518C9">
              <w:t>&lt;cvParam accession="MS:1002241" cvRef="PSI-MS" name="mzidLib:ProteoGrouper"/&gt;</w:t>
            </w:r>
          </w:p>
          <w:p w:rsidR="00921A47" w:rsidRPr="006518C9" w:rsidRDefault="00921A47">
            <w:pPr>
              <w:pStyle w:val="HTMLVorformatiert"/>
            </w:pPr>
            <w:r w:rsidRPr="006518C9">
              <w:t>&lt;cvParam accession="MS:1002048" cvRef="PSI-MS" name="MS-GF+"/&gt;</w:t>
            </w:r>
          </w:p>
          <w:p w:rsidR="00921A47" w:rsidRPr="006518C9" w:rsidRDefault="00921A47">
            <w:pPr>
              <w:pStyle w:val="HTMLVorformatiert"/>
            </w:pPr>
            <w:r w:rsidRPr="006518C9">
              <w:t>&lt;cvParam accession="MS:1001207" cvRef="PSI-MS" name="Mascot"/&gt;</w:t>
            </w:r>
          </w:p>
          <w:p w:rsidR="00921A47" w:rsidRPr="006518C9" w:rsidRDefault="00921A47">
            <w:pPr>
              <w:pStyle w:val="HTMLVorformatiert"/>
            </w:pPr>
            <w:r w:rsidRPr="006518C9">
              <w:lastRenderedPageBreak/>
              <w:t>&lt;cvParam accession="MS:1001478" cvRef="PSI-MS" name="Mascot Parser"/&gt;</w:t>
            </w:r>
          </w:p>
          <w:p w:rsidR="00921A47" w:rsidRPr="006518C9" w:rsidRDefault="00921A47">
            <w:pPr>
              <w:pStyle w:val="HTMLVorformatiert"/>
            </w:pPr>
            <w:r w:rsidRPr="006518C9">
              <w:t>&lt;cvParam accession="MS:1002076" cvRef="PSI-MS" name="PAnalyzer"/&gt;</w:t>
            </w:r>
          </w:p>
          <w:p w:rsidR="00921A47" w:rsidRPr="006518C9" w:rsidRDefault="00921A47">
            <w:pPr>
              <w:pStyle w:val="HTMLVorformatiert"/>
            </w:pPr>
            <w:r w:rsidRPr="006518C9">
              <w:t>&lt;cvParam accession="MS:1001456" cvRef="PSI-MS" name="analysis software"/&gt;</w:t>
            </w:r>
          </w:p>
          <w:p w:rsidR="00921A47" w:rsidRPr="006518C9" w:rsidRDefault="00921A47">
            <w:pPr>
              <w:pStyle w:val="HTMLVorformatiert"/>
            </w:pPr>
            <w:r w:rsidRPr="006518C9">
              <w:t xml:space="preserve">&lt;cvParam accession="MS:1000752" cvRef="PSI-MS" name="TOPP software"/&gt; </w:t>
            </w:r>
          </w:p>
          <w:p w:rsidR="00921A47" w:rsidRPr="006518C9" w:rsidRDefault="00921A47">
            <w:pPr>
              <w:pStyle w:val="HTMLVorformatiert"/>
            </w:pPr>
            <w:r w:rsidRPr="006518C9">
              <w:t>&lt;cvParam cvRef="PSI-MS" accession="MS:1002458" name="PeptideShaker"/&gt;</w:t>
            </w:r>
          </w:p>
          <w:p w:rsidR="00921A47" w:rsidRPr="006518C9" w:rsidRDefault="00921A47">
            <w:pPr>
              <w:pStyle w:val="HTMLVorformatiert"/>
            </w:pPr>
            <w:r w:rsidRPr="006518C9">
              <w:t>&lt;cvParam cvRef="PSI-MS" accession="MS:1002544" name="xiFDR"&gt;&lt;/cvParam&gt;</w:t>
            </w:r>
          </w:p>
          <w:p w:rsidR="00921A47" w:rsidRPr="006518C9" w:rsidRDefault="00921A47">
            <w:pPr>
              <w:pStyle w:val="HTMLVorformatiert"/>
            </w:pPr>
            <w:r w:rsidRPr="006518C9">
              <w:t>&lt;cvParam cvRef="PSI-MS" accession="MS:1002543" name="xiFDR"&gt;&lt;/cvParam&gt;</w:t>
            </w:r>
          </w:p>
        </w:tc>
      </w:tr>
    </w:tbl>
    <w:p w:rsidR="00921A47" w:rsidRPr="006518C9" w:rsidRDefault="00921A47" w:rsidP="00921A47">
      <w:pPr>
        <w:rPr>
          <w:lang w:val="en-US"/>
        </w:rPr>
      </w:pPr>
    </w:p>
    <w:p w:rsidR="00921A47" w:rsidRPr="006518C9" w:rsidRDefault="00921A47" w:rsidP="00921A47">
      <w:pPr>
        <w:pStyle w:val="berschrift2"/>
      </w:pPr>
      <w:bookmarkStart w:id="215" w:name="_Toc476057263"/>
      <w:r w:rsidRPr="006518C9">
        <w:t>Element &lt;</w:t>
      </w:r>
      <w:bookmarkStart w:id="216" w:name="SourceFile"/>
      <w:r w:rsidRPr="006518C9">
        <w:t>SourceFile</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file from which this mzIdentML instance </w:t>
            </w:r>
            <w:proofErr w:type="gramStart"/>
            <w:r w:rsidRPr="006518C9">
              <w:rPr>
                <w:lang w:val="en-US"/>
              </w:rPr>
              <w:t>was created</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ourceFi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location of the data file.</w:t>
                  </w:r>
                  <w:proofErr w:type="gramEnd"/>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URI to access documentation and tools to interpret the external format of the ExternalData instance.</w:t>
                  </w:r>
                  <w:proofErr w:type="gramEnd"/>
                  <w:r w:rsidRPr="006518C9">
                    <w:rPr>
                      <w:lang w:val="en-US"/>
                    </w:rPr>
                    <w:t xml:space="preserve"> For example, </w:t>
                  </w:r>
                  <w:proofErr w:type="gramStart"/>
                  <w:r w:rsidRPr="006518C9">
                    <w:rPr>
                      <w:lang w:val="en-US"/>
                    </w:rPr>
                    <w:t>XML Schema or static libraries (APIs) to access binary formats</w:t>
                  </w:r>
                  <w:proofErr w:type="gramEnd"/>
                  <w:r w:rsidRPr="006518C9">
                    <w:rPr>
                      <w:lang w:val="en-US"/>
                    </w:rPr>
                    <w:t>.</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6154EB" w:rsidRPr="006518C9" w:rsidRDefault="00921A47">
            <w:pPr>
              <w:pStyle w:val="HTMLVorformatiert"/>
            </w:pPr>
            <w:r w:rsidRPr="006518C9">
              <w:t xml:space="preserve">      &lt;SourceFile location="C:\Users\hba041\My_Git_Applications\peptide-shaker.wiki\data\2016_04_05\.PeptideShaker_unzip_temp\searchgui_out_PeptideShaker_temp\qExactive01819</w:t>
            </w:r>
          </w:p>
          <w:p w:rsidR="00921A47" w:rsidRPr="006518C9" w:rsidRDefault="00921A47">
            <w:pPr>
              <w:pStyle w:val="HTMLVorformatiert"/>
            </w:pPr>
            <w:r w:rsidRPr="006518C9">
              <w:t>.t.xml" id="SourceFile_2"&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cvRef="PSI-MS" accession="MS:1001401" name="X!Tandem xml format"/&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SourceFil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Inputs/SourceFile</w:t>
            </w:r>
          </w:p>
          <w:p w:rsidR="00921A47" w:rsidRPr="006518C9" w:rsidRDefault="00921A47">
            <w:pPr>
              <w:pStyle w:val="HTMLVorformatiert"/>
            </w:pPr>
            <w:r w:rsidRPr="006518C9">
              <w:t xml:space="preserve">MAY supply a *child* term of </w:t>
            </w:r>
            <w:hyperlink r:id="rId342"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rsidR="00921A47" w:rsidRPr="006518C9" w:rsidRDefault="00921A47">
            <w:pPr>
              <w:pStyle w:val="HTMLVorformatiert"/>
            </w:pPr>
            <w:r w:rsidRPr="006518C9">
              <w:t xml:space="preserve">  e.g.: </w:t>
            </w:r>
            <w:hyperlink r:id="rId343" w:tgtFrame="new" w:history="1">
              <w:r w:rsidRPr="006518C9">
                <w:rPr>
                  <w:rStyle w:val="Hyperlink"/>
                </w:rPr>
                <w:t>MS:1000568</w:t>
              </w:r>
            </w:hyperlink>
            <w:r w:rsidRPr="006518C9">
              <w:t xml:space="preserve"> (</w:t>
            </w:r>
            <w:r w:rsidRPr="006518C9">
              <w:rPr>
                <w:rStyle w:val="popup"/>
              </w:rPr>
              <w:t>MD5</w:t>
            </w:r>
            <w:r w:rsidRPr="006518C9">
              <w:t xml:space="preserve">) </w:t>
            </w:r>
          </w:p>
          <w:p w:rsidR="00921A47" w:rsidRPr="006518C9" w:rsidRDefault="00921A47">
            <w:pPr>
              <w:pStyle w:val="HTMLVorformatiert"/>
            </w:pPr>
            <w:r w:rsidRPr="006518C9">
              <w:t xml:space="preserve">  e.g.: </w:t>
            </w:r>
            <w:hyperlink r:id="rId344" w:tgtFrame="new" w:history="1">
              <w:r w:rsidRPr="006518C9">
                <w:rPr>
                  <w:rStyle w:val="Hyperlink"/>
                </w:rPr>
                <w:t>MS:1000569</w:t>
              </w:r>
            </w:hyperlink>
            <w:r w:rsidRPr="006518C9">
              <w:t xml:space="preserve"> (</w:t>
            </w:r>
            <w:r w:rsidRPr="006518C9">
              <w:rPr>
                <w:rStyle w:val="popup"/>
              </w:rPr>
              <w:t>SHA-1</w:t>
            </w:r>
            <w:r w:rsidRPr="006518C9">
              <w:t xml:space="preserve">) </w:t>
            </w:r>
          </w:p>
        </w:tc>
      </w:tr>
    </w:tbl>
    <w:p w:rsidR="00921A47" w:rsidRPr="006518C9" w:rsidRDefault="00921A47" w:rsidP="00921A47">
      <w:pPr>
        <w:rPr>
          <w:lang w:val="en-US"/>
        </w:rPr>
      </w:pPr>
    </w:p>
    <w:p w:rsidR="00921A47" w:rsidRPr="006518C9" w:rsidRDefault="00921A47" w:rsidP="00921A47">
      <w:pPr>
        <w:pStyle w:val="berschrift2"/>
      </w:pPr>
      <w:bookmarkStart w:id="217" w:name="_Toc476057264"/>
      <w:r w:rsidRPr="006518C9">
        <w:t>Element &lt;</w:t>
      </w:r>
      <w:bookmarkStart w:id="218" w:name="SpecificityRules"/>
      <w:r w:rsidRPr="006518C9">
        <w:t>SpecificityRules</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rsidR="006154EB" w:rsidRPr="006518C9" w:rsidRDefault="00921A47" w:rsidP="006154EB">
            <w:pPr>
              <w:rPr>
                <w:lang w:val="en-US"/>
              </w:rPr>
            </w:pPr>
            <w:proofErr w:type="gramStart"/>
            <w:r w:rsidRPr="006518C9">
              <w:rPr>
                <w:lang w:val="en-US"/>
              </w:rPr>
              <w:t>modification's</w:t>
            </w:r>
            <w:proofErr w:type="gramEnd"/>
            <w:r w:rsidRPr="006518C9">
              <w:rPr>
                <w:lang w:val="en-US"/>
              </w:rPr>
              <w:t xml:space="preserve"> presence or peptide or protein termini. Standard fixed or variable status should</w:t>
            </w:r>
          </w:p>
          <w:p w:rsidR="00921A47" w:rsidRPr="006518C9" w:rsidRDefault="00921A47" w:rsidP="006154EB">
            <w:pPr>
              <w:rPr>
                <w:sz w:val="24"/>
                <w:szCs w:val="24"/>
                <w:lang w:val="en-US"/>
              </w:rPr>
            </w:pPr>
            <w:proofErr w:type="gramStart"/>
            <w:r w:rsidRPr="006518C9">
              <w:rPr>
                <w:lang w:val="en-US"/>
              </w:rPr>
              <w:t>be</w:t>
            </w:r>
            <w:proofErr w:type="gramEnd"/>
            <w:r w:rsidRPr="006518C9">
              <w:rPr>
                <w:lang w:val="en-US"/>
              </w:rPr>
              <w:t xml:space="preserve"> provided by the attribute fixedMod.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ificityRules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SpecificityRules&gt;</w:t>
            </w:r>
          </w:p>
          <w:p w:rsidR="006154EB" w:rsidRPr="006518C9" w:rsidRDefault="00921A47">
            <w:pPr>
              <w:pStyle w:val="HTMLVorformatiert"/>
            </w:pPr>
            <w:r w:rsidRPr="006518C9">
              <w:t xml:space="preserve">            &lt;cvParam cvRef="PSI-MS" accession="MS:1002057" name="modification specificity protein N-</w:t>
            </w:r>
          </w:p>
          <w:p w:rsidR="00921A47" w:rsidRPr="006518C9" w:rsidRDefault="00921A47">
            <w:pPr>
              <w:pStyle w:val="HTMLVorformatiert"/>
            </w:pPr>
            <w:r w:rsidRPr="006518C9">
              <w:t>term"/&gt;</w:t>
            </w:r>
          </w:p>
          <w:p w:rsidR="00921A47" w:rsidRPr="006518C9" w:rsidRDefault="00921A47">
            <w:pPr>
              <w:pStyle w:val="HTMLVorformatiert"/>
            </w:pPr>
            <w:r w:rsidRPr="006518C9">
              <w:t xml:space="preserve">          &lt;/SpecificityRules&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rsidR="006154EB" w:rsidRPr="006518C9" w:rsidRDefault="00921A47">
            <w:pPr>
              <w:pStyle w:val="HTMLVorformatiert"/>
            </w:pPr>
            <w:r w:rsidRPr="006518C9">
              <w:t>Path /MzIdentML/AnalysisProtocolCollection/SpectrumIdentificationProtocol/ModificationParams/SearchModifi</w:t>
            </w:r>
          </w:p>
          <w:p w:rsidR="00921A47" w:rsidRPr="006518C9" w:rsidRDefault="00921A47">
            <w:pPr>
              <w:pStyle w:val="HTMLVorformatiert"/>
            </w:pPr>
            <w:r w:rsidRPr="006518C9">
              <w:t>cation/SpecificityRules</w:t>
            </w:r>
          </w:p>
          <w:p w:rsidR="00921A47" w:rsidRPr="006518C9" w:rsidRDefault="00921A47">
            <w:pPr>
              <w:pStyle w:val="HTMLVorformatiert"/>
            </w:pPr>
            <w:r w:rsidRPr="006518C9">
              <w:t xml:space="preserve">MUST supply a *child* term of </w:t>
            </w:r>
            <w:hyperlink r:id="rId345"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rsidR="00921A47" w:rsidRPr="006518C9" w:rsidRDefault="00921A47">
            <w:pPr>
              <w:pStyle w:val="HTMLVorformatiert"/>
            </w:pPr>
            <w:r w:rsidRPr="006518C9">
              <w:t xml:space="preserve">  e.g.: </w:t>
            </w:r>
            <w:hyperlink r:id="rId346"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rsidR="00921A47" w:rsidRPr="006518C9" w:rsidRDefault="00921A47">
            <w:pPr>
              <w:pStyle w:val="HTMLVorformatiert"/>
            </w:pPr>
            <w:r w:rsidRPr="006518C9">
              <w:t xml:space="preserve">  e.g.: </w:t>
            </w:r>
            <w:hyperlink r:id="rId347"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rsidR="00921A47" w:rsidRPr="006518C9" w:rsidRDefault="00921A47">
            <w:pPr>
              <w:pStyle w:val="HTMLVorformatiert"/>
            </w:pPr>
            <w:r w:rsidRPr="006518C9">
              <w:t xml:space="preserve">  e.g.: </w:t>
            </w:r>
            <w:hyperlink r:id="rId348" w:tgtFrame="new" w:history="1">
              <w:r w:rsidRPr="006518C9">
                <w:rPr>
                  <w:rStyle w:val="Hyperlink"/>
                </w:rPr>
                <w:t>MS:1001875</w:t>
              </w:r>
            </w:hyperlink>
            <w:r w:rsidRPr="006518C9">
              <w:t xml:space="preserve"> (</w:t>
            </w:r>
            <w:r w:rsidRPr="006518C9">
              <w:rPr>
                <w:rStyle w:val="popup"/>
              </w:rPr>
              <w:t>modification motif</w:t>
            </w:r>
            <w:r w:rsidRPr="006518C9">
              <w:t xml:space="preserve">) </w:t>
            </w:r>
          </w:p>
          <w:p w:rsidR="00921A47" w:rsidRPr="006518C9" w:rsidRDefault="00921A47">
            <w:pPr>
              <w:pStyle w:val="HTMLVorformatiert"/>
            </w:pPr>
            <w:r w:rsidRPr="006518C9">
              <w:t xml:space="preserve">  e.g.: </w:t>
            </w:r>
            <w:hyperlink r:id="rId349"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rsidR="00921A47" w:rsidRPr="006518C9" w:rsidRDefault="00921A47">
            <w:pPr>
              <w:pStyle w:val="HTMLVorformatiert"/>
            </w:pPr>
            <w:r w:rsidRPr="006518C9">
              <w:t xml:space="preserve">  e.g.: </w:t>
            </w:r>
            <w:hyperlink r:id="rId350"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rsidR="00921A47" w:rsidRPr="006518C9" w:rsidRDefault="00921A47">
            <w:pPr>
              <w:pStyle w:val="HTMLVorformatiert"/>
            </w:pPr>
            <w:r w:rsidRPr="006518C9">
              <w:t xml:space="preserve">  e.g.: </w:t>
            </w:r>
            <w:hyperlink r:id="rId351"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189" cvRef="PSI-MS" name="modification specificity peptide N-term"/&gt;</w:t>
            </w:r>
          </w:p>
          <w:p w:rsidR="00921A47" w:rsidRPr="006518C9" w:rsidRDefault="00921A47">
            <w:pPr>
              <w:pStyle w:val="HTMLVorformatiert"/>
            </w:pPr>
            <w:r w:rsidRPr="006518C9">
              <w:t>&lt;cvParam accession="UNIMOD:214" cvRef="UNIMOD" name="iTRAQ4plex"/&gt;</w:t>
            </w:r>
          </w:p>
          <w:p w:rsidR="00921A47" w:rsidRPr="006518C9" w:rsidRDefault="00921A47">
            <w:pPr>
              <w:pStyle w:val="HTMLVorformatiert"/>
            </w:pPr>
            <w:r w:rsidRPr="006518C9">
              <w:t>&lt;cvParam accession="MS:1002057" cvRef="PSI-MS" name="modification specificity protein N-term"/&gt;</w:t>
            </w:r>
          </w:p>
          <w:p w:rsidR="00921A47" w:rsidRPr="006518C9" w:rsidRDefault="00921A47">
            <w:pPr>
              <w:pStyle w:val="HTMLVorformatiert"/>
            </w:pPr>
            <w:r w:rsidRPr="006518C9">
              <w:t>&lt;cvParam accession="UNIMOD:1" cvRef="UNIMOD" name="Acetyl"/&gt;</w:t>
            </w:r>
          </w:p>
          <w:p w:rsidR="00921A47" w:rsidRPr="006518C9" w:rsidRDefault="00921A47">
            <w:pPr>
              <w:pStyle w:val="HTMLVorformatiert"/>
            </w:pPr>
            <w:r w:rsidRPr="006518C9">
              <w:t>&lt;cvParam cvRef="PSI-MS" accession="MS:1002504" name="modification index" value="2"/&gt;</w:t>
            </w:r>
          </w:p>
          <w:p w:rsidR="00921A47" w:rsidRPr="006518C9" w:rsidRDefault="00921A47">
            <w:pPr>
              <w:pStyle w:val="HTMLVorformatiert"/>
            </w:pPr>
            <w:r w:rsidRPr="006518C9">
              <w:t>&lt;cvParam cvRef="UNIMOD" accession="UNIMOD:27" name="Glu-&gt;pyro-Glu"/&gt;</w:t>
            </w:r>
          </w:p>
          <w:p w:rsidR="00921A47" w:rsidRPr="006518C9" w:rsidRDefault="00921A47">
            <w:pPr>
              <w:pStyle w:val="HTMLVorformatiert"/>
            </w:pPr>
            <w:r w:rsidRPr="006518C9">
              <w:t>&lt;cvParam cvRef="UNIMOD" accession="UNIMOD:28" name="Gln-&gt;pyro-Glu"/&gt;</w:t>
            </w:r>
          </w:p>
          <w:p w:rsidR="00921A47" w:rsidRPr="006518C9" w:rsidRDefault="00921A47">
            <w:pPr>
              <w:pStyle w:val="HTMLVorformatiert"/>
            </w:pPr>
            <w:r w:rsidRPr="006518C9">
              <w:t>&lt;cvParam cvRef="UNIMOD" accession="UNIMOD:385" name="Ammonia-loss"/&gt;</w:t>
            </w:r>
          </w:p>
          <w:p w:rsidR="00921A47" w:rsidRPr="006518C9" w:rsidRDefault="00921A47">
            <w:pPr>
              <w:pStyle w:val="HTMLVorformatiert"/>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rsidR="00921A47" w:rsidRPr="006518C9" w:rsidRDefault="00921A47">
            <w:pPr>
              <w:pStyle w:val="HTMLVorformatiert"/>
            </w:pPr>
            <w:r w:rsidRPr="006518C9">
              <w:t>&lt;cvParam cvRef="PSI-MS" accession="MS:1002509" name="cross-link donor" value="0"&gt;&lt;/cvParam&gt;</w:t>
            </w:r>
          </w:p>
          <w:p w:rsidR="00921A47" w:rsidRPr="006518C9" w:rsidRDefault="00921A47">
            <w:pPr>
              <w:pStyle w:val="HTMLVorformatiert"/>
            </w:pPr>
            <w:r w:rsidRPr="006518C9">
              <w:t>&lt;cvParam cvRef="PSI-MS" accession="MS:1002510" name="cross-link acceptor" value="0"&gt;&lt;/cvParam&gt;</w:t>
            </w:r>
          </w:p>
          <w:p w:rsidR="00921A47" w:rsidRPr="006518C9" w:rsidRDefault="00921A47" w:rsidP="009C19A8">
            <w:pPr>
              <w:pStyle w:val="HTMLVorformatiert"/>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rsidR="00921A47" w:rsidRPr="006518C9" w:rsidRDefault="00921A47" w:rsidP="00921A47">
      <w:pPr>
        <w:rPr>
          <w:lang w:val="en-US"/>
        </w:rPr>
      </w:pPr>
    </w:p>
    <w:p w:rsidR="00921A47" w:rsidRPr="006518C9" w:rsidRDefault="00921A47" w:rsidP="00921A47">
      <w:pPr>
        <w:pStyle w:val="berschrift2"/>
      </w:pPr>
      <w:bookmarkStart w:id="219" w:name="_Toc476057265"/>
      <w:r w:rsidRPr="006518C9">
        <w:t>Element &lt;</w:t>
      </w:r>
      <w:bookmarkStart w:id="220" w:name="SpectraData"/>
      <w:r w:rsidRPr="006518C9">
        <w:t>SpectraData</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A data set containing spectra data (consisting of one or more spectra).</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aData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location of the data file.</w:t>
                  </w:r>
                  <w:proofErr w:type="gramEnd"/>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URI to access documentation and tools to interpret the external format of the ExternalData instance.</w:t>
                  </w:r>
                  <w:proofErr w:type="gramEnd"/>
                  <w:r w:rsidRPr="006518C9">
                    <w:rPr>
                      <w:lang w:val="en-US"/>
                    </w:rPr>
                    <w:t xml:space="preserve"> For example, </w:t>
                  </w:r>
                  <w:proofErr w:type="gramStart"/>
                  <w:r w:rsidRPr="006518C9">
                    <w:rPr>
                      <w:lang w:val="en-US"/>
                    </w:rPr>
                    <w:t>XML Schema or static libraries (APIs) to access binary formats</w:t>
                  </w:r>
                  <w:proofErr w:type="gramEnd"/>
                  <w:r w:rsidRPr="006518C9">
                    <w:rPr>
                      <w:lang w:val="en-US"/>
                    </w:rPr>
                    <w:t>.</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format of the spectrum identifier within the source file</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6154EB" w:rsidRPr="006518C9" w:rsidRDefault="00921A47">
            <w:pPr>
              <w:pStyle w:val="HTMLVorformatiert"/>
            </w:pPr>
            <w:r w:rsidRPr="006518C9">
              <w:t>&lt;SpectraData location="E:\Work\PSI\mzIdentML\ProteinInference\Rosetta2\Peaklistswithecoli\Rosetta2a_Ecoli_spectra</w:t>
            </w:r>
          </w:p>
          <w:p w:rsidR="00921A47" w:rsidRPr="006518C9" w:rsidRDefault="00921A47">
            <w:pPr>
              <w:pStyle w:val="HTMLVorformatiert"/>
            </w:pPr>
            <w:r w:rsidRPr="006518C9">
              <w:t>.mgf" name="Rosetta2a_Ecoli_spectra.mgf" id="SID_1"&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cvParam accession="MS:1001062" cvRef="PSI-MS" name="Mascot MGF format"/&gt;</w:t>
            </w:r>
          </w:p>
          <w:p w:rsidR="00921A47" w:rsidRPr="006518C9" w:rsidRDefault="00921A47">
            <w:pPr>
              <w:pStyle w:val="HTMLVorformatiert"/>
            </w:pPr>
            <w:r w:rsidRPr="006518C9">
              <w:t xml:space="preserve">    &lt;/FileFormat&gt;</w:t>
            </w:r>
          </w:p>
          <w:p w:rsidR="00921A47" w:rsidRPr="006518C9" w:rsidRDefault="00921A47">
            <w:pPr>
              <w:pStyle w:val="HTMLVorformatiert"/>
            </w:pPr>
            <w:r w:rsidRPr="006518C9">
              <w:t xml:space="preserve">    &lt;SpectrumIDFormat&gt;</w:t>
            </w:r>
          </w:p>
          <w:p w:rsidR="00921A47" w:rsidRPr="006518C9" w:rsidRDefault="00921A47">
            <w:pPr>
              <w:pStyle w:val="HTMLVorformatiert"/>
            </w:pPr>
            <w:r w:rsidRPr="006518C9">
              <w:t xml:space="preserve">        &lt;cvParam accession="MS:1000774" cvRef="PSI-MS" name="multiple peak list nativeID format"/&gt;</w:t>
            </w:r>
          </w:p>
          <w:p w:rsidR="00921A47" w:rsidRPr="006518C9" w:rsidRDefault="00921A47">
            <w:pPr>
              <w:pStyle w:val="HTMLVorformatiert"/>
            </w:pPr>
            <w:r w:rsidRPr="006518C9">
              <w:t xml:space="preserve">    &lt;/SpectrumIDFormat&gt;</w:t>
            </w:r>
          </w:p>
          <w:p w:rsidR="00921A47" w:rsidRPr="006518C9" w:rsidRDefault="00921A47">
            <w:pPr>
              <w:pStyle w:val="HTMLVorformatiert"/>
            </w:pPr>
            <w:r w:rsidRPr="006518C9">
              <w:t xml:space="preserve">  ...</w:t>
            </w:r>
          </w:p>
          <w:p w:rsidR="00921A47" w:rsidRPr="006518C9" w:rsidRDefault="00921A47">
            <w:pPr>
              <w:pStyle w:val="HTMLVorformatiert"/>
            </w:pPr>
            <w:r w:rsidRPr="006518C9">
              <w:t>&lt;/SpectraData&gt;</w:t>
            </w:r>
          </w:p>
        </w:tc>
      </w:tr>
    </w:tbl>
    <w:p w:rsidR="00921A47" w:rsidRPr="006518C9" w:rsidRDefault="00921A47" w:rsidP="00921A47">
      <w:pPr>
        <w:rPr>
          <w:lang w:val="en-US"/>
        </w:rPr>
      </w:pPr>
    </w:p>
    <w:p w:rsidR="00921A47" w:rsidRPr="006518C9" w:rsidRDefault="00921A47" w:rsidP="00921A47">
      <w:pPr>
        <w:pStyle w:val="berschrift2"/>
      </w:pPr>
      <w:bookmarkStart w:id="221" w:name="_Toc476057266"/>
      <w:r w:rsidRPr="006518C9">
        <w:t>Element &lt;</w:t>
      </w:r>
      <w:bookmarkStart w:id="222" w:name="SpectrumIdentification"/>
      <w:r w:rsidRPr="006518C9">
        <w:t>SpectrumIdentification</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n </w:t>
            </w:r>
            <w:proofErr w:type="gramStart"/>
            <w:r w:rsidRPr="006518C9">
              <w:rPr>
                <w:lang w:val="en-US"/>
              </w:rPr>
              <w:t>Analysis which</w:t>
            </w:r>
            <w:proofErr w:type="gramEnd"/>
            <w:r w:rsidRPr="006518C9">
              <w:rPr>
                <w:lang w:val="en-US"/>
              </w:rPr>
              <w:t xml:space="preserve"> tries to identify peptides in input spectra, referencing the database searched, the input spectra, the output results and the protocol that is ru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When the protocol </w:t>
                  </w:r>
                  <w:proofErr w:type="gramStart"/>
                  <w:r w:rsidRPr="006518C9">
                    <w:rPr>
                      <w:lang w:val="en-US"/>
                    </w:rPr>
                    <w:t>was applied</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search protocol used for this SpectrumIdentification.</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of the spectra data sets used.</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ne of the search databases us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rsidR="00921A47" w:rsidRPr="006518C9" w:rsidRDefault="00921A47">
            <w:pPr>
              <w:pStyle w:val="HTMLVorformatiert"/>
            </w:pPr>
            <w:r w:rsidRPr="006518C9">
              <w:t xml:space="preserve">  &lt;InputSpectra spectraData_ref="SD_4299_120114_20_Orbi2_ZC_QC_220_HSAd0-d4-1to1-3_Din.raw"&gt;&lt;/InputSpectra&gt;</w:t>
            </w:r>
          </w:p>
          <w:p w:rsidR="00921A47" w:rsidRPr="006518C9" w:rsidRDefault="00921A47">
            <w:pPr>
              <w:pStyle w:val="HTMLVorformatiert"/>
            </w:pPr>
            <w:r w:rsidRPr="006518C9">
              <w:t xml:space="preserve">  &lt;SearchDatabaseRef searchDatabase_ref="SDB_4299_203"&gt;&lt;/SearchDatabaseRef&gt;</w:t>
            </w:r>
          </w:p>
          <w:p w:rsidR="00921A47" w:rsidRPr="006518C9" w:rsidRDefault="00921A47">
            <w:pPr>
              <w:pStyle w:val="HTMLVorformatiert"/>
            </w:pPr>
            <w:r w:rsidRPr="006518C9">
              <w:t>&lt;/SpectrumIdentification&gt;</w:t>
            </w:r>
          </w:p>
        </w:tc>
      </w:tr>
    </w:tbl>
    <w:p w:rsidR="00921A47" w:rsidRPr="006518C9" w:rsidRDefault="00921A47" w:rsidP="00921A47">
      <w:pPr>
        <w:rPr>
          <w:lang w:val="en-US"/>
        </w:rPr>
      </w:pPr>
    </w:p>
    <w:p w:rsidR="00921A47" w:rsidRPr="006518C9" w:rsidRDefault="00921A47" w:rsidP="00921A47">
      <w:pPr>
        <w:pStyle w:val="berschrift2"/>
      </w:pPr>
      <w:bookmarkStart w:id="223" w:name="_Toc476057267"/>
      <w:r w:rsidRPr="006518C9">
        <w:t>Element &lt;</w:t>
      </w:r>
      <w:bookmarkStart w:id="224" w:name="SpectrumIdentificationItem"/>
      <w:r w:rsidRPr="006518C9">
        <w:t>SpectrumIdentificationItem</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rsidR="006154EB" w:rsidRPr="006518C9" w:rsidRDefault="00921A47">
            <w:pPr>
              <w:rPr>
                <w:lang w:val="en-US"/>
              </w:rPr>
            </w:pPr>
            <w:proofErr w:type="gramStart"/>
            <w:r w:rsidRPr="006518C9">
              <w:rPr>
                <w:lang w:val="en-US"/>
              </w:rPr>
              <w:t>the</w:t>
            </w:r>
            <w:proofErr w:type="gramEnd"/>
            <w:r w:rsidRPr="006518C9">
              <w:rPr>
                <w:lang w:val="en-US"/>
              </w:rPr>
              <w:t xml:space="preserve"> set of confidence values for that identification. PeptideEvidence elemen</w:t>
            </w:r>
            <w:r w:rsidR="006154EB" w:rsidRPr="006518C9">
              <w:rPr>
                <w:lang w:val="en-US"/>
              </w:rPr>
              <w:t>ts should be given</w:t>
            </w:r>
          </w:p>
          <w:p w:rsidR="00921A47" w:rsidRPr="006518C9" w:rsidRDefault="00921A47">
            <w:pPr>
              <w:rPr>
                <w:sz w:val="24"/>
                <w:szCs w:val="24"/>
                <w:lang w:val="en-US"/>
              </w:rPr>
            </w:pPr>
            <w:proofErr w:type="gramStart"/>
            <w:r w:rsidRPr="006518C9">
              <w:rPr>
                <w:lang w:val="en-US"/>
              </w:rPr>
              <w:t>for</w:t>
            </w:r>
            <w:proofErr w:type="gramEnd"/>
            <w:r w:rsidRPr="006518C9">
              <w:rPr>
                <w:lang w:val="en-US"/>
              </w:rPr>
              <w:t xml:space="preserve"> all mappings of the corresponding Peptide sequence within protein sequences.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Ite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8"/>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calculated isoelectric point of the (poly</w:t>
                  </w:r>
                  <w:proofErr w:type="gramStart"/>
                  <w:r w:rsidRPr="006518C9">
                    <w:rPr>
                      <w:lang w:val="en-US"/>
                    </w:rPr>
                    <w:t>)peptide</w:t>
                  </w:r>
                  <w:proofErr w:type="gramEnd"/>
                  <w:r w:rsidRPr="006518C9">
                    <w:rPr>
                      <w:lang w:val="en-US"/>
                    </w:rPr>
                    <w:t xml:space="preserve">, with relevant modifications included. Do not supply this value if the PI cannot be calcuated properly.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charge state of the identified peptide.</w:t>
                  </w:r>
                  <w:proofErr w:type="gramEnd"/>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w:t>
                  </w:r>
                  <w:proofErr w:type="gramStart"/>
                  <w:r w:rsidRPr="006518C9">
                    <w:rPr>
                      <w:lang w:val="en-US"/>
                    </w:rPr>
                    <w:t>should be given</w:t>
                  </w:r>
                  <w:proofErr w:type="gramEnd"/>
                  <w:r w:rsidRPr="006518C9">
                    <w:rPr>
                      <w:lang w:val="en-US"/>
                    </w:rPr>
                    <w:t xml:space="preserve"> to the MassTable used to calculate the sequenceMass only if more than one MassTable has been give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w:t>
                  </w:r>
                  <w:proofErr w:type="gramStart"/>
                  <w:r w:rsidRPr="006518C9">
                    <w:rPr>
                      <w:lang w:val="en-US"/>
                    </w:rPr>
                    <w:t>should be given</w:t>
                  </w:r>
                  <w:proofErr w:type="gramEnd"/>
                  <w:r w:rsidRPr="006518C9">
                    <w:rPr>
                      <w:lang w:val="en-US"/>
                    </w:rPr>
                    <w:t xml:space="preserve"> for all results.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the identified (poly</w:t>
                  </w:r>
                  <w:proofErr w:type="gramStart"/>
                  <w:r w:rsidRPr="006518C9">
                    <w:rPr>
                      <w:lang w:val="en-US"/>
                    </w:rPr>
                    <w:t>)peptide</w:t>
                  </w:r>
                  <w:proofErr w:type="gramEnd"/>
                  <w:r w:rsidRPr="006518C9">
                    <w:rPr>
                      <w:lang w:val="en-US"/>
                    </w:rPr>
                    <w:t xml:space="preserve"> sequence in the Peptide element.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w:t>
                  </w:r>
                  <w:proofErr w:type="gramStart"/>
                  <w:r w:rsidRPr="006518C9">
                    <w:rPr>
                      <w:lang w:val="en-US"/>
                    </w:rPr>
                    <w:t>should be given</w:t>
                  </w:r>
                  <w:proofErr w:type="gramEnd"/>
                  <w:r w:rsidRPr="006518C9">
                    <w:rPr>
                      <w:lang w:val="en-US"/>
                    </w:rPr>
                    <w:t xml:space="preserve">. </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reference </w:t>
                  </w:r>
                  <w:proofErr w:type="gramStart"/>
                  <w:r w:rsidRPr="006518C9">
                    <w:rPr>
                      <w:lang w:val="en-US"/>
                    </w:rPr>
                    <w:t>should be provided</w:t>
                  </w:r>
                  <w:proofErr w:type="gramEnd"/>
                  <w:r w:rsidRPr="006518C9">
                    <w:rPr>
                      <w:lang w:val="en-US"/>
                    </w:rPr>
                    <w:t xml:space="preserve"> to link the SpectrumIdentificationItem to a Sample if more than one sample has been described in the AnalysisSampleCollection.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Reference to the PeptideEvidence element identified. If a specific sequence can be assigned to multiple proteins and or positions in a protein </w:t>
                  </w:r>
                  <w:proofErr w:type="gramStart"/>
                  <w:r w:rsidRPr="006518C9">
                    <w:rPr>
                      <w:lang w:val="en-US"/>
                    </w:rPr>
                    <w:t>all possible</w:t>
                  </w:r>
                  <w:proofErr w:type="gramEnd"/>
                  <w:r w:rsidRPr="006518C9">
                    <w:rPr>
                      <w:lang w:val="en-US"/>
                    </w:rPr>
                    <w:t xml:space="preserve"> PeptideEvidence elements should be referenced here.</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product ions identified in this result.</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4259FB8E" wp14:editId="5B744405">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2971BD"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A2DAA" w:rsidRPr="006518C9" w:rsidRDefault="00921A47">
            <w:pPr>
              <w:pStyle w:val="HTMLVorformatiert"/>
            </w:pPr>
            <w:r w:rsidRPr="006518C9">
              <w:t xml:space="preserve">          &lt;SpectrumIdentificationItem passThreshold="true" rank="1" peptide_ref="NMGGPYGGGNYGPGGSGGSGGYGGR_15.99491461956-ATAA-2" calculatedMassToCharge="1103.45377262</w:t>
            </w:r>
          </w:p>
          <w:p w:rsidR="00921A47" w:rsidRPr="006518C9" w:rsidRDefault="00921A47">
            <w:pPr>
              <w:pStyle w:val="HTMLVorformatiert"/>
            </w:pPr>
            <w:r w:rsidRPr="006518C9">
              <w:t>38118" experimentalMassToCharge="1103.454029541017" chargeState="2" id="SII_1920_1"&gt;</w:t>
            </w:r>
          </w:p>
          <w:p w:rsidR="00921A47" w:rsidRPr="006518C9" w:rsidRDefault="00921A47">
            <w:pPr>
              <w:pStyle w:val="HTMLVorformatiert"/>
            </w:pPr>
            <w:r w:rsidRPr="006518C9">
              <w:t xml:space="preserve">            &lt;PeptideEvidenceRef peptideEvidence_ref="PepEv_5164"/&gt;</w:t>
            </w:r>
          </w:p>
          <w:p w:rsidR="00921A47" w:rsidRPr="006518C9" w:rsidRDefault="00921A47">
            <w:pPr>
              <w:pStyle w:val="HTMLVorformatiert"/>
            </w:pPr>
            <w:r w:rsidRPr="006518C9">
              <w:t xml:space="preserve">            &lt;Fragmentation&gt;</w:t>
            </w:r>
          </w:p>
          <w:p w:rsidR="00921A47" w:rsidRPr="006518C9" w:rsidRDefault="00921A47">
            <w:pPr>
              <w:pStyle w:val="HTMLVorformatiert"/>
            </w:pPr>
            <w:r w:rsidRPr="006518C9">
              <w:t xml:space="preserve">              &lt;IonType charge="1" index="1 2 3 4 5 6 7 8 9 10 11 12 13 14 15 16 17 18 19 20 21 22 23"&gt;</w:t>
            </w:r>
          </w:p>
          <w:p w:rsidR="006154EB" w:rsidRPr="006518C9" w:rsidRDefault="00921A47">
            <w:pPr>
              <w:pStyle w:val="HTMLVorformatiert"/>
            </w:pPr>
            <w:r w:rsidRPr="006518C9">
              <w:t xml:space="preserve">                &lt;FragmentArray measure_ref="Measure_MZ" values="175.</w:t>
            </w:r>
            <w:r w:rsidR="006154EB" w:rsidRPr="006518C9">
              <w:t>1193695 232.1403961 289.1618958</w:t>
            </w:r>
          </w:p>
          <w:p w:rsidR="009A2DAA" w:rsidRPr="006518C9" w:rsidRDefault="00921A47">
            <w:pPr>
              <w:pStyle w:val="HTMLVorformatiert"/>
            </w:pPr>
            <w:r w:rsidRPr="006518C9">
              <w:t>452.2268982 509.2429504 566.2701416 653.2999268 710.3218994 767.</w:t>
            </w:r>
            <w:r w:rsidR="009A2DAA" w:rsidRPr="006518C9">
              <w:t>3411865 854.3770752 911.3968506</w:t>
            </w:r>
          </w:p>
          <w:p w:rsidR="009A2DAA" w:rsidRPr="006518C9" w:rsidRDefault="00921A47">
            <w:pPr>
              <w:pStyle w:val="HTMLVorformatiert"/>
            </w:pPr>
            <w:r w:rsidRPr="006518C9">
              <w:t>968.4257813 1065.472168 1122.492432 1285.553833 1399.612305 1456.62561 15</w:t>
            </w:r>
            <w:r w:rsidR="009A2DAA" w:rsidRPr="006518C9">
              <w:t>13.645874 1570.669067</w:t>
            </w:r>
          </w:p>
          <w:p w:rsidR="00921A47" w:rsidRPr="006518C9" w:rsidRDefault="00921A47">
            <w:pPr>
              <w:pStyle w:val="HTMLVorformatiert"/>
            </w:pPr>
            <w:r w:rsidRPr="006518C9">
              <w:t>1733.721191 1830.793213 1887.808105 1944.829834"/&gt;</w:t>
            </w:r>
          </w:p>
          <w:p w:rsidR="009A2DAA" w:rsidRPr="006518C9" w:rsidRDefault="00921A47">
            <w:pPr>
              <w:pStyle w:val="HTMLVorformatiert"/>
            </w:pPr>
            <w:r w:rsidRPr="006518C9">
              <w:t xml:space="preserve">                &lt;FragmentArray measure_ref="Measure_Int" values="</w:t>
            </w:r>
            <w:r w:rsidR="009A2DAA" w:rsidRPr="006518C9">
              <w:t>5939.5844726563 4933.5014648438</w:t>
            </w:r>
          </w:p>
          <w:p w:rsidR="009A2DAA" w:rsidRPr="006518C9" w:rsidRDefault="00921A47">
            <w:pPr>
              <w:pStyle w:val="HTMLVorformatiert"/>
            </w:pPr>
            <w:r w:rsidRPr="006518C9">
              <w:t>13310.7265625 5077.6694335938 5685.9287109375 13253.552734375 7620.0947265625 7724.369</w:t>
            </w:r>
            <w:r w:rsidR="009A2DAA" w:rsidRPr="006518C9">
              <w:t>6289063</w:t>
            </w:r>
          </w:p>
          <w:p w:rsidR="009A2DAA" w:rsidRPr="006518C9" w:rsidRDefault="00921A47">
            <w:pPr>
              <w:pStyle w:val="HTMLVorformatiert"/>
            </w:pPr>
            <w:r w:rsidRPr="006518C9">
              <w:t>16868.541015625 10552.126953125 11589.0576171875 7839.974121093</w:t>
            </w:r>
            <w:r w:rsidR="009A2DAA" w:rsidRPr="006518C9">
              <w:t>8 47821.64453125 60335.71484375</w:t>
            </w:r>
          </w:p>
          <w:p w:rsidR="009A2DAA" w:rsidRPr="006518C9" w:rsidRDefault="00921A47">
            <w:pPr>
              <w:pStyle w:val="HTMLVorformatiert"/>
            </w:pPr>
            <w:r w:rsidRPr="006518C9">
              <w:t>21759.3984375 8742.5595703125 11512.0908203125 18130.890625 30577.37</w:t>
            </w:r>
            <w:r w:rsidR="009A2DAA" w:rsidRPr="006518C9">
              <w:t>5 3801.3923339844 8051.07421875</w:t>
            </w:r>
          </w:p>
          <w:p w:rsidR="00921A47" w:rsidRPr="006518C9" w:rsidRDefault="00921A47">
            <w:pPr>
              <w:pStyle w:val="HTMLVorformatiert"/>
            </w:pPr>
            <w:r w:rsidRPr="006518C9">
              <w:t>1954.5501708984 4844.9125976563"/&gt;</w:t>
            </w:r>
          </w:p>
          <w:p w:rsidR="009A2DAA" w:rsidRPr="006518C9" w:rsidRDefault="00921A47">
            <w:pPr>
              <w:pStyle w:val="HTMLVorformatiert"/>
            </w:pPr>
            <w:r w:rsidRPr="006518C9">
              <w:t xml:space="preserve">                &lt;FragmentArray measure_ref="Measure_Erro</w:t>
            </w:r>
            <w:r w:rsidR="009A2DAA" w:rsidRPr="006518C9">
              <w:t>r" values="4.173258879802688E-4</w:t>
            </w:r>
          </w:p>
          <w:p w:rsidR="009A2DAA" w:rsidRPr="002971BD" w:rsidRDefault="00921A47">
            <w:pPr>
              <w:pStyle w:val="HTMLVorformatiert"/>
              <w:rPr>
                <w:lang w:val="de-DE"/>
              </w:rPr>
            </w:pPr>
            <w:r w:rsidRPr="002971BD">
              <w:rPr>
                <w:lang w:val="de-DE"/>
              </w:rPr>
              <w:t>-1.9794682032170385E-5 1.618474794895519E-5 0.0016900521</w:t>
            </w:r>
            <w:r w:rsidR="009A2DAA" w:rsidRPr="002971BD">
              <w:rPr>
                <w:lang w:val="de-DE"/>
              </w:rPr>
              <w:t>97886871 -0.0037214683721344954</w:t>
            </w:r>
          </w:p>
          <w:p w:rsidR="009A2DAA" w:rsidRPr="002971BD" w:rsidRDefault="00921A47">
            <w:pPr>
              <w:pStyle w:val="HTMLVorformatiert"/>
              <w:rPr>
                <w:lang w:val="de-DE"/>
              </w:rPr>
            </w:pPr>
            <w:r w:rsidRPr="002971BD">
              <w:rPr>
                <w:lang w:val="de-DE"/>
              </w:rPr>
              <w:t>0.0020060110579152024 -2.3719321211501665E-4 2.71686217956</w:t>
            </w:r>
            <w:r w:rsidR="009A2DAA" w:rsidRPr="002971BD">
              <w:rPr>
                <w:lang w:val="de-DE"/>
              </w:rPr>
              <w:t>81247E-4 -0.0019049343519554895</w:t>
            </w:r>
          </w:p>
          <w:p w:rsidR="009A2DAA" w:rsidRPr="002971BD" w:rsidRDefault="00921A47">
            <w:pPr>
              <w:pStyle w:val="HTMLVorformatiert"/>
              <w:rPr>
                <w:lang w:val="de-DE"/>
              </w:rPr>
            </w:pPr>
            <w:r w:rsidRPr="002971BD">
              <w:rPr>
                <w:lang w:val="de-DE"/>
              </w:rPr>
              <w:t>0.0019553613780090018 2.6704080801209784E-4 0.007734020</w:t>
            </w:r>
            <w:r w:rsidR="009A2DAA" w:rsidRPr="002971BD">
              <w:rPr>
                <w:lang w:val="de-DE"/>
              </w:rPr>
              <w:t>238103767 0.0013568713879976713</w:t>
            </w:r>
          </w:p>
          <w:p w:rsidR="009A2DAA" w:rsidRPr="002971BD" w:rsidRDefault="00921A47">
            <w:pPr>
              <w:pStyle w:val="HTMLVorformatiert"/>
              <w:rPr>
                <w:lang w:val="de-DE"/>
              </w:rPr>
            </w:pPr>
            <w:r w:rsidRPr="002971BD">
              <w:rPr>
                <w:lang w:val="de-DE"/>
              </w:rPr>
              <w:t>1.571508180404635E-4 -0.0017703817320580129 0.013774177</w:t>
            </w:r>
            <w:r w:rsidR="009A2DAA" w:rsidRPr="002971BD">
              <w:rPr>
                <w:lang w:val="de-DE"/>
              </w:rPr>
              <w:t>127970688 0.0056154565579618065</w:t>
            </w:r>
          </w:p>
          <w:p w:rsidR="009A2DAA" w:rsidRPr="002971BD" w:rsidRDefault="00921A47">
            <w:pPr>
              <w:pStyle w:val="HTMLVorformatiert"/>
              <w:rPr>
                <w:lang w:val="de-DE"/>
              </w:rPr>
            </w:pPr>
            <w:r w:rsidRPr="002971BD">
              <w:rPr>
                <w:lang w:val="de-DE"/>
              </w:rPr>
              <w:t>0.004415735988004599 0.006145015418042021 -0.0050595</w:t>
            </w:r>
            <w:r w:rsidR="009A2DAA" w:rsidRPr="002971BD">
              <w:rPr>
                <w:lang w:val="de-DE"/>
              </w:rPr>
              <w:t>17131940083 0.01419863401793009</w:t>
            </w:r>
          </w:p>
          <w:p w:rsidR="00921A47" w:rsidRPr="002971BD" w:rsidRDefault="00921A47">
            <w:pPr>
              <w:pStyle w:val="HTMLVorformatiert"/>
              <w:rPr>
                <w:lang w:val="de-DE"/>
              </w:rPr>
            </w:pPr>
            <w:r w:rsidRPr="002971BD">
              <w:rPr>
                <w:lang w:val="de-DE"/>
              </w:rPr>
              <w:t>0.007626913448120831 0.007892192877989146"/&gt;</w:t>
            </w:r>
          </w:p>
          <w:p w:rsidR="00921A47" w:rsidRPr="002971BD" w:rsidRDefault="00921A47">
            <w:pPr>
              <w:pStyle w:val="HTMLVorformatiert"/>
              <w:rPr>
                <w:lang w:val="de-DE"/>
              </w:rPr>
            </w:pPr>
            <w:r w:rsidRPr="002971BD">
              <w:rPr>
                <w:lang w:val="de-DE"/>
              </w:rPr>
              <w:t xml:space="preserve">  ...</w:t>
            </w:r>
          </w:p>
          <w:p w:rsidR="00921A47" w:rsidRPr="002971BD" w:rsidRDefault="00921A47">
            <w:pPr>
              <w:pStyle w:val="HTMLVorformatiert"/>
              <w:rPr>
                <w:lang w:val="de-DE"/>
              </w:rPr>
            </w:pPr>
            <w:r w:rsidRPr="002971BD">
              <w:rPr>
                <w:lang w:val="de-DE"/>
              </w:rPr>
              <w:t>&lt;/SpectrumIdentificationItem&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A2DAA" w:rsidRPr="006518C9" w:rsidRDefault="00921A47">
            <w:pPr>
              <w:pStyle w:val="HTMLVorformatiert"/>
            </w:pPr>
            <w:r w:rsidRPr="006518C9">
              <w:t>Path /MzIdentML/DataCollection/AnalysisData/SpectrumIdentificationList/SpectrumIdentificationResult/Spect</w:t>
            </w:r>
          </w:p>
          <w:p w:rsidR="00921A47" w:rsidRPr="006518C9" w:rsidRDefault="00921A47">
            <w:pPr>
              <w:pStyle w:val="HTMLVorformatiert"/>
            </w:pPr>
            <w:r w:rsidRPr="006518C9">
              <w:t>rumIdentificationItem</w:t>
            </w:r>
          </w:p>
          <w:p w:rsidR="00921A47" w:rsidRPr="006518C9" w:rsidRDefault="00921A47">
            <w:pPr>
              <w:pStyle w:val="HTMLVorformatiert"/>
            </w:pPr>
            <w:r w:rsidRPr="006518C9">
              <w:t xml:space="preserve">MAY supply a *child* term of </w:t>
            </w:r>
            <w:hyperlink r:id="rId35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rsidR="00921A47" w:rsidRPr="006518C9" w:rsidRDefault="00921A47">
            <w:pPr>
              <w:pStyle w:val="HTMLVorformatiert"/>
            </w:pPr>
            <w:r w:rsidRPr="006518C9">
              <w:t xml:space="preserve">  e.g.: </w:t>
            </w:r>
            <w:hyperlink r:id="rId354" w:tgtFrame="new" w:history="1">
              <w:r w:rsidRPr="006518C9">
                <w:rPr>
                  <w:rStyle w:val="Hyperlink"/>
                </w:rPr>
                <w:t>MS:1000016</w:t>
              </w:r>
            </w:hyperlink>
            <w:r w:rsidRPr="006518C9">
              <w:t xml:space="preserve"> (</w:t>
            </w:r>
            <w:r w:rsidRPr="006518C9">
              <w:rPr>
                <w:rStyle w:val="popup"/>
              </w:rPr>
              <w:t>scan start time</w:t>
            </w:r>
            <w:r w:rsidRPr="006518C9">
              <w:t xml:space="preserve">) </w:t>
            </w:r>
          </w:p>
          <w:p w:rsidR="00921A47" w:rsidRPr="006518C9" w:rsidRDefault="00921A47">
            <w:pPr>
              <w:pStyle w:val="HTMLVorformatiert"/>
            </w:pPr>
            <w:r w:rsidRPr="006518C9">
              <w:t xml:space="preserve">  e.g.: </w:t>
            </w:r>
            <w:hyperlink r:id="rId355" w:tgtFrame="new" w:history="1">
              <w:r w:rsidRPr="006518C9">
                <w:rPr>
                  <w:rStyle w:val="Hyperlink"/>
                </w:rPr>
                <w:t>MS:1000796</w:t>
              </w:r>
            </w:hyperlink>
            <w:r w:rsidRPr="006518C9">
              <w:t xml:space="preserve"> (</w:t>
            </w:r>
            <w:r w:rsidRPr="006518C9">
              <w:rPr>
                <w:rStyle w:val="popup"/>
              </w:rPr>
              <w:t>spectrum title</w:t>
            </w:r>
            <w:r w:rsidRPr="006518C9">
              <w:t xml:space="preserve">) </w:t>
            </w:r>
          </w:p>
          <w:p w:rsidR="00921A47" w:rsidRPr="006518C9" w:rsidRDefault="00921A47">
            <w:pPr>
              <w:pStyle w:val="HTMLVorformatiert"/>
            </w:pPr>
            <w:r w:rsidRPr="006518C9">
              <w:t xml:space="preserve">  e.g.: </w:t>
            </w:r>
            <w:hyperlink r:id="rId356" w:tgtFrame="new" w:history="1">
              <w:r w:rsidRPr="006518C9">
                <w:rPr>
                  <w:rStyle w:val="Hyperlink"/>
                </w:rPr>
                <w:t>MS:1000797</w:t>
              </w:r>
            </w:hyperlink>
            <w:r w:rsidRPr="006518C9">
              <w:t xml:space="preserve"> (</w:t>
            </w:r>
            <w:r w:rsidRPr="006518C9">
              <w:rPr>
                <w:rStyle w:val="popup"/>
              </w:rPr>
              <w:t>peak list scans</w:t>
            </w:r>
            <w:r w:rsidRPr="006518C9">
              <w:t xml:space="preserve">) </w:t>
            </w:r>
          </w:p>
          <w:p w:rsidR="00921A47" w:rsidRPr="006518C9" w:rsidRDefault="00921A47">
            <w:pPr>
              <w:pStyle w:val="HTMLVorformatiert"/>
            </w:pPr>
            <w:r w:rsidRPr="006518C9">
              <w:t xml:space="preserve">  e.g.: </w:t>
            </w:r>
            <w:hyperlink r:id="rId357" w:tgtFrame="new" w:history="1">
              <w:r w:rsidRPr="006518C9">
                <w:rPr>
                  <w:rStyle w:val="Hyperlink"/>
                </w:rPr>
                <w:t>MS:1000798</w:t>
              </w:r>
            </w:hyperlink>
            <w:r w:rsidRPr="006518C9">
              <w:t xml:space="preserve"> (</w:t>
            </w:r>
            <w:r w:rsidRPr="006518C9">
              <w:rPr>
                <w:rStyle w:val="popup"/>
              </w:rPr>
              <w:t>peak list raw scans</w:t>
            </w:r>
            <w:r w:rsidRPr="006518C9">
              <w:t xml:space="preserve">) </w:t>
            </w:r>
          </w:p>
          <w:p w:rsidR="00921A47" w:rsidRPr="006518C9" w:rsidRDefault="00921A47">
            <w:pPr>
              <w:pStyle w:val="HTMLVorformatiert"/>
            </w:pPr>
            <w:r w:rsidRPr="006518C9">
              <w:t xml:space="preserve">  e.g.: </w:t>
            </w:r>
            <w:hyperlink r:id="rId35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Vorformatiert"/>
            </w:pPr>
            <w:r w:rsidRPr="006518C9">
              <w:t xml:space="preserve">  e.g.: </w:t>
            </w:r>
            <w:hyperlink r:id="rId35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Vorformatiert"/>
            </w:pPr>
            <w:r w:rsidRPr="006518C9">
              <w:t xml:space="preserve">  e.g.: </w:t>
            </w:r>
            <w:hyperlink r:id="rId36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Vorformatiert"/>
            </w:pPr>
            <w:r w:rsidRPr="006518C9">
              <w:t xml:space="preserve">  e.g.: </w:t>
            </w:r>
            <w:hyperlink r:id="rId36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rsidR="00921A47" w:rsidRPr="006518C9" w:rsidRDefault="00921A47">
            <w:pPr>
              <w:pStyle w:val="HTMLVorformatiert"/>
            </w:pPr>
            <w:r w:rsidRPr="006518C9">
              <w:t xml:space="preserve">  e.g.: </w:t>
            </w:r>
            <w:hyperlink r:id="rId36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Vorformatiert"/>
            </w:pPr>
            <w:r w:rsidRPr="006518C9">
              <w:t xml:space="preserve">  e.g.: </w:t>
            </w:r>
            <w:hyperlink r:id="rId363"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Vorformatiert"/>
            </w:pPr>
            <w:r w:rsidRPr="006518C9">
              <w:t xml:space="preserve">  </w:t>
            </w:r>
            <w:hyperlink r:id="rId364" w:tgtFrame="new" w:history="1">
              <w:proofErr w:type="gramStart"/>
              <w:r w:rsidRPr="006518C9">
                <w:rPr>
                  <w:rStyle w:val="Hyperlink"/>
                </w:rPr>
                <w:t>et</w:t>
              </w:r>
              <w:proofErr w:type="gramEnd"/>
              <w:r w:rsidRPr="006518C9">
                <w:rPr>
                  <w:rStyle w:val="Hyperlink"/>
                </w:rPr>
                <w:t xml:space="preserve"> al.</w:t>
              </w:r>
            </w:hyperlink>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accession="MS:1001330" cvRef="PSI-MS" value="2.5E-6" name="X\!Tandem:expect"/&gt;</w:t>
            </w:r>
          </w:p>
          <w:p w:rsidR="00921A47" w:rsidRPr="006518C9" w:rsidRDefault="00921A47">
            <w:pPr>
              <w:pStyle w:val="HTMLVorformatiert"/>
            </w:pPr>
            <w:r w:rsidRPr="006518C9">
              <w:t>&lt;cvParam accession="MS:1001331" cvRef="PSI-MS" value="43.2" name="X\!Tandem:hyperscore"/&gt;</w:t>
            </w:r>
          </w:p>
          <w:p w:rsidR="00921A47" w:rsidRPr="006518C9" w:rsidRDefault="00921A47">
            <w:pPr>
              <w:pStyle w:val="HTMLVorformatiert"/>
            </w:pPr>
            <w:r w:rsidRPr="006518C9">
              <w:t>&lt;cvParam accession="MS:1001250" cvRef="PSI-MS" value="0.0" name="local FDR"/&gt;</w:t>
            </w:r>
          </w:p>
          <w:p w:rsidR="00921A47" w:rsidRPr="006518C9" w:rsidRDefault="00921A47">
            <w:pPr>
              <w:pStyle w:val="HTMLVorformatiert"/>
            </w:pPr>
            <w:r w:rsidRPr="006518C9">
              <w:t>&lt;cvParam accession="MS:1001868" cvRef="PSI-MS" value="0.0" name="distinct peptide-level q-value"/&gt;</w:t>
            </w:r>
          </w:p>
          <w:p w:rsidR="00921A47" w:rsidRPr="006518C9" w:rsidRDefault="00921A47">
            <w:pPr>
              <w:pStyle w:val="HTMLVorformatiert"/>
            </w:pPr>
            <w:r w:rsidRPr="006518C9">
              <w:t>&lt;cvParam accession="MS:1001874" cvRef="PSI-MS" value="3.113325031133251E-4" name="FDRScore"/&gt;</w:t>
            </w:r>
          </w:p>
          <w:p w:rsidR="00921A47" w:rsidRPr="006518C9" w:rsidRDefault="00921A47">
            <w:pPr>
              <w:pStyle w:val="HTMLVorformatiert"/>
            </w:pPr>
            <w:r w:rsidRPr="006518C9">
              <w:t>&lt;cvParam accession="MS:1000796" cvRef="PSI-MS" value="Locus:11.1.1.4652.4 File:"R1 p450 iTRAQ QS CEX11.wiff"" name="spectrum title"/&gt;</w:t>
            </w:r>
          </w:p>
          <w:p w:rsidR="00921A47" w:rsidRPr="006518C9" w:rsidRDefault="00921A47">
            <w:pPr>
              <w:pStyle w:val="HTMLVorformatiert"/>
            </w:pPr>
            <w:r w:rsidRPr="006518C9">
              <w:t>&lt;cvParam accession="MS:1002049" cvRef="PSI-MS" value="129" name="MS-GF:RawScore"/&gt;</w:t>
            </w:r>
          </w:p>
          <w:p w:rsidR="00921A47" w:rsidRPr="006518C9" w:rsidRDefault="00921A47">
            <w:pPr>
              <w:pStyle w:val="HTMLVorformatiert"/>
            </w:pPr>
            <w:r w:rsidRPr="006518C9">
              <w:t>&lt;cvParam accession="MS:1002050" cvRef="PSI-MS" value="143" name="MS-GF:DeNovoScore"/&gt;</w:t>
            </w:r>
          </w:p>
          <w:p w:rsidR="00921A47" w:rsidRPr="006518C9" w:rsidRDefault="00921A47">
            <w:pPr>
              <w:pStyle w:val="HTMLVorformatiert"/>
            </w:pPr>
            <w:r w:rsidRPr="006518C9">
              <w:t>&lt;cvParam accession="MS:1002052" cvRef="PSI-MS" value="6.3746987E-25" name="MS-GF:SpecEValue"/&gt;</w:t>
            </w:r>
          </w:p>
          <w:p w:rsidR="00921A47" w:rsidRPr="006518C9" w:rsidRDefault="00921A47">
            <w:pPr>
              <w:pStyle w:val="HTMLVorformatiert"/>
            </w:pPr>
            <w:r w:rsidRPr="006518C9">
              <w:t>&lt;cvParam accession="MS:1002053" cvRef="PSI-MS" value="1.3781529E-17" name="MS-GF:EValue"/&gt;</w:t>
            </w:r>
          </w:p>
          <w:p w:rsidR="00921A47" w:rsidRPr="006518C9" w:rsidRDefault="00921A47">
            <w:pPr>
              <w:pStyle w:val="HTMLVorformatiert"/>
            </w:pPr>
            <w:r w:rsidRPr="006518C9">
              <w:t>&lt;cvParam accession="MS:1002054" cvRef="PSI-MS" value="0.0" name="MS-GF:QValue"/&gt;</w:t>
            </w:r>
          </w:p>
          <w:p w:rsidR="00921A47" w:rsidRPr="006518C9" w:rsidRDefault="00921A47">
            <w:pPr>
              <w:pStyle w:val="HTMLVorformatiert"/>
            </w:pPr>
            <w:r w:rsidRPr="006518C9">
              <w:t>&lt;cvParam accession="MS:1002055" cvRef="PSI-MS" value="0.0" name="MS-GF:PepQValue"/&gt;</w:t>
            </w:r>
          </w:p>
          <w:p w:rsidR="00921A47" w:rsidRPr="006518C9" w:rsidRDefault="00921A47">
            <w:pPr>
              <w:pStyle w:val="HTMLVorformatiert"/>
            </w:pPr>
            <w:r w:rsidRPr="006518C9">
              <w:t>&lt;cvParam accession="MS:1002351" cvRef="PSI-MS" value="0.0" name="PSM-level local FDR"/&gt;</w:t>
            </w:r>
          </w:p>
          <w:p w:rsidR="00921A47" w:rsidRPr="006518C9" w:rsidRDefault="00921A47">
            <w:pPr>
              <w:pStyle w:val="HTMLVorformatiert"/>
            </w:pPr>
            <w:r w:rsidRPr="006518C9">
              <w:t>&lt;cvParam accession="MS:1002354" cvRef="PSI-MS" value="0.0" name="PSM-level q-value"/&gt;</w:t>
            </w:r>
          </w:p>
          <w:p w:rsidR="00921A47" w:rsidRPr="006518C9" w:rsidRDefault="00921A47">
            <w:pPr>
              <w:pStyle w:val="HTMLVorformatiert"/>
            </w:pPr>
            <w:r w:rsidRPr="006518C9">
              <w:t>&lt;cvParam accession="MS:1002355" cvRef="PSI-MS" value="1.5603866050496166E-18" name="PSM-level FDRScore"/&gt;</w:t>
            </w:r>
          </w:p>
          <w:p w:rsidR="00921A47" w:rsidRPr="006518C9" w:rsidRDefault="00921A47">
            <w:pPr>
              <w:pStyle w:val="HTMLVorformatiert"/>
            </w:pPr>
            <w:r w:rsidRPr="006518C9">
              <w:t>&lt;cvParam accession="MS:1001171" cvRef="PSI-MS" value="25.37" name="Mascot:score"/&gt;</w:t>
            </w:r>
          </w:p>
          <w:p w:rsidR="00921A47" w:rsidRPr="006518C9" w:rsidRDefault="00921A47">
            <w:pPr>
              <w:pStyle w:val="HTMLVorformatiert"/>
            </w:pPr>
            <w:r w:rsidRPr="006518C9">
              <w:t>&lt;cvParam accession="MS:1001172" cvRef="PSI-MS" value="0.0813522191664226" name="Mascot:expectation value"/&gt;</w:t>
            </w:r>
          </w:p>
          <w:p w:rsidR="00921A47" w:rsidRPr="006518C9" w:rsidRDefault="00921A47">
            <w:pPr>
              <w:pStyle w:val="HTMLVorformatiert"/>
            </w:pPr>
            <w:r w:rsidRPr="006518C9">
              <w:t>&lt;cvParam accession="MS:1001175" cvRef="PSI-MS" name="peptide shared in multiple proteins"/&gt;</w:t>
            </w:r>
          </w:p>
          <w:p w:rsidR="00921A47" w:rsidRPr="006518C9" w:rsidRDefault="00921A47">
            <w:pPr>
              <w:pStyle w:val="HTMLVorformatiert"/>
            </w:pPr>
            <w:r w:rsidRPr="006518C9">
              <w:t>&lt;cvParam accession="MS:1001363" cvRef="PSI-MS" name="peptide unique to one protein"/&gt;</w:t>
            </w:r>
          </w:p>
          <w:p w:rsidR="00921A47" w:rsidRPr="006518C9" w:rsidRDefault="00921A47">
            <w:pPr>
              <w:pStyle w:val="HTMLVorformatiert"/>
            </w:pPr>
            <w:r w:rsidRPr="006518C9">
              <w:t>&lt;cvParam accession="MS:1001371" cvRef="PSI-MS" value="40" name="Mascot:identity threshold"/&gt;</w:t>
            </w:r>
          </w:p>
          <w:p w:rsidR="00921A47" w:rsidRPr="006518C9" w:rsidRDefault="00921A47">
            <w:pPr>
              <w:pStyle w:val="HTMLVorformatiert"/>
            </w:pPr>
            <w:r w:rsidRPr="006518C9">
              <w:t>&lt;cvParam accession="MS:1001370" cvRef="PSI-MS" value="27" name="Mascot:homology threshold"/&gt;</w:t>
            </w:r>
          </w:p>
          <w:p w:rsidR="00921A47" w:rsidRPr="006518C9" w:rsidRDefault="00921A47">
            <w:pPr>
              <w:pStyle w:val="HTMLVorformatiert"/>
            </w:pPr>
            <w:r w:rsidRPr="006518C9">
              <w:t>&lt;cvParam accession="MS:1001030" cvRef="PSI-MS" value="10148" name="number of peptide seqs compared to each spectrum"/&gt;</w:t>
            </w:r>
          </w:p>
          <w:p w:rsidR="00921A47" w:rsidRPr="006518C9" w:rsidRDefault="00921A47">
            <w:pPr>
              <w:pStyle w:val="HTMLVorformatiert"/>
            </w:pPr>
            <w:r w:rsidRPr="006518C9">
              <w:t>&lt;cvParam accession="MS:1001114" cvRef="PSI-MS" unitCvRef="UO" unitName="second" unitAccession="UO:0000010" value="1741" name="retention time(s)"/&gt;</w:t>
            </w:r>
          </w:p>
          <w:p w:rsidR="00921A47" w:rsidRPr="006518C9" w:rsidRDefault="00921A47">
            <w:pPr>
              <w:pStyle w:val="HTMLVorformatiert"/>
            </w:pPr>
            <w:r w:rsidRPr="006518C9">
              <w:t>&lt;cvParam accession="MS:1002681" cvRef="PSI-MS" name="OpenXQuest:combined score" value="0.552164719139592"/&gt;</w:t>
            </w:r>
          </w:p>
          <w:p w:rsidR="00921A47" w:rsidRPr="006518C9" w:rsidRDefault="00921A47">
            <w:pPr>
              <w:pStyle w:val="HTMLVorformatiert"/>
            </w:pPr>
            <w:r w:rsidRPr="006518C9">
              <w:t>&lt;cvParam accession="MS:1002511" cvRef="PSI-MS" name="cross-link spectrum identification item" value="11309529182388590588"/&gt;</w:t>
            </w:r>
          </w:p>
          <w:p w:rsidR="00921A47" w:rsidRPr="006518C9" w:rsidRDefault="00921A47">
            <w:pPr>
              <w:pStyle w:val="HTMLVorformatiert"/>
            </w:pPr>
            <w:r w:rsidRPr="006518C9">
              <w:t>&lt;cvParam accession="MS:1000894" cvRef="PSI-MS" name="retention time" value="5468.0193" unitAccession="second" unitName="" unitCvRef="se"/&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userParams:</w:t>
            </w:r>
          </w:p>
        </w:tc>
        <w:tc>
          <w:tcPr>
            <w:tcW w:w="0" w:type="auto"/>
            <w:vAlign w:val="center"/>
            <w:hideMark/>
          </w:tcPr>
          <w:p w:rsidR="00921A47" w:rsidRPr="006518C9" w:rsidRDefault="00921A47">
            <w:pPr>
              <w:pStyle w:val="HTMLVorformatiert"/>
            </w:pPr>
            <w:r w:rsidRPr="006518C9">
              <w:t>&lt;userParam value="0" name="IsotopeError"/&gt;</w:t>
            </w:r>
          </w:p>
          <w:p w:rsidR="00921A47" w:rsidRPr="006518C9" w:rsidRDefault="00921A47">
            <w:pPr>
              <w:pStyle w:val="HTMLVorformatiert"/>
            </w:pPr>
            <w:r w:rsidRPr="006518C9">
              <w:t>&lt;userParam value="HCD" name="AssumedDissociationMethod"/&gt;</w:t>
            </w:r>
          </w:p>
        </w:tc>
      </w:tr>
    </w:tbl>
    <w:p w:rsidR="00921A47" w:rsidRPr="006518C9" w:rsidRDefault="00844757" w:rsidP="00921A47">
      <w:pPr>
        <w:rPr>
          <w:b/>
          <w:lang w:val="en-US"/>
        </w:rPr>
      </w:pPr>
      <w:r w:rsidRPr="006518C9">
        <w:rPr>
          <w:b/>
          <w:lang w:val="en-US"/>
        </w:rPr>
        <w:t>Example for peptide-level statistics:</w:t>
      </w:r>
    </w:p>
    <w:p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w:t>
      </w:r>
      <w:proofErr w:type="gramStart"/>
      <w:r w:rsidRPr="006518C9">
        <w:rPr>
          <w:rFonts w:ascii="Courier New" w:hAnsi="Courier New" w:cs="Courier New"/>
          <w:sz w:val="14"/>
          <w:szCs w:val="14"/>
          <w:lang w:val="en-US"/>
        </w:rPr>
        <w:t>Oxidation(</w:t>
      </w:r>
      <w:proofErr w:type="gramEnd"/>
      <w:r w:rsidRPr="006518C9">
        <w:rPr>
          <w:rFonts w:ascii="Courier New" w:hAnsi="Courier New" w:cs="Courier New"/>
          <w:sz w:val="14"/>
          <w:szCs w:val="14"/>
          <w:lang w:val="en-US"/>
        </w:rPr>
        <w:t>M):2" rank="1" passThreshold="false" id="SIR_3397_SII_1"&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w:t>
      </w:r>
      <w:proofErr w:type="gramStart"/>
      <w:r w:rsidRPr="006518C9">
        <w:rPr>
          <w:rFonts w:ascii="Courier New" w:hAnsi="Courier New" w:cs="Courier New"/>
          <w:sz w:val="14"/>
          <w:szCs w:val="14"/>
          <w:lang w:val="en-US"/>
        </w:rPr>
        <w:t>:1002356</w:t>
      </w:r>
      <w:proofErr w:type="gramEnd"/>
      <w:r w:rsidRPr="006518C9">
        <w:rPr>
          <w:rFonts w:ascii="Courier New" w:hAnsi="Courier New" w:cs="Courier New"/>
          <w:sz w:val="14"/>
          <w:szCs w:val="14"/>
          <w:lang w:val="en-US"/>
        </w:rPr>
        <w:t>" name="PSM-level combined FDRScore" value="0.3864113802868094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59</w:t>
      </w:r>
      <w:proofErr w:type="gramEnd"/>
      <w:r w:rsidRPr="006518C9">
        <w:rPr>
          <w:rFonts w:ascii="Courier New" w:hAnsi="Courier New" w:cs="Courier New"/>
          <w:sz w:val="14"/>
          <w:szCs w:val="14"/>
          <w:lang w:val="en-US"/>
        </w:rPr>
        <w:t>" name="distinct peptide-level local FDR" value="0.41957067187064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1868</w:t>
      </w:r>
      <w:proofErr w:type="gramEnd"/>
      <w:r w:rsidRPr="006518C9">
        <w:rPr>
          <w:rFonts w:ascii="Courier New" w:hAnsi="Courier New" w:cs="Courier New"/>
          <w:sz w:val="14"/>
          <w:szCs w:val="14"/>
          <w:lang w:val="en-US"/>
        </w:rPr>
        <w:t>" name="distinct peptide-level q-value" value="0.4192650334075724"&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360</w:t>
      </w:r>
      <w:proofErr w:type="gramEnd"/>
      <w:r w:rsidRPr="006518C9">
        <w:rPr>
          <w:rFonts w:ascii="Courier New" w:hAnsi="Courier New" w:cs="Courier New"/>
          <w:sz w:val="14"/>
          <w:szCs w:val="14"/>
          <w:lang w:val="en-US"/>
        </w:rPr>
        <w:t>" name="distinct peptide-level FDRScore" value="0.41934590570107133"&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00</w:t>
      </w:r>
      <w:proofErr w:type="gramEnd"/>
      <w:r w:rsidRPr="006518C9">
        <w:rPr>
          <w:rFonts w:ascii="Courier New" w:hAnsi="Courier New" w:cs="Courier New"/>
          <w:sz w:val="14"/>
          <w:szCs w:val="14"/>
          <w:lang w:val="en-US"/>
        </w:rPr>
        <w:t>" name="peptide passes threshold" value="true"&gt;&lt;/cvParam&gt;</w:t>
      </w:r>
    </w:p>
    <w:p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20</w:t>
      </w:r>
      <w:proofErr w:type="gramEnd"/>
      <w:r w:rsidRPr="006518C9">
        <w:rPr>
          <w:rFonts w:ascii="Courier New" w:hAnsi="Courier New" w:cs="Courier New"/>
          <w:sz w:val="14"/>
          <w:szCs w:val="14"/>
          <w:lang w:val="en-US"/>
        </w:rPr>
        <w:t>" name="peptide group ID" value="KMDLSDEGGGGVRYPGLHPK_##Oxidation(M):2"&gt;&lt;/cvParam&gt;</w:t>
      </w:r>
    </w:p>
    <w:p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rsidR="000A77CC" w:rsidRPr="006518C9" w:rsidRDefault="000A77CC" w:rsidP="000A77CC">
      <w:pPr>
        <w:rPr>
          <w:b/>
          <w:lang w:val="en-US"/>
        </w:rPr>
      </w:pPr>
      <w:r w:rsidRPr="006518C9">
        <w:rPr>
          <w:b/>
          <w:lang w:val="en-US"/>
        </w:rPr>
        <w:t>Example for cross-linking:</w:t>
      </w:r>
    </w:p>
    <w:p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11</w:t>
      </w:r>
      <w:proofErr w:type="gramEnd"/>
      <w:r w:rsidRPr="006518C9">
        <w:rPr>
          <w:rFonts w:ascii="Courier New" w:hAnsi="Courier New" w:cs="Courier New"/>
          <w:sz w:val="14"/>
          <w:szCs w:val="14"/>
          <w:lang w:val="en-US"/>
        </w:rPr>
        <w:t>" name="Cross-linked spectrum identification item." value="21"&gt;&lt;/cvParam&gt;</w:t>
      </w:r>
    </w:p>
    <w:p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w:t>
      </w:r>
      <w:proofErr w:type="gramStart"/>
      <w:r w:rsidRPr="006518C9">
        <w:rPr>
          <w:rFonts w:ascii="Courier New" w:hAnsi="Courier New" w:cs="Courier New"/>
          <w:sz w:val="14"/>
          <w:szCs w:val="14"/>
          <w:lang w:val="en-US"/>
        </w:rPr>
        <w:t>:1002545</w:t>
      </w:r>
      <w:proofErr w:type="gramEnd"/>
      <w:r w:rsidRPr="006518C9">
        <w:rPr>
          <w:rFonts w:ascii="Courier New" w:hAnsi="Courier New" w:cs="Courier New"/>
          <w:sz w:val="14"/>
          <w:szCs w:val="14"/>
          <w:lang w:val="en-US"/>
        </w:rPr>
        <w:t>" name="The xi result 'Score'." value="2.769918944845425"&gt;&lt;/cvParam&gt;</w:t>
      </w:r>
    </w:p>
    <w:p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rsidR="00921A47" w:rsidRPr="006518C9" w:rsidRDefault="00921A47" w:rsidP="00921A47">
      <w:pPr>
        <w:pStyle w:val="berschrift2"/>
      </w:pPr>
      <w:bookmarkStart w:id="225" w:name="_Toc476057268"/>
      <w:r w:rsidRPr="006518C9">
        <w:t>Element &lt;</w:t>
      </w:r>
      <w:bookmarkStart w:id="226" w:name="SpectrumIdentificationItemRef"/>
      <w:r w:rsidRPr="006518C9">
        <w:t>SpectrumIdentificationItemRef</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Reference(s) to the SpectrumIdentificationItem element(s) that support the given PeptideEvidence element.</w:t>
            </w:r>
            <w:proofErr w:type="gramEnd"/>
            <w:r w:rsidRPr="006518C9">
              <w:rPr>
                <w:lang w:val="en-US"/>
              </w:rPr>
              <w:t xml:space="preserve">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ItemRef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SpectrumIdentificationItem element(s).</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pectrumIdentificationItemRef spectrumIdentificationItem_ref="SII_1000_1"&gt;&lt;/SpectrumIdentificationItemRef&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1591" name="anchor protein"&gt;&lt;/cvParam&gt;</w:t>
            </w:r>
          </w:p>
          <w:p w:rsidR="00921A47" w:rsidRPr="006518C9" w:rsidRDefault="00921A47">
            <w:pPr>
              <w:pStyle w:val="HTMLVorformatiert"/>
            </w:pPr>
            <w:r w:rsidRPr="006518C9">
              <w:t>&lt;cvParam cvRef="PSI-MS" accession="MS:1001593" name="group member with undefined relationship OR ortholog protein"&gt;&lt;/cvParam&gt;</w:t>
            </w:r>
          </w:p>
          <w:p w:rsidR="00921A47" w:rsidRPr="006518C9" w:rsidRDefault="00921A47">
            <w:pPr>
              <w:pStyle w:val="HTMLVorformatiert"/>
            </w:pPr>
            <w:r w:rsidRPr="006518C9">
              <w:t>&lt;cvParam cvRef="PSI-MS" accession="MS:1002676" name="protein-pair-level global FDR" value="0.a:null:1.0:true"&gt;&lt;/cvParam&gt;</w:t>
            </w:r>
          </w:p>
          <w:p w:rsidR="00921A47" w:rsidRPr="006518C9" w:rsidRDefault="00921A47">
            <w:pPr>
              <w:pStyle w:val="HTMLVorformatiert"/>
            </w:pPr>
            <w:r w:rsidRPr="006518C9">
              <w:t>&lt;cvParam cvRef="PSI-MS" accession="MS:100267</w:t>
            </w:r>
            <w:r w:rsidR="001D2E93" w:rsidRPr="006518C9">
              <w:t>7</w:t>
            </w:r>
            <w:r w:rsidRPr="006518C9">
              <w:t>" name="residue-pair-level global FDR" value="0.a:58:0.04716981132075472:true"&gt;&lt;/cvParam&gt;</w:t>
            </w:r>
          </w:p>
          <w:p w:rsidR="00921A47" w:rsidRPr="006518C9" w:rsidRDefault="00921A47">
            <w:pPr>
              <w:pStyle w:val="HTMLVorformatiert"/>
            </w:pPr>
            <w:r w:rsidRPr="006518C9">
              <w:t>&lt;cvParam cvRef="PSI-MS" accession="MS:1002415" name="protein group passes threshold" value="true"&gt;&lt;/cvParam&gt;</w:t>
            </w:r>
          </w:p>
          <w:p w:rsidR="00921A47" w:rsidRPr="006518C9" w:rsidRDefault="00921A47">
            <w:pPr>
              <w:pStyle w:val="HTMLVorformatiert"/>
            </w:pPr>
            <w:r w:rsidRPr="006518C9">
              <w:t>&lt;cvParam cvRef="PSI-MS" accession="MS:1002404" name="count of identified protein" value="2"&gt;&lt;/cvParam&gt;</w:t>
            </w:r>
          </w:p>
        </w:tc>
      </w:tr>
    </w:tbl>
    <w:p w:rsidR="00921A47" w:rsidRPr="006518C9" w:rsidRDefault="00921A47" w:rsidP="00921A47">
      <w:pPr>
        <w:rPr>
          <w:lang w:val="en-US"/>
        </w:rPr>
      </w:pPr>
    </w:p>
    <w:p w:rsidR="00921A47" w:rsidRPr="006518C9" w:rsidRDefault="00921A47" w:rsidP="00921A47">
      <w:pPr>
        <w:pStyle w:val="berschrift2"/>
      </w:pPr>
      <w:bookmarkStart w:id="227" w:name="_Toc476057269"/>
      <w:r w:rsidRPr="006518C9">
        <w:t>Element &lt;</w:t>
      </w:r>
      <w:bookmarkStart w:id="228" w:name="SpectrumIdentificationList"/>
      <w:r w:rsidRPr="006518C9">
        <w:t>SpectrumIdentificationList</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Represents the set of all search results from SpectrumIdentification.</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number of database sequences searched </w:t>
                  </w:r>
                  <w:proofErr w:type="gramStart"/>
                  <w:r w:rsidRPr="006518C9">
                    <w:rPr>
                      <w:lang w:val="en-US"/>
                    </w:rPr>
                    <w:t>against</w:t>
                  </w:r>
                  <w:proofErr w:type="gramEnd"/>
                  <w:r w:rsidRPr="006518C9">
                    <w:rPr>
                      <w:lang w:val="en-US"/>
                    </w:rPr>
                    <w:t xml:space="preserve">. This value </w:t>
                  </w:r>
                  <w:proofErr w:type="gramStart"/>
                  <w:r w:rsidRPr="006518C9">
                    <w:rPr>
                      <w:lang w:val="en-US"/>
                    </w:rPr>
                    <w:t>should be provided</w:t>
                  </w:r>
                  <w:proofErr w:type="gramEnd"/>
                  <w:r w:rsidRPr="006518C9">
                    <w:rPr>
                      <w:lang w:val="en-US"/>
                    </w:rPr>
                    <w:t xml:space="preserve"> unless a de novo search has been performed.</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ll identifications made from searching one spectrum. For PMF data, all peptide identifications </w:t>
                  </w:r>
                  <w:proofErr w:type="gramStart"/>
                  <w:r w:rsidRPr="006518C9">
                    <w:rPr>
                      <w:lang w:val="en-US"/>
                    </w:rPr>
                    <w:t>will be listed</w:t>
                  </w:r>
                  <w:proofErr w:type="gramEnd"/>
                  <w:r w:rsidRPr="006518C9">
                    <w:rPr>
                      <w:lang w:val="en-US"/>
                    </w:rPr>
                    <w:t xml:space="preserve"> underneath as SpectrumIdentificationItems. For MS/MS data, there </w:t>
                  </w:r>
                  <w:proofErr w:type="gramStart"/>
                  <w:r w:rsidRPr="006518C9">
                    <w:rPr>
                      <w:lang w:val="en-US"/>
                    </w:rPr>
                    <w:t>will be ranked</w:t>
                  </w:r>
                  <w:proofErr w:type="gramEnd"/>
                  <w:r w:rsidRPr="006518C9">
                    <w:rPr>
                      <w:lang w:val="en-US"/>
                    </w:rPr>
                    <w:t xml:space="preserve"> SpectrumIdentificationItems corresponding to possible different peptide IDs.</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11145AC5" wp14:editId="5C1C3CA5">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pectrumIdentificationList xmlns="http://psidev.info/psi/pi/mzIdentML/1.2" id="SII_LIST_1"&gt;</w:t>
            </w:r>
          </w:p>
          <w:p w:rsidR="00921A47" w:rsidRPr="006518C9" w:rsidRDefault="00921A47">
            <w:pPr>
              <w:pStyle w:val="HTMLVorformatiert"/>
            </w:pPr>
            <w:r w:rsidRPr="006518C9">
              <w:t xml:space="preserve">  &lt;SpectrumIdentificationResult spectrumID="index=6451" spectraData_ref="SD_COMBINED_SE_0" id="SIR_8947"&gt;</w:t>
            </w:r>
          </w:p>
          <w:p w:rsidR="00921A47" w:rsidRPr="006518C9" w:rsidRDefault="00921A47">
            <w:pPr>
              <w:pStyle w:val="HTMLVorformatiert"/>
            </w:pPr>
            <w:r w:rsidRPr="006518C9">
              <w:t xml:space="preserve">    &lt;SpectrumIdentificationItem chargeState="2" experimentalMassToCharge="679.817322" calculatedMassToCharge="679.818488" peptide_ref="AVMDDFAAFVEK_##Oxidation(M):3" rank="1" passThreshold="false" id="SIR_8947_SII_1"&gt;</w:t>
            </w:r>
          </w:p>
          <w:p w:rsidR="00921A47" w:rsidRPr="006518C9" w:rsidRDefault="00921A47">
            <w:pPr>
              <w:pStyle w:val="HTMLVorformatiert"/>
            </w:pPr>
            <w:r w:rsidRPr="006518C9">
              <w:t xml:space="preserve">      &lt;PeptideEvidenceRef peptideEvidence_ref="AVMDDFAAFVEK_generic|A_ENSP00000401820|p:known_378_389"&gt;&lt;/PeptideEvidenceRef&gt;</w:t>
            </w:r>
          </w:p>
          <w:p w:rsidR="00921A47" w:rsidRPr="006518C9" w:rsidRDefault="00921A47">
            <w:pPr>
              <w:pStyle w:val="HTMLVorformatiert"/>
            </w:pPr>
            <w:r w:rsidRPr="006518C9">
              <w:t xml:space="preserve">      &lt;PeptideEvidenceRef peptideEvidence_ref="AVMDDFAAFVEK_generic|A_ENSP00000421027|p:putative_420_431"&gt;&lt;/PeptideEvidenceRef&gt;</w:t>
            </w:r>
          </w:p>
          <w:p w:rsidR="00921A47" w:rsidRPr="006518C9" w:rsidRDefault="00921A47">
            <w:pPr>
              <w:pStyle w:val="HTMLVorformatiert"/>
            </w:pPr>
            <w:r w:rsidRPr="006518C9">
              <w:t xml:space="preserve">      &lt;PeptideEvidenceRef peptideEvidence_ref="AVMDDFAAFVEK_generic|A_ENSP00000483421|p:known_357_368"&gt;&lt;/PeptideEvidenceRef&gt;</w:t>
            </w:r>
          </w:p>
          <w:p w:rsidR="00921A47" w:rsidRPr="006518C9" w:rsidRDefault="00921A47">
            <w:pPr>
              <w:pStyle w:val="HTMLVorformatiert"/>
            </w:pPr>
            <w:r w:rsidRPr="006518C9">
              <w:t xml:space="preserve">      &lt;PeptideEvidenceRef peptideEvidence_ref="AVMDDFAAFVEK_generic|A_ENSP00000480485|p:known_357_368"&gt;&lt;/PeptideEvidenceRef&gt;</w:t>
            </w:r>
          </w:p>
          <w:p w:rsidR="00921A47" w:rsidRPr="006518C9" w:rsidRDefault="00921A47">
            <w:pPr>
              <w:pStyle w:val="HTMLVorformatiert"/>
            </w:pPr>
            <w:r w:rsidRPr="006518C9">
              <w:lastRenderedPageBreak/>
              <w:t xml:space="preserve">  ...</w:t>
            </w:r>
          </w:p>
          <w:p w:rsidR="00921A47" w:rsidRPr="006518C9" w:rsidRDefault="00921A47">
            <w:pPr>
              <w:pStyle w:val="HTMLVorformatiert"/>
            </w:pPr>
            <w:r w:rsidRPr="006518C9">
              <w:t>&lt;/SpectrumIdentificationList&gt;</w:t>
            </w:r>
          </w:p>
        </w:tc>
      </w:tr>
      <w:tr w:rsidR="00921A47" w:rsidRPr="006518C9" w:rsidTr="009A2DAA">
        <w:trPr>
          <w:tblCellSpacing w:w="15" w:type="dxa"/>
        </w:trPr>
        <w:tc>
          <w:tcPr>
            <w:tcW w:w="0" w:type="auto"/>
            <w:vAlign w:val="center"/>
          </w:tcPr>
          <w:p w:rsidR="00921A47" w:rsidRPr="006518C9" w:rsidRDefault="00921A47">
            <w:pPr>
              <w:rPr>
                <w:sz w:val="24"/>
                <w:szCs w:val="24"/>
                <w:lang w:val="en-US"/>
              </w:rPr>
            </w:pPr>
          </w:p>
        </w:tc>
        <w:tc>
          <w:tcPr>
            <w:tcW w:w="0" w:type="auto"/>
            <w:vAlign w:val="center"/>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229" w:name="_Toc476057270"/>
      <w:r w:rsidRPr="006518C9">
        <w:t>Element &lt;</w:t>
      </w:r>
      <w:bookmarkStart w:id="230" w:name="SpectrumIdentificationProtocol"/>
      <w:r w:rsidRPr="006518C9">
        <w:t>SpectrumIdentificationProtocol</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proofErr w:type="gramStart"/>
            <w:r w:rsidRPr="006518C9">
              <w:rPr>
                <w:lang w:val="en-US"/>
              </w:rPr>
              <w:t>The parameters and settings of a SpectrumIdentification analysi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Protocol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search algorithm used, given as a reference to the SoftwareCollection section.</w:t>
                  </w:r>
                  <w:proofErr w:type="gramEnd"/>
                  <w:r w:rsidRPr="006518C9">
                    <w:rPr>
                      <w:lang w:val="en-US"/>
                    </w:rPr>
                    <w:t xml:space="preserv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90"/>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ation of static/variable modifications (e.g. Oxidation of Methionine) that are to </w:t>
                  </w:r>
                  <w:proofErr w:type="gramStart"/>
                  <w:r w:rsidRPr="006518C9">
                    <w:rPr>
                      <w:lang w:val="en-US"/>
                    </w:rPr>
                    <w:t>be considered</w:t>
                  </w:r>
                  <w:proofErr w:type="gramEnd"/>
                  <w:r w:rsidRPr="006518C9">
                    <w:rPr>
                      <w:lang w:val="en-US"/>
                    </w:rPr>
                    <w:t xml:space="preserve"> in the spectra search.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list of enzymes used in experiment</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masses of residues used in the search.</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tolerance of the search given as a plus and minus value with units.</w:t>
                  </w:r>
                  <w:proofErr w:type="gramEnd"/>
                  <w:r w:rsidRPr="006518C9">
                    <w:rPr>
                      <w:lang w:val="en-US"/>
                    </w:rPr>
                    <w:t xml:space="preserv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tolerance of the search given as a plus and minus value with units.</w:t>
                  </w:r>
                  <w:proofErr w:type="gramEnd"/>
                  <w:r w:rsidRPr="006518C9">
                    <w:rPr>
                      <w:lang w:val="en-US"/>
                    </w:rPr>
                    <w:t xml:space="preserv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pecification of how a nucleic acid sequence database </w:t>
                  </w:r>
                  <w:proofErr w:type="gramStart"/>
                  <w:r w:rsidRPr="006518C9">
                    <w:rPr>
                      <w:lang w:val="en-US"/>
                    </w:rPr>
                    <w:t>was translated</w:t>
                  </w:r>
                  <w:proofErr w:type="gramEnd"/>
                  <w:r w:rsidRPr="006518C9">
                    <w:rPr>
                      <w:lang w:val="en-US"/>
                    </w:rPr>
                    <w:t xml:space="preserve"> for searching.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rsidR="00921A47" w:rsidRPr="006518C9" w:rsidRDefault="00AD4E91">
            <w:pPr>
              <w:rPr>
                <w:sz w:val="24"/>
                <w:szCs w:val="24"/>
                <w:lang w:val="en-US"/>
              </w:rPr>
            </w:pPr>
            <w:r>
              <w:rPr>
                <w:noProof/>
                <w:lang w:val="de-DE" w:eastAsia="de-DE"/>
              </w:rPr>
              <w:drawing>
                <wp:inline distT="0" distB="0" distL="0" distR="0" wp14:anchorId="54EAE56C" wp14:editId="2A20E538">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pStyle w:val="HTMLVorformatiert"/>
            </w:pPr>
            <w:r w:rsidRPr="006518C9">
              <w:t xml:space="preserve">  &lt;SpectrumIdentificationProtocol id="SIP_10589554385233790425" analysisSoftware_ref="SOF_10581839310406754333"&gt; </w:t>
            </w:r>
          </w:p>
          <w:p w:rsidR="00921A47" w:rsidRPr="006518C9" w:rsidRDefault="00921A47">
            <w:pPr>
              <w:pStyle w:val="HTMLVorformatiert"/>
            </w:pPr>
            <w:r w:rsidRPr="006518C9">
              <w:t xml:space="preserve">    &lt;SearchType&gt;</w:t>
            </w:r>
          </w:p>
          <w:p w:rsidR="00921A47" w:rsidRPr="006518C9" w:rsidRDefault="00921A47">
            <w:pPr>
              <w:pStyle w:val="HTMLVorformatiert"/>
            </w:pPr>
            <w:r w:rsidRPr="006518C9">
              <w:t xml:space="preserve">      &lt;cvParam accession="MS:1001083" cvRef="PSI-MS" name="ms-ms search"/&gt; </w:t>
            </w:r>
          </w:p>
          <w:p w:rsidR="00921A47" w:rsidRPr="006518C9" w:rsidRDefault="00921A47">
            <w:pPr>
              <w:pStyle w:val="HTMLVorformatiert"/>
            </w:pPr>
            <w:r w:rsidRPr="006518C9">
              <w:t xml:space="preserve">    &lt;/SearchType&gt;</w:t>
            </w:r>
          </w:p>
          <w:p w:rsidR="00921A47" w:rsidRPr="006518C9" w:rsidRDefault="00921A47">
            <w:pPr>
              <w:pStyle w:val="HTMLVorformatiert"/>
            </w:pPr>
            <w:r w:rsidRPr="006518C9">
              <w:t xml:space="preserve">    &lt;AdditionalSearchParams&gt;</w:t>
            </w:r>
          </w:p>
          <w:p w:rsidR="00921A47" w:rsidRPr="006518C9" w:rsidRDefault="00921A47">
            <w:pPr>
              <w:pStyle w:val="HTMLVorformatiert"/>
            </w:pPr>
            <w:r w:rsidRPr="006518C9">
              <w:t xml:space="preserve">      &lt;cvParam accession="MS:1002494" cvRef="PSI-MS" name="cross-linking search"/&gt;</w:t>
            </w:r>
          </w:p>
          <w:p w:rsidR="00921A47" w:rsidRPr="006518C9" w:rsidRDefault="00921A47">
            <w:pPr>
              <w:pStyle w:val="HTMLVorformatiert"/>
            </w:pPr>
            <w:r w:rsidRPr="006518C9">
              <w:t xml:space="preserve">      &lt;userParam name="input_consensusXML" unitName="xsd:string" value="leitner004.consensusXML"/&gt;</w:t>
            </w:r>
          </w:p>
          <w:p w:rsidR="00921A47" w:rsidRPr="006518C9" w:rsidRDefault="00921A47">
            <w:pPr>
              <w:pStyle w:val="HTMLVorformatiert"/>
            </w:pPr>
            <w:r w:rsidRPr="006518C9">
              <w:t xml:space="preserve">  ...</w:t>
            </w:r>
          </w:p>
          <w:p w:rsidR="00921A47" w:rsidRPr="006518C9" w:rsidRDefault="00921A47">
            <w:pPr>
              <w:pStyle w:val="HTMLVorformatiert"/>
            </w:pPr>
            <w:r w:rsidRPr="006518C9">
              <w:t>&lt;/SpectrumIdentificationProtocol&gt;</w:t>
            </w:r>
          </w:p>
        </w:tc>
      </w:tr>
    </w:tbl>
    <w:p w:rsidR="00921A47" w:rsidRPr="006518C9" w:rsidRDefault="00921A47" w:rsidP="00921A47">
      <w:pPr>
        <w:rPr>
          <w:lang w:val="en-US"/>
        </w:rPr>
      </w:pPr>
    </w:p>
    <w:p w:rsidR="00921A47" w:rsidRPr="006518C9" w:rsidRDefault="00921A47" w:rsidP="00921A47">
      <w:pPr>
        <w:pStyle w:val="berschrift2"/>
      </w:pPr>
      <w:bookmarkStart w:id="231" w:name="_Toc476057271"/>
      <w:r w:rsidRPr="006518C9">
        <w:t>Element &lt;</w:t>
      </w:r>
      <w:bookmarkStart w:id="232" w:name="SpectrumIdentificationResult"/>
      <w:r w:rsidRPr="006518C9">
        <w:t>SpectrumIdentificationResul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rsidR="006F41F9" w:rsidRPr="006518C9" w:rsidRDefault="00921A47">
            <w:pPr>
              <w:rPr>
                <w:lang w:val="en-US"/>
              </w:rPr>
            </w:pPr>
            <w:proofErr w:type="gramStart"/>
            <w:r w:rsidRPr="006518C9">
              <w:rPr>
                <w:lang w:val="en-US"/>
              </w:rPr>
              <w:t>will</w:t>
            </w:r>
            <w:proofErr w:type="gramEnd"/>
            <w:r w:rsidRPr="006518C9">
              <w:rPr>
                <w:lang w:val="en-US"/>
              </w:rPr>
              <w:t xml:space="preserve"> be listed underneath as SpectrumIdentificationItems. For M</w:t>
            </w:r>
            <w:r w:rsidR="006F41F9" w:rsidRPr="006518C9">
              <w:rPr>
                <w:lang w:val="en-US"/>
              </w:rPr>
              <w:t>S/MS data, there will be ranked</w:t>
            </w:r>
          </w:p>
          <w:p w:rsidR="00921A47" w:rsidRPr="006518C9" w:rsidRDefault="00921A47">
            <w:pPr>
              <w:rPr>
                <w:sz w:val="24"/>
                <w:szCs w:val="24"/>
                <w:lang w:val="en-US"/>
              </w:rPr>
            </w:pPr>
            <w:proofErr w:type="gramStart"/>
            <w:r w:rsidRPr="006518C9">
              <w:rPr>
                <w:lang w:val="en-US"/>
              </w:rPr>
              <w:t>SpectrumIdentificationItems corresponding to possible different peptide IDs.</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entificationResul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 reference to a spectra data set (e.g. a spectra file).</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n identification of a single (poly</w:t>
                  </w:r>
                  <w:proofErr w:type="gramStart"/>
                  <w:r w:rsidRPr="006518C9">
                    <w:rPr>
                      <w:lang w:val="en-US"/>
                    </w:rPr>
                    <w:t>)peptide</w:t>
                  </w:r>
                  <w:proofErr w:type="gramEnd"/>
                  <w:r w:rsidRPr="006518C9">
                    <w:rPr>
                      <w:lang w:val="en-US"/>
                    </w:rPr>
                    <w:t xml:space="preserve">, resulting from querying an input spectra, along with the set of confidence values for that identification. PeptideEvidence elements </w:t>
                  </w:r>
                  <w:proofErr w:type="gramStart"/>
                  <w:r w:rsidRPr="006518C9">
                    <w:rPr>
                      <w:lang w:val="en-US"/>
                    </w:rPr>
                    <w:t>should be given</w:t>
                  </w:r>
                  <w:proofErr w:type="gramEnd"/>
                  <w:r w:rsidRPr="006518C9">
                    <w:rPr>
                      <w:lang w:val="en-US"/>
                    </w:rPr>
                    <w:t xml:space="preserve"> for all mappings of the corresponding Peptide sequence within protein sequences. </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pectrumIdentificationResult spectrumID="index=7665" spectraData_ref="SD_COMBINED_SE_0" id="SIR_7191"&gt;</w:t>
            </w:r>
          </w:p>
          <w:p w:rsidR="006F41F9" w:rsidRPr="006518C9" w:rsidRDefault="00921A47">
            <w:pPr>
              <w:pStyle w:val="HTMLVorformatiert"/>
            </w:pPr>
            <w:r w:rsidRPr="006518C9">
              <w:t xml:space="preserve">  &lt;SpectrumIdentificationItem chargeState="4" experimentalMassToCharge="1123.974121" calculatedMassTo</w:t>
            </w:r>
          </w:p>
          <w:p w:rsidR="006F41F9" w:rsidRPr="006518C9" w:rsidRDefault="00921A47">
            <w:pPr>
              <w:pStyle w:val="HTMLVorformatiert"/>
            </w:pPr>
            <w:r w:rsidRPr="006518C9">
              <w:t>Charge="1123.968707" peptide_ref="CRCQYSGVNNLCHTSSHCPNQGSTCENVDTCLKPDEPK_##Carbamidomethyl(C):1##Carba</w:t>
            </w:r>
          </w:p>
          <w:p w:rsidR="006F41F9" w:rsidRPr="006518C9" w:rsidRDefault="00921A47">
            <w:pPr>
              <w:pStyle w:val="HTMLVorformatiert"/>
            </w:pPr>
            <w:r w:rsidRPr="006518C9">
              <w:t>midomethyl(C):3##Carba</w:t>
            </w:r>
          </w:p>
          <w:p w:rsidR="006F41F9" w:rsidRPr="006518C9" w:rsidRDefault="00921A47">
            <w:pPr>
              <w:pStyle w:val="HTMLVorformatiert"/>
            </w:pPr>
            <w:r w:rsidRPr="006518C9">
              <w:t>midomethyl(C):12##Carbamidomethyl(C):18##Carbamidomethyl(C):25##Carbamidomethyl(C):31##Ammonia-loss(C):</w:t>
            </w:r>
          </w:p>
          <w:p w:rsidR="00921A47" w:rsidRPr="006518C9" w:rsidRDefault="00921A47">
            <w:pPr>
              <w:pStyle w:val="HTMLVorformatiert"/>
            </w:pPr>
            <w:r w:rsidRPr="006518C9">
              <w:t>1" rank="1" passThreshold="false" id="SIR_7191_SII_1"&gt;</w:t>
            </w:r>
          </w:p>
          <w:p w:rsidR="006F41F9" w:rsidRPr="006518C9" w:rsidRDefault="00921A47">
            <w:pPr>
              <w:pStyle w:val="HTMLVorformatiert"/>
            </w:pPr>
            <w:r w:rsidRPr="006518C9">
              <w:t xml:space="preserve">    &lt;PeptideEvidenceRef peptideEvidence_ref="CRCQYSGVNNLCHTSSHCPNQGSTCENVDTCLKPDEPK_generic|A_ENSP00000376692_REVERSED|p:</w:t>
            </w:r>
          </w:p>
          <w:p w:rsidR="00921A47" w:rsidRPr="006518C9" w:rsidRDefault="00921A47">
            <w:pPr>
              <w:pStyle w:val="HTMLVorformatiert"/>
            </w:pPr>
            <w:r w:rsidRPr="006518C9">
              <w:t>novel_575_612"&gt;&lt;/PeptideEvidenceRef&gt;</w:t>
            </w:r>
          </w:p>
          <w:p w:rsidR="006F41F9" w:rsidRPr="006518C9" w:rsidRDefault="00921A47">
            <w:pPr>
              <w:pStyle w:val="HTMLVorformatiert"/>
            </w:pPr>
            <w:r w:rsidRPr="006518C9">
              <w:t xml:space="preserve">    &lt;PeptideEvidenceRef peptideEvidence_ref="CRCQYSGVNNLCHTSSHCPNQGSTCENVDTCLKPDEPK_generic|B_GENSCAN00000036974_REVERSED|p:</w:t>
            </w:r>
          </w:p>
          <w:p w:rsidR="00921A47" w:rsidRPr="006518C9" w:rsidRDefault="00921A47">
            <w:pPr>
              <w:pStyle w:val="HTMLVorformatiert"/>
            </w:pPr>
            <w:r w:rsidRPr="006518C9">
              <w:t>genscan_494_531"&gt;&lt;/PeptideEvidenceRef&gt;</w:t>
            </w:r>
          </w:p>
          <w:p w:rsidR="006F41F9" w:rsidRPr="006518C9" w:rsidRDefault="00921A47">
            <w:pPr>
              <w:pStyle w:val="HTMLVorformatiert"/>
            </w:pPr>
            <w:r w:rsidRPr="006518C9">
              <w:t xml:space="preserve">    &lt;PeptideEvidenceRef peptideEvidence_ref="CRCQYSGVNNLCHTSSHCPNQGSTCENVDTCLKPDEPK_generic|A_ENSP00000471297_REVERSED|p:</w:t>
            </w:r>
          </w:p>
          <w:p w:rsidR="00921A47" w:rsidRPr="006518C9" w:rsidRDefault="00921A47">
            <w:pPr>
              <w:pStyle w:val="HTMLVorformatiert"/>
            </w:pPr>
            <w:r w:rsidRPr="006518C9">
              <w:t>putative_641_678"&gt;&lt;/PeptideEvidenceRef&gt;</w:t>
            </w:r>
          </w:p>
          <w:p w:rsidR="006F41F9" w:rsidRPr="006518C9" w:rsidRDefault="00921A47">
            <w:pPr>
              <w:pStyle w:val="HTMLVorformatiert"/>
            </w:pPr>
            <w:r w:rsidRPr="006518C9">
              <w:t xml:space="preserve">    &lt;PeptideEvidenceRef peptideEvidence_ref="CRCQYSGVNNLCHTSSHCPNQGSTCENVDTCLKPDEPK_generic|A_ENSP00000319883_REVERSED|p:</w:t>
            </w:r>
          </w:p>
          <w:p w:rsidR="00921A47" w:rsidRPr="006518C9" w:rsidRDefault="00921A47">
            <w:pPr>
              <w:pStyle w:val="HTMLVorformatiert"/>
            </w:pPr>
            <w:r w:rsidRPr="006518C9">
              <w:t>known_633_670"&gt;&lt;/PeptideEvidenceRef&gt;</w:t>
            </w:r>
          </w:p>
          <w:p w:rsidR="006F41F9" w:rsidRPr="006518C9" w:rsidRDefault="00921A47">
            <w:pPr>
              <w:pStyle w:val="HTMLVorformatiert"/>
            </w:pPr>
            <w:r w:rsidRPr="006518C9">
              <w:t xml:space="preserve">    &lt;PeptideEvidenceRef peptideEvidence_ref="CRCQYSGVNNLCHTSSHCPNQGSTCENVDTCLKPDEPK_generic|A_ENSP00000472280_REVERSED|p:</w:t>
            </w:r>
          </w:p>
          <w:p w:rsidR="00921A47" w:rsidRPr="006518C9" w:rsidRDefault="00921A47">
            <w:pPr>
              <w:pStyle w:val="HTMLVorformatiert"/>
            </w:pPr>
            <w:r w:rsidRPr="006518C9">
              <w:lastRenderedPageBreak/>
              <w:t>putative_622_659"&gt;&lt;/PeptideEvidenceRef&gt;</w:t>
            </w:r>
          </w:p>
          <w:p w:rsidR="00921A47" w:rsidRPr="006518C9" w:rsidRDefault="00921A47">
            <w:pPr>
              <w:pStyle w:val="HTMLVorformatiert"/>
            </w:pPr>
            <w:r w:rsidRPr="006518C9">
              <w:t xml:space="preserve">  ...</w:t>
            </w:r>
          </w:p>
          <w:p w:rsidR="00921A47" w:rsidRPr="006518C9" w:rsidRDefault="00921A47">
            <w:pPr>
              <w:pStyle w:val="HTMLVorformatiert"/>
            </w:pPr>
            <w:r w:rsidRPr="006518C9">
              <w:t>&lt;/SpectrumIdentificationResult&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rsidR="00921A47" w:rsidRPr="006518C9" w:rsidRDefault="00921A47">
            <w:pPr>
              <w:pStyle w:val="HTMLVorformatiert"/>
            </w:pPr>
            <w:r w:rsidRPr="006518C9">
              <w:t>Path /MzIdentML/DataCollection/AnalysisData/SpectrumIdentificationList/SpectrumIdentificationResult</w:t>
            </w:r>
          </w:p>
          <w:p w:rsidR="00921A47" w:rsidRPr="006518C9" w:rsidRDefault="00921A47">
            <w:pPr>
              <w:pStyle w:val="HTMLVorformatiert"/>
            </w:pPr>
            <w:r w:rsidRPr="006518C9">
              <w:t xml:space="preserve">MAY supply a *child* term of </w:t>
            </w:r>
            <w:hyperlink r:id="rId36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rsidR="00921A47" w:rsidRPr="006518C9" w:rsidRDefault="00921A47">
            <w:pPr>
              <w:pStyle w:val="HTMLVorformatiert"/>
            </w:pPr>
            <w:r w:rsidRPr="006518C9">
              <w:t xml:space="preserve">  e.g.: </w:t>
            </w:r>
            <w:hyperlink r:id="rId368" w:tgtFrame="new" w:history="1">
              <w:r w:rsidRPr="006518C9">
                <w:rPr>
                  <w:rStyle w:val="Hyperlink"/>
                </w:rPr>
                <w:t>MS:1000016</w:t>
              </w:r>
            </w:hyperlink>
            <w:r w:rsidRPr="006518C9">
              <w:t xml:space="preserve"> (</w:t>
            </w:r>
            <w:r w:rsidRPr="006518C9">
              <w:rPr>
                <w:rStyle w:val="popup"/>
              </w:rPr>
              <w:t>scan start time</w:t>
            </w:r>
            <w:r w:rsidRPr="006518C9">
              <w:t xml:space="preserve">) </w:t>
            </w:r>
          </w:p>
          <w:p w:rsidR="00921A47" w:rsidRPr="006518C9" w:rsidRDefault="00921A47">
            <w:pPr>
              <w:pStyle w:val="HTMLVorformatiert"/>
            </w:pPr>
            <w:r w:rsidRPr="006518C9">
              <w:t xml:space="preserve">  e.g.: </w:t>
            </w:r>
            <w:hyperlink r:id="rId369" w:tgtFrame="new" w:history="1">
              <w:r w:rsidRPr="006518C9">
                <w:rPr>
                  <w:rStyle w:val="Hyperlink"/>
                </w:rPr>
                <w:t>MS:1000796</w:t>
              </w:r>
            </w:hyperlink>
            <w:r w:rsidRPr="006518C9">
              <w:t xml:space="preserve"> (</w:t>
            </w:r>
            <w:r w:rsidRPr="006518C9">
              <w:rPr>
                <w:rStyle w:val="popup"/>
              </w:rPr>
              <w:t>spectrum title</w:t>
            </w:r>
            <w:r w:rsidRPr="006518C9">
              <w:t xml:space="preserve">) </w:t>
            </w:r>
          </w:p>
          <w:p w:rsidR="00921A47" w:rsidRPr="006518C9" w:rsidRDefault="00921A47">
            <w:pPr>
              <w:pStyle w:val="HTMLVorformatiert"/>
            </w:pPr>
            <w:r w:rsidRPr="006518C9">
              <w:t xml:space="preserve">  e.g.: </w:t>
            </w:r>
            <w:hyperlink r:id="rId370" w:tgtFrame="new" w:history="1">
              <w:r w:rsidRPr="006518C9">
                <w:rPr>
                  <w:rStyle w:val="Hyperlink"/>
                </w:rPr>
                <w:t>MS:1000797</w:t>
              </w:r>
            </w:hyperlink>
            <w:r w:rsidRPr="006518C9">
              <w:t xml:space="preserve"> (</w:t>
            </w:r>
            <w:r w:rsidRPr="006518C9">
              <w:rPr>
                <w:rStyle w:val="popup"/>
              </w:rPr>
              <w:t>peak list scans</w:t>
            </w:r>
            <w:r w:rsidRPr="006518C9">
              <w:t xml:space="preserve">) </w:t>
            </w:r>
          </w:p>
          <w:p w:rsidR="00921A47" w:rsidRPr="006518C9" w:rsidRDefault="00921A47">
            <w:pPr>
              <w:pStyle w:val="HTMLVorformatiert"/>
            </w:pPr>
            <w:r w:rsidRPr="006518C9">
              <w:t xml:space="preserve">  e.g.: </w:t>
            </w:r>
            <w:hyperlink r:id="rId371" w:tgtFrame="new" w:history="1">
              <w:r w:rsidRPr="006518C9">
                <w:rPr>
                  <w:rStyle w:val="Hyperlink"/>
                </w:rPr>
                <w:t>MS:1000798</w:t>
              </w:r>
            </w:hyperlink>
            <w:r w:rsidRPr="006518C9">
              <w:t xml:space="preserve"> (</w:t>
            </w:r>
            <w:r w:rsidRPr="006518C9">
              <w:rPr>
                <w:rStyle w:val="popup"/>
              </w:rPr>
              <w:t>peak list raw scans</w:t>
            </w:r>
            <w:r w:rsidRPr="006518C9">
              <w:t xml:space="preserve">) </w:t>
            </w:r>
          </w:p>
          <w:p w:rsidR="00921A47" w:rsidRPr="006518C9" w:rsidRDefault="00921A47">
            <w:pPr>
              <w:pStyle w:val="HTMLVorformatiert"/>
            </w:pPr>
            <w:r w:rsidRPr="006518C9">
              <w:t xml:space="preserve">  e.g.: </w:t>
            </w:r>
            <w:hyperlink r:id="rId37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rsidR="00921A47" w:rsidRPr="006518C9" w:rsidRDefault="00921A47">
            <w:pPr>
              <w:pStyle w:val="HTMLVorformatiert"/>
            </w:pPr>
            <w:r w:rsidRPr="006518C9">
              <w:t xml:space="preserve">  e.g.: </w:t>
            </w:r>
            <w:hyperlink r:id="rId37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rsidR="00921A47" w:rsidRPr="006518C9" w:rsidRDefault="00921A47">
            <w:pPr>
              <w:pStyle w:val="HTMLVorformatiert"/>
            </w:pPr>
            <w:r w:rsidRPr="006518C9">
              <w:t xml:space="preserve">  e.g.: </w:t>
            </w:r>
            <w:hyperlink r:id="rId37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rsidR="00921A47" w:rsidRPr="006518C9" w:rsidRDefault="00921A47">
            <w:pPr>
              <w:pStyle w:val="HTMLVorformatiert"/>
            </w:pPr>
            <w:r w:rsidRPr="006518C9">
              <w:t xml:space="preserve">  e.g.: </w:t>
            </w:r>
            <w:hyperlink r:id="rId37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rsidR="00921A47" w:rsidRPr="006518C9" w:rsidRDefault="00921A47">
            <w:pPr>
              <w:pStyle w:val="HTMLVorformatiert"/>
            </w:pPr>
            <w:r w:rsidRPr="006518C9">
              <w:t xml:space="preserve">  e.g.: </w:t>
            </w:r>
            <w:hyperlink r:id="rId37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rsidR="00921A47" w:rsidRPr="006518C9" w:rsidRDefault="00921A47">
            <w:pPr>
              <w:pStyle w:val="HTMLVorformatiert"/>
            </w:pPr>
            <w:r w:rsidRPr="006518C9">
              <w:t xml:space="preserve">  e.g.: </w:t>
            </w:r>
            <w:hyperlink r:id="rId377" w:tgtFrame="new" w:history="1">
              <w:r w:rsidRPr="006518C9">
                <w:rPr>
                  <w:rStyle w:val="Hyperlink"/>
                </w:rPr>
                <w:t>MS:1001036</w:t>
              </w:r>
            </w:hyperlink>
            <w:r w:rsidRPr="006518C9">
              <w:t xml:space="preserve"> (</w:t>
            </w:r>
            <w:r w:rsidRPr="006518C9">
              <w:rPr>
                <w:rStyle w:val="popup"/>
              </w:rPr>
              <w:t>search time taken</w:t>
            </w:r>
            <w:r w:rsidRPr="006518C9">
              <w:t xml:space="preserve">) </w:t>
            </w:r>
          </w:p>
          <w:p w:rsidR="00921A47" w:rsidRPr="006518C9" w:rsidRDefault="00921A47">
            <w:pPr>
              <w:pStyle w:val="HTMLVorformatiert"/>
            </w:pPr>
            <w:r w:rsidRPr="006518C9">
              <w:t xml:space="preserve">  </w:t>
            </w:r>
            <w:hyperlink r:id="rId378" w:tgtFrame="new" w:history="1">
              <w:proofErr w:type="gramStart"/>
              <w:r w:rsidRPr="006518C9">
                <w:rPr>
                  <w:rStyle w:val="Hyperlink"/>
                </w:rPr>
                <w:t>et</w:t>
              </w:r>
              <w:proofErr w:type="gramEnd"/>
              <w:r w:rsidRPr="006518C9">
                <w:rPr>
                  <w:rStyle w:val="Hyperlink"/>
                </w:rPr>
                <w:t xml:space="preserve"> al.</w:t>
              </w:r>
            </w:hyperlink>
          </w:p>
        </w:tc>
      </w:tr>
    </w:tbl>
    <w:p w:rsidR="00921A47" w:rsidRPr="006518C9" w:rsidRDefault="00921A47" w:rsidP="00921A47">
      <w:pPr>
        <w:rPr>
          <w:lang w:val="en-US"/>
        </w:rPr>
      </w:pPr>
    </w:p>
    <w:p w:rsidR="00921A47" w:rsidRPr="006518C9" w:rsidRDefault="00921A47" w:rsidP="00921A47">
      <w:pPr>
        <w:pStyle w:val="berschrift2"/>
      </w:pPr>
      <w:bookmarkStart w:id="233" w:name="_Toc476057272"/>
      <w:r w:rsidRPr="006518C9">
        <w:t>Element &lt;</w:t>
      </w:r>
      <w:bookmarkStart w:id="234" w:name="SpectrumIDFormat"/>
      <w:r w:rsidRPr="006518C9">
        <w:t>SpectrumIDFormat</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pectrumIDForma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SpectrumIDFormat&gt; </w:t>
            </w:r>
          </w:p>
          <w:p w:rsidR="00921A47" w:rsidRPr="006518C9" w:rsidRDefault="00921A47">
            <w:pPr>
              <w:pStyle w:val="HTMLVorformatiert"/>
            </w:pPr>
            <w:r w:rsidRPr="006518C9">
              <w:t xml:space="preserve">         &lt;cvParam accession="MS:1000774" cvRef="PSI-MS" name="multiple peak list nativeID format"/&gt;</w:t>
            </w:r>
          </w:p>
          <w:p w:rsidR="00921A47" w:rsidRPr="006518C9" w:rsidRDefault="00921A47">
            <w:pPr>
              <w:pStyle w:val="HTMLVorformatiert"/>
            </w:pPr>
            <w:r w:rsidRPr="006518C9">
              <w:t xml:space="preserve">      &lt;/SpectrumIDFormat&gt;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DataCollection/Inputs/SpectraData/SpectrumIDFormat</w:t>
            </w:r>
          </w:p>
          <w:p w:rsidR="00921A47" w:rsidRPr="006518C9" w:rsidRDefault="00921A47">
            <w:pPr>
              <w:pStyle w:val="HTMLVorformatiert"/>
            </w:pPr>
            <w:r w:rsidRPr="006518C9">
              <w:t xml:space="preserve">MUST supply a *child* term of </w:t>
            </w:r>
            <w:hyperlink r:id="rId379"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rsidR="00921A47" w:rsidRPr="006518C9" w:rsidRDefault="00921A47">
            <w:pPr>
              <w:pStyle w:val="HTMLVorformatiert"/>
            </w:pPr>
            <w:r w:rsidRPr="006518C9">
              <w:t xml:space="preserve">  e.g.: </w:t>
            </w:r>
            <w:hyperlink r:id="rId380"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rsidR="00921A47" w:rsidRPr="006518C9" w:rsidRDefault="00921A47">
            <w:pPr>
              <w:pStyle w:val="HTMLVorformatiert"/>
            </w:pPr>
            <w:r w:rsidRPr="006518C9">
              <w:t xml:space="preserve">  e.g.: </w:t>
            </w:r>
            <w:hyperlink r:id="rId381"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rsidR="00921A47" w:rsidRPr="006518C9" w:rsidRDefault="00921A47">
            <w:pPr>
              <w:pStyle w:val="HTMLVorformatiert"/>
            </w:pPr>
            <w:r w:rsidRPr="006518C9">
              <w:t xml:space="preserve">  e.g.: </w:t>
            </w:r>
            <w:hyperlink r:id="rId382" w:tgtFrame="new" w:history="1">
              <w:r w:rsidRPr="006518C9">
                <w:rPr>
                  <w:rStyle w:val="Hyperlink"/>
                </w:rPr>
                <w:t>MS:1000770</w:t>
              </w:r>
            </w:hyperlink>
            <w:r w:rsidRPr="006518C9">
              <w:t xml:space="preserve"> (</w:t>
            </w:r>
            <w:r w:rsidRPr="006518C9">
              <w:rPr>
                <w:rStyle w:val="popup"/>
              </w:rPr>
              <w:t>WIFF nativeID format</w:t>
            </w:r>
            <w:r w:rsidRPr="006518C9">
              <w:t xml:space="preserve">) </w:t>
            </w:r>
          </w:p>
          <w:p w:rsidR="00921A47" w:rsidRPr="006518C9" w:rsidRDefault="00921A47">
            <w:pPr>
              <w:pStyle w:val="HTMLVorformatiert"/>
            </w:pPr>
            <w:r w:rsidRPr="006518C9">
              <w:t xml:space="preserve">  e.g.: </w:t>
            </w:r>
            <w:hyperlink r:id="rId383"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rsidR="00921A47" w:rsidRPr="006518C9" w:rsidRDefault="00921A47">
            <w:pPr>
              <w:pStyle w:val="HTMLVorformatiert"/>
            </w:pPr>
            <w:r w:rsidRPr="006518C9">
              <w:t xml:space="preserve">  e.g.: </w:t>
            </w:r>
            <w:hyperlink r:id="rId384"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rsidR="00921A47" w:rsidRPr="006518C9" w:rsidRDefault="00921A47">
            <w:pPr>
              <w:pStyle w:val="HTMLVorformatiert"/>
            </w:pPr>
            <w:r w:rsidRPr="006518C9">
              <w:t xml:space="preserve">  e.g.: </w:t>
            </w:r>
            <w:hyperlink r:id="rId385"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rsidR="00921A47" w:rsidRPr="006518C9" w:rsidRDefault="00921A47">
            <w:pPr>
              <w:pStyle w:val="HTMLVorformatiert"/>
            </w:pPr>
            <w:r w:rsidRPr="006518C9">
              <w:t xml:space="preserve">  e.g.: </w:t>
            </w:r>
            <w:hyperlink r:id="rId386"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rsidR="00921A47" w:rsidRPr="006518C9" w:rsidRDefault="00921A47">
            <w:pPr>
              <w:pStyle w:val="HTMLVorformatiert"/>
            </w:pPr>
            <w:r w:rsidRPr="006518C9">
              <w:t xml:space="preserve">  e.g.: </w:t>
            </w:r>
            <w:hyperlink r:id="rId387"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rsidR="00921A47" w:rsidRPr="006518C9" w:rsidRDefault="00921A47">
            <w:pPr>
              <w:pStyle w:val="HTMLVorformatiert"/>
            </w:pPr>
            <w:r w:rsidRPr="006518C9">
              <w:t xml:space="preserve">  e.g.: </w:t>
            </w:r>
            <w:hyperlink r:id="rId388"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rsidR="00921A47" w:rsidRPr="006518C9" w:rsidRDefault="00921A47">
            <w:pPr>
              <w:pStyle w:val="HTMLVorformatiert"/>
            </w:pPr>
            <w:r w:rsidRPr="006518C9">
              <w:t xml:space="preserve">  e.g.: </w:t>
            </w:r>
            <w:hyperlink r:id="rId389"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rsidR="00921A47" w:rsidRPr="006518C9" w:rsidRDefault="00921A47">
            <w:pPr>
              <w:pStyle w:val="HTMLVorformatiert"/>
            </w:pPr>
            <w:r w:rsidRPr="006518C9">
              <w:t xml:space="preserve">  </w:t>
            </w:r>
            <w:hyperlink r:id="rId390" w:tgtFrame="new" w:history="1">
              <w:r w:rsidRPr="006518C9">
                <w:rPr>
                  <w:rStyle w:val="Hyperlink"/>
                </w:rPr>
                <w:t>et al.</w:t>
              </w:r>
            </w:hyperlink>
          </w:p>
          <w:p w:rsidR="00921A47" w:rsidRPr="006518C9" w:rsidRDefault="00921A47">
            <w:pPr>
              <w:pStyle w:val="HTMLVorformatiert"/>
            </w:pPr>
            <w:r w:rsidRPr="006518C9">
              <w:t xml:space="preserve">MUST supply a *child* term of </w:t>
            </w:r>
            <w:hyperlink r:id="rId391" w:tgtFrame="new" w:history="1">
              <w:r w:rsidRPr="006518C9">
                <w:rPr>
                  <w:rStyle w:val="Hyperlink"/>
                </w:rPr>
                <w:t>MS:1001529</w:t>
              </w:r>
            </w:hyperlink>
            <w:r w:rsidRPr="006518C9">
              <w:t xml:space="preserve"> (</w:t>
            </w:r>
            <w:r w:rsidRPr="006518C9">
              <w:rPr>
                <w:rStyle w:val="popup"/>
              </w:rPr>
              <w:t>spectra data details</w:t>
            </w:r>
            <w:r w:rsidRPr="006518C9">
              <w:t>) only once</w:t>
            </w:r>
          </w:p>
          <w:p w:rsidR="00921A47" w:rsidRPr="006518C9" w:rsidRDefault="00921A47">
            <w:pPr>
              <w:pStyle w:val="HTMLVorformatiert"/>
            </w:pPr>
            <w:r w:rsidRPr="006518C9">
              <w:t xml:space="preserve">  e.g.: </w:t>
            </w:r>
            <w:hyperlink r:id="rId392"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rsidR="00921A47" w:rsidRPr="006518C9" w:rsidRDefault="00921A47">
            <w:pPr>
              <w:pStyle w:val="HTMLVorformatiert"/>
            </w:pPr>
            <w:r w:rsidRPr="006518C9">
              <w:t xml:space="preserve">  e.g.: </w:t>
            </w:r>
            <w:hyperlink r:id="rId393"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rsidR="00921A47" w:rsidRPr="006518C9" w:rsidRDefault="00921A47">
            <w:pPr>
              <w:pStyle w:val="HTMLVorformatiert"/>
            </w:pPr>
            <w:r w:rsidRPr="006518C9">
              <w:t xml:space="preserve">  e.g.: </w:t>
            </w:r>
            <w:hyperlink r:id="rId394"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vParams:</w:t>
            </w:r>
          </w:p>
        </w:tc>
        <w:tc>
          <w:tcPr>
            <w:tcW w:w="0" w:type="auto"/>
            <w:vAlign w:val="center"/>
            <w:hideMark/>
          </w:tcPr>
          <w:p w:rsidR="00921A47" w:rsidRPr="006518C9" w:rsidRDefault="00921A47">
            <w:pPr>
              <w:pStyle w:val="HTMLVorformatiert"/>
            </w:pPr>
            <w:r w:rsidRPr="006518C9">
              <w:t>&lt;cvParam cvRef="PSI-MS" accession="MS:1000774" name="multiple peak list nativeID format"&gt;&lt;/cvParam&gt;</w:t>
            </w:r>
          </w:p>
        </w:tc>
      </w:tr>
    </w:tbl>
    <w:p w:rsidR="00921A47" w:rsidRPr="006518C9" w:rsidRDefault="00921A47" w:rsidP="00921A47">
      <w:pPr>
        <w:rPr>
          <w:lang w:val="en-US"/>
        </w:rPr>
      </w:pPr>
    </w:p>
    <w:p w:rsidR="00921A47" w:rsidRPr="006518C9" w:rsidRDefault="00921A47" w:rsidP="00921A47">
      <w:pPr>
        <w:pStyle w:val="berschrift2"/>
      </w:pPr>
      <w:bookmarkStart w:id="235" w:name="_Toc476057273"/>
      <w:r w:rsidRPr="006518C9">
        <w:t>Element &lt;</w:t>
      </w:r>
      <w:bookmarkStart w:id="236" w:name="SubSample"/>
      <w:r w:rsidRPr="006518C9">
        <w:t>SubSample</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ubSamp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reference to the child sample.</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rPr>
                <w:sz w:val="24"/>
                <w:szCs w:val="24"/>
                <w:lang w:val="en-US"/>
              </w:rPr>
            </w:pPr>
          </w:p>
        </w:tc>
      </w:tr>
    </w:tbl>
    <w:p w:rsidR="00921A47" w:rsidRPr="006518C9" w:rsidRDefault="00921A47" w:rsidP="00921A47">
      <w:pPr>
        <w:rPr>
          <w:lang w:val="en-US"/>
        </w:rPr>
      </w:pPr>
    </w:p>
    <w:p w:rsidR="00921A47" w:rsidRPr="006518C9" w:rsidRDefault="00921A47" w:rsidP="00921A47">
      <w:pPr>
        <w:pStyle w:val="berschrift2"/>
      </w:pPr>
      <w:bookmarkStart w:id="237" w:name="_Toc476057274"/>
      <w:r w:rsidRPr="006518C9">
        <w:t>Element &lt;</w:t>
      </w:r>
      <w:bookmarkStart w:id="238" w:name="SubstitutionModification"/>
      <w:r w:rsidRPr="006518C9">
        <w:t>SubstitutionModification</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A modification where one residue </w:t>
            </w:r>
            <w:proofErr w:type="gramStart"/>
            <w:r w:rsidRPr="006518C9">
              <w:rPr>
                <w:lang w:val="en-US"/>
              </w:rPr>
              <w:t>is substituted</w:t>
            </w:r>
            <w:proofErr w:type="gramEnd"/>
            <w:r w:rsidRPr="006518C9">
              <w:rPr>
                <w:lang w:val="en-US"/>
              </w:rPr>
              <w:t xml:space="preserve"> by another (amino acid chang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SubstitutionModification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 xml:space="preserve">Atomic mass delta considering </w:t>
                  </w:r>
                  <w:r w:rsidRPr="006518C9">
                    <w:rPr>
                      <w:lang w:val="en-US"/>
                    </w:rPr>
                    <w:lastRenderedPageBreak/>
                    <w:t>the natural distribution of isotopes in Daltons.</w:t>
                  </w:r>
                  <w:proofErr w:type="gramEnd"/>
                  <w:r w:rsidRPr="006518C9">
                    <w:rPr>
                      <w:lang w:val="en-US"/>
                    </w:rPr>
                    <w:t xml:space="preserve"> This should only be reported if the original amino acid is known i.e. it is not "X"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w:t>
                  </w:r>
                  <w:proofErr w:type="gramStart"/>
                  <w:r w:rsidRPr="006518C9">
                    <w:rPr>
                      <w:lang w:val="en-US"/>
                    </w:rPr>
                    <w:t>should be given</w:t>
                  </w:r>
                  <w:proofErr w:type="gramEnd"/>
                  <w:r w:rsidRPr="006518C9">
                    <w:rPr>
                      <w:lang w:val="en-US"/>
                    </w:rPr>
                    <w:t xml:space="preserve"> the location 0. Modification to the C-terminus </w:t>
                  </w:r>
                  <w:proofErr w:type="gramStart"/>
                  <w:r w:rsidRPr="006518C9">
                    <w:rPr>
                      <w:lang w:val="en-US"/>
                    </w:rPr>
                    <w:t>should be given</w:t>
                  </w:r>
                  <w:proofErr w:type="gramEnd"/>
                  <w:r w:rsidRPr="006518C9">
                    <w:rPr>
                      <w:lang w:val="en-US"/>
                    </w:rPr>
                    <w:t xml:space="preserve"> as peptide length + 1.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tomic mass delta when assuming only the most common isotope of elements in Daltons.</w:t>
                  </w:r>
                  <w:proofErr w:type="gramEnd"/>
                  <w:r w:rsidRPr="006518C9">
                    <w:rPr>
                      <w:lang w:val="en-US"/>
                    </w:rPr>
                    <w:t xml:space="preserve"> This should only be reported if the original amino acid is known i.e. it is not "X"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original residue before replacement.</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lang w:val="en-US"/>
                    </w:rPr>
                  </w:pPr>
                  <w:r w:rsidRPr="006518C9">
                    <w:rPr>
                      <w:lang w:val="en-US"/>
                    </w:rPr>
                    <w:t>xsd:string with restriction</w:t>
                  </w:r>
                </w:p>
                <w:p w:rsidR="00921A47" w:rsidRPr="006518C9" w:rsidRDefault="00921A47">
                  <w:pPr>
                    <w:pStyle w:val="HTMLVorformatiert"/>
                  </w:pPr>
                  <w:r w:rsidRPr="006518C9">
                    <w:t>[ABCDEFGHIJKLMNOPQRSTUVWXYZ</w:t>
                  </w:r>
                  <w:proofErr w:type="gramStart"/>
                  <w:r w:rsidRPr="006518C9">
                    <w:t>?\</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residue that replaced the originalResidue.</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SubstitutionModification originalResidue="X" replacementResidue="I" location="10" /&gt;</w:t>
            </w:r>
          </w:p>
        </w:tc>
      </w:tr>
    </w:tbl>
    <w:p w:rsidR="00921A47" w:rsidRPr="006518C9" w:rsidRDefault="00921A47" w:rsidP="00921A47">
      <w:pPr>
        <w:rPr>
          <w:lang w:val="en-US"/>
        </w:rPr>
      </w:pPr>
    </w:p>
    <w:p w:rsidR="00921A47" w:rsidRPr="006518C9" w:rsidRDefault="00921A47" w:rsidP="00921A47">
      <w:pPr>
        <w:pStyle w:val="berschrift2"/>
      </w:pPr>
      <w:bookmarkStart w:id="239" w:name="_Toc476057275"/>
      <w:r w:rsidRPr="006518C9">
        <w:t>Element &lt;</w:t>
      </w:r>
      <w:bookmarkStart w:id="240" w:name="Threshold"/>
      <w:r w:rsidRPr="006518C9">
        <w:t>Threshold</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b/>
                <w:bCs/>
                <w:lang w:val="en-US"/>
              </w:rPr>
              <w:t>Depending on context</w:t>
            </w:r>
            <w:proofErr w:type="gramStart"/>
            <w:r w:rsidRPr="006518C9">
              <w:rPr>
                <w:b/>
                <w:bCs/>
                <w:lang w:val="en-US"/>
              </w:rPr>
              <w:t>:</w:t>
            </w:r>
            <w:proofErr w:type="gramEnd"/>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ParamList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vocabulary.</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A single user-defined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 xml:space="preserve">      &lt;Threshold&gt;</w:t>
            </w:r>
          </w:p>
          <w:p w:rsidR="00921A47" w:rsidRPr="006518C9" w:rsidRDefault="00921A47">
            <w:pPr>
              <w:pStyle w:val="HTMLVorformatiert"/>
            </w:pPr>
            <w:r w:rsidRPr="006518C9">
              <w:t xml:space="preserve">        &lt;cvParam cvRef="PSI-MS" accession="MS:1001364" name="distinct peptide-level global FDR" value="1.0"/&gt;</w:t>
            </w:r>
          </w:p>
          <w:p w:rsidR="00921A47" w:rsidRPr="006518C9" w:rsidRDefault="00921A47">
            <w:pPr>
              <w:pStyle w:val="HTMLVorformatiert"/>
            </w:pPr>
            <w:r w:rsidRPr="006518C9">
              <w:t xml:space="preserve">        &lt;cvParam cvRef="PSI-MS" accession="MS:1002350" name="PSM-level global FDR" value="1.0"/&gt;</w:t>
            </w:r>
          </w:p>
          <w:p w:rsidR="00921A47" w:rsidRPr="006518C9" w:rsidRDefault="00921A47">
            <w:pPr>
              <w:pStyle w:val="HTMLVorformatiert"/>
            </w:pPr>
            <w:r w:rsidRPr="006518C9">
              <w:t xml:space="preserve">        &lt;cvParam cvRef="PSI-MS" accession="MS:1002567" name="phosphoRS score threshold" value="95.0"/&gt;</w:t>
            </w:r>
          </w:p>
          <w:p w:rsidR="00921A47" w:rsidRPr="006518C9" w:rsidRDefault="00921A47">
            <w:pPr>
              <w:pStyle w:val="HTMLVorformatiert"/>
            </w:pPr>
            <w:r w:rsidRPr="006518C9">
              <w:t xml:space="preserve">        &lt;cvParam cvRef="PSI-MS" accession="MS:1002557" name="D-Score threshold" value="95.0"/&gt;</w:t>
            </w:r>
          </w:p>
          <w:p w:rsidR="00921A47" w:rsidRPr="006518C9" w:rsidRDefault="00921A47">
            <w:pPr>
              <w:pStyle w:val="HTMLVorformatiert"/>
            </w:pPr>
            <w:r w:rsidRPr="006518C9">
              <w:t xml:space="preserve">      &lt;/Threshold&gt;</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921A47" w:rsidRPr="006518C9" w:rsidRDefault="00921A47">
            <w:pPr>
              <w:pStyle w:val="HTMLVorformatiert"/>
            </w:pPr>
            <w:r w:rsidRPr="006518C9">
              <w:t>Path /MzIdentML/AnalysisProtocolCollection/SpectrumIdentificationProtocol/Threshold</w:t>
            </w:r>
          </w:p>
          <w:p w:rsidR="00921A47" w:rsidRPr="006518C9" w:rsidRDefault="00921A47">
            <w:pPr>
              <w:pStyle w:val="HTMLVorformatiert"/>
            </w:pPr>
            <w:r w:rsidRPr="006518C9">
              <w:t xml:space="preserve">MUST supply a *child* term of </w:t>
            </w:r>
            <w:hyperlink r:id="rId39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Vorformatiert"/>
            </w:pPr>
            <w:r w:rsidRPr="006518C9">
              <w:t xml:space="preserve">  e.g.: </w:t>
            </w:r>
            <w:hyperlink r:id="rId396" w:tgtFrame="new" w:history="1">
              <w:r w:rsidRPr="006518C9">
                <w:rPr>
                  <w:rStyle w:val="Hyperlink"/>
                </w:rPr>
                <w:t>MS:1001005</w:t>
              </w:r>
            </w:hyperlink>
            <w:r w:rsidRPr="006518C9">
              <w:t xml:space="preserve"> (</w:t>
            </w:r>
            <w:r w:rsidRPr="006518C9">
              <w:rPr>
                <w:rStyle w:val="popup"/>
              </w:rPr>
              <w:t>SEQUEST:CleavesAt</w:t>
            </w:r>
            <w:r w:rsidR="00482006" w:rsidRPr="006518C9">
              <w:t>)</w:t>
            </w:r>
          </w:p>
          <w:p w:rsidR="00921A47" w:rsidRPr="006518C9" w:rsidRDefault="00921A47">
            <w:pPr>
              <w:pStyle w:val="HTMLVorformatiert"/>
            </w:pPr>
            <w:r w:rsidRPr="006518C9">
              <w:t xml:space="preserve">  e.g.: </w:t>
            </w:r>
            <w:hyperlink r:id="rId397"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Vorformatiert"/>
            </w:pPr>
            <w:r w:rsidRPr="006518C9">
              <w:t xml:space="preserve">  e.g.: </w:t>
            </w:r>
            <w:hyperlink r:id="rId398"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Vorformatiert"/>
            </w:pPr>
            <w:r w:rsidRPr="006518C9">
              <w:t xml:space="preserve">  e.g.: </w:t>
            </w:r>
            <w:hyperlink r:id="rId399"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rsidR="00921A47" w:rsidRPr="006518C9" w:rsidRDefault="00921A47">
            <w:pPr>
              <w:pStyle w:val="HTMLVorformatiert"/>
            </w:pPr>
            <w:r w:rsidRPr="006518C9">
              <w:lastRenderedPageBreak/>
              <w:t xml:space="preserve">  e.g.: </w:t>
            </w:r>
            <w:hyperlink r:id="rId400"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Vorformatiert"/>
            </w:pPr>
            <w:r w:rsidRPr="006518C9">
              <w:t xml:space="preserve">  e.g.: </w:t>
            </w:r>
            <w:hyperlink r:id="rId401"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rsidR="00921A47" w:rsidRPr="006518C9" w:rsidRDefault="00921A47">
            <w:pPr>
              <w:pStyle w:val="HTMLVorformatiert"/>
            </w:pPr>
            <w:r w:rsidRPr="006518C9">
              <w:t xml:space="preserve">  e.g.: </w:t>
            </w:r>
            <w:hyperlink r:id="rId402"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Vorformatiert"/>
            </w:pPr>
            <w:r w:rsidRPr="006518C9">
              <w:t xml:space="preserve">  e.g.: </w:t>
            </w:r>
            <w:hyperlink r:id="rId403"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Vorformatiert"/>
            </w:pPr>
            <w:r w:rsidRPr="006518C9">
              <w:t xml:space="preserve">  e.g.: </w:t>
            </w:r>
            <w:hyperlink r:id="rId404"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Vorformatiert"/>
            </w:pPr>
            <w:r w:rsidRPr="006518C9">
              <w:t xml:space="preserve">  e.g.: </w:t>
            </w:r>
            <w:hyperlink r:id="rId405"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Vorformatiert"/>
            </w:pPr>
            <w:r w:rsidRPr="006518C9">
              <w:t xml:space="preserve">  </w:t>
            </w:r>
            <w:hyperlink r:id="rId406" w:tgtFrame="new" w:history="1">
              <w:r w:rsidRPr="006518C9">
                <w:rPr>
                  <w:rStyle w:val="Hyperlink"/>
                </w:rPr>
                <w:t>et al.</w:t>
              </w:r>
            </w:hyperlink>
          </w:p>
          <w:p w:rsidR="00921A47" w:rsidRPr="006518C9" w:rsidRDefault="00921A47">
            <w:pPr>
              <w:pStyle w:val="HTMLVorformatiert"/>
            </w:pPr>
            <w:r w:rsidRPr="006518C9">
              <w:t xml:space="preserve">MUST supply a *child* term of </w:t>
            </w:r>
            <w:hyperlink r:id="rId407"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Vorformatiert"/>
            </w:pPr>
            <w:r w:rsidRPr="006518C9">
              <w:t xml:space="preserve">  e.g.: </w:t>
            </w:r>
            <w:hyperlink r:id="rId408"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Vorformatiert"/>
            </w:pPr>
            <w:r w:rsidRPr="006518C9">
              <w:t xml:space="preserve">  e.g.: </w:t>
            </w:r>
            <w:hyperlink r:id="rId409"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Vorformatiert"/>
            </w:pPr>
            <w:r w:rsidRPr="006518C9">
              <w:t xml:space="preserve">  e.g.: </w:t>
            </w:r>
            <w:hyperlink r:id="rId410"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Vorformatiert"/>
            </w:pPr>
            <w:r w:rsidRPr="006518C9">
              <w:t xml:space="preserve">  e.g.: </w:t>
            </w:r>
            <w:hyperlink r:id="rId411"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Vorformatiert"/>
            </w:pPr>
            <w:r w:rsidRPr="006518C9">
              <w:t xml:space="preserve">  e.g.: </w:t>
            </w:r>
            <w:hyperlink r:id="rId412" w:tgtFrame="new" w:history="1">
              <w:r w:rsidRPr="006518C9">
                <w:rPr>
                  <w:rStyle w:val="Hyperlink"/>
                </w:rPr>
                <w:t>MS:1001158</w:t>
              </w:r>
            </w:hyperlink>
            <w:r w:rsidRPr="006518C9">
              <w:t xml:space="preserve"> (</w:t>
            </w:r>
            <w:r w:rsidRPr="006518C9">
              <w:rPr>
                <w:rStyle w:val="popup"/>
              </w:rPr>
              <w:t>SEQUEST:Uniq</w:t>
            </w:r>
            <w:r w:rsidR="00482006" w:rsidRPr="006518C9">
              <w:t>)</w:t>
            </w:r>
          </w:p>
          <w:p w:rsidR="00921A47" w:rsidRPr="006518C9" w:rsidRDefault="00921A47">
            <w:pPr>
              <w:pStyle w:val="HTMLVorformatiert"/>
            </w:pPr>
            <w:r w:rsidRPr="006518C9">
              <w:t xml:space="preserve">  e.g.: </w:t>
            </w:r>
            <w:hyperlink r:id="rId413"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Vorformatiert"/>
            </w:pPr>
            <w:r w:rsidRPr="006518C9">
              <w:t xml:space="preserve">  e.g.: </w:t>
            </w:r>
            <w:hyperlink r:id="rId414"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Vorformatiert"/>
            </w:pPr>
            <w:r w:rsidRPr="006518C9">
              <w:t xml:space="preserve">  e.g.: </w:t>
            </w:r>
            <w:hyperlink r:id="rId415"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Vorformatiert"/>
            </w:pPr>
            <w:r w:rsidRPr="006518C9">
              <w:t xml:space="preserve">  e.g.: </w:t>
            </w:r>
            <w:hyperlink r:id="rId416"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Vorformatiert"/>
            </w:pPr>
            <w:r w:rsidRPr="006518C9">
              <w:t xml:space="preserve">  e.g.: </w:t>
            </w:r>
            <w:hyperlink r:id="rId417"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Vorformatiert"/>
            </w:pPr>
            <w:r w:rsidRPr="006518C9">
              <w:t xml:space="preserve">  </w:t>
            </w:r>
            <w:hyperlink r:id="rId418" w:tgtFrame="new" w:history="1">
              <w:r w:rsidRPr="006518C9">
                <w:rPr>
                  <w:rStyle w:val="Hyperlink"/>
                </w:rPr>
                <w:t>et al.</w:t>
              </w:r>
            </w:hyperlink>
          </w:p>
          <w:p w:rsidR="00921A47" w:rsidRPr="006518C9" w:rsidRDefault="00921A47">
            <w:pPr>
              <w:pStyle w:val="HTMLVorformatiert"/>
            </w:pPr>
            <w:r w:rsidRPr="006518C9">
              <w:t xml:space="preserve">MUST supply term </w:t>
            </w:r>
            <w:hyperlink r:id="rId419" w:tgtFrame="new" w:history="1">
              <w:r w:rsidRPr="006518C9">
                <w:rPr>
                  <w:rStyle w:val="Hyperlink"/>
                </w:rPr>
                <w:t>MS:1001494</w:t>
              </w:r>
            </w:hyperlink>
            <w:r w:rsidRPr="006518C9">
              <w:t xml:space="preserve"> (</w:t>
            </w:r>
            <w:r w:rsidRPr="006518C9">
              <w:rPr>
                <w:rStyle w:val="popup"/>
              </w:rPr>
              <w:t>no threshold</w:t>
            </w:r>
            <w:r w:rsidRPr="006518C9">
              <w:t>) only once</w:t>
            </w:r>
          </w:p>
          <w:p w:rsidR="00921A47" w:rsidRPr="006518C9" w:rsidRDefault="00921A47">
            <w:pPr>
              <w:pStyle w:val="HTMLVorformatiert"/>
            </w:pPr>
            <w:r w:rsidRPr="006518C9">
              <w:t xml:space="preserve">MUST supply term </w:t>
            </w:r>
            <w:hyperlink r:id="rId420" w:tgtFrame="new" w:history="1">
              <w:r w:rsidRPr="006518C9">
                <w:rPr>
                  <w:rStyle w:val="Hyperlink"/>
                </w:rPr>
                <w:t>MS:1001448</w:t>
              </w:r>
            </w:hyperlink>
            <w:r w:rsidRPr="006518C9">
              <w:t xml:space="preserve"> (</w:t>
            </w:r>
            <w:r w:rsidRPr="006518C9">
              <w:rPr>
                <w:rStyle w:val="popup"/>
              </w:rPr>
              <w:t>pep:FDR threshold</w:t>
            </w:r>
            <w:r w:rsidRPr="006518C9">
              <w:t>) only once</w:t>
            </w:r>
          </w:p>
          <w:p w:rsidR="00921A47" w:rsidRPr="006518C9" w:rsidRDefault="00921A47">
            <w:pPr>
              <w:pStyle w:val="HTMLVorformatiert"/>
            </w:pPr>
            <w:r w:rsidRPr="006518C9">
              <w:t>Path /MzIdentML/AnalysisProtocolCollection/ProteinDetectionProtocol/Threshold</w:t>
            </w:r>
          </w:p>
          <w:p w:rsidR="00921A47" w:rsidRPr="006518C9" w:rsidRDefault="00921A47">
            <w:pPr>
              <w:pStyle w:val="HTMLVorformatiert"/>
            </w:pPr>
            <w:r w:rsidRPr="006518C9">
              <w:t xml:space="preserve">MUST supply a *child* term of </w:t>
            </w:r>
            <w:hyperlink r:id="rId42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rsidR="00921A47" w:rsidRPr="006518C9" w:rsidRDefault="00921A47">
            <w:pPr>
              <w:pStyle w:val="HTMLVorformatiert"/>
            </w:pPr>
            <w:r w:rsidRPr="006518C9">
              <w:t xml:space="preserve">  e.g.: </w:t>
            </w:r>
            <w:hyperlink r:id="rId422" w:tgtFrame="new" w:history="1">
              <w:r w:rsidRPr="006518C9">
                <w:rPr>
                  <w:rStyle w:val="Hyperlink"/>
                </w:rPr>
                <w:t>MS:1001005</w:t>
              </w:r>
            </w:hyperlink>
            <w:r w:rsidRPr="006518C9">
              <w:t xml:space="preserve"> (</w:t>
            </w:r>
            <w:r w:rsidRPr="006518C9">
              <w:rPr>
                <w:rStyle w:val="popup"/>
              </w:rPr>
              <w:t>SEQUEST:CleavesAt</w:t>
            </w:r>
            <w:r w:rsidR="00482006" w:rsidRPr="006518C9">
              <w:t>)</w:t>
            </w:r>
          </w:p>
          <w:p w:rsidR="00921A47" w:rsidRPr="006518C9" w:rsidRDefault="00921A47">
            <w:pPr>
              <w:pStyle w:val="HTMLVorformatiert"/>
            </w:pPr>
            <w:r w:rsidRPr="006518C9">
              <w:t xml:space="preserve">  e.g.: </w:t>
            </w:r>
            <w:hyperlink r:id="rId423" w:tgtFrame="new" w:history="1">
              <w:r w:rsidRPr="006518C9">
                <w:rPr>
                  <w:rStyle w:val="Hyperlink"/>
                </w:rPr>
                <w:t>MS:1001007</w:t>
              </w:r>
            </w:hyperlink>
            <w:r w:rsidRPr="006518C9">
              <w:t xml:space="preserve"> (</w:t>
            </w:r>
            <w:r w:rsidRPr="006518C9">
              <w:rPr>
                <w:rStyle w:val="popup"/>
              </w:rPr>
              <w:t>SEQUEST:OutputLines</w:t>
            </w:r>
            <w:r w:rsidRPr="006518C9">
              <w:t xml:space="preserve">) </w:t>
            </w:r>
          </w:p>
          <w:p w:rsidR="00921A47" w:rsidRPr="006518C9" w:rsidRDefault="00921A47">
            <w:pPr>
              <w:pStyle w:val="HTMLVorformatiert"/>
            </w:pPr>
            <w:r w:rsidRPr="006518C9">
              <w:t xml:space="preserve">  e.g.: </w:t>
            </w:r>
            <w:hyperlink r:id="rId42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rsidR="00921A47" w:rsidRPr="006518C9" w:rsidRDefault="00921A47">
            <w:pPr>
              <w:pStyle w:val="HTMLVorformatiert"/>
            </w:pPr>
            <w:r w:rsidRPr="006518C9">
              <w:t xml:space="preserve">  e.g.: </w:t>
            </w:r>
            <w:hyperlink r:id="rId42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rsidR="00921A47" w:rsidRPr="006518C9" w:rsidRDefault="00921A47">
            <w:pPr>
              <w:pStyle w:val="HTMLVorformatiert"/>
            </w:pPr>
            <w:r w:rsidRPr="006518C9">
              <w:t xml:space="preserve">  e.g.: </w:t>
            </w:r>
            <w:hyperlink r:id="rId42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rsidR="00921A47" w:rsidRPr="006518C9" w:rsidRDefault="00921A47">
            <w:pPr>
              <w:pStyle w:val="HTMLVorformatiert"/>
            </w:pPr>
            <w:r w:rsidRPr="006518C9">
              <w:t xml:space="preserve">  e.g.: </w:t>
            </w:r>
            <w:hyperlink r:id="rId427" w:tgtFrame="new" w:history="1">
              <w:r w:rsidRPr="006518C9">
                <w:rPr>
                  <w:rStyle w:val="Hyperlink"/>
                </w:rPr>
                <w:t>MS:1001032</w:t>
              </w:r>
            </w:hyperlink>
            <w:r w:rsidRPr="006518C9">
              <w:t xml:space="preserve"> (</w:t>
            </w:r>
            <w:r w:rsidRPr="006518C9">
              <w:rPr>
                <w:rStyle w:val="popup"/>
              </w:rPr>
              <w:t>SEQUEST:SequencePartialFilter</w:t>
            </w:r>
            <w:r w:rsidRPr="006518C9">
              <w:t>)</w:t>
            </w:r>
          </w:p>
          <w:p w:rsidR="00921A47" w:rsidRPr="006518C9" w:rsidRDefault="00921A47">
            <w:pPr>
              <w:pStyle w:val="HTMLVorformatiert"/>
            </w:pPr>
            <w:r w:rsidRPr="006518C9">
              <w:t xml:space="preserve">  e.g.: </w:t>
            </w:r>
            <w:hyperlink r:id="rId42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rsidR="00921A47" w:rsidRPr="006518C9" w:rsidRDefault="00921A47">
            <w:pPr>
              <w:pStyle w:val="HTMLVorformatiert"/>
            </w:pPr>
            <w:r w:rsidRPr="006518C9">
              <w:t xml:space="preserve">  e.g.: </w:t>
            </w:r>
            <w:hyperlink r:id="rId429" w:tgtFrame="new" w:history="1">
              <w:r w:rsidRPr="006518C9">
                <w:rPr>
                  <w:rStyle w:val="Hyperlink"/>
                </w:rPr>
                <w:t>MS:1001038</w:t>
              </w:r>
            </w:hyperlink>
            <w:r w:rsidRPr="006518C9">
              <w:t xml:space="preserve"> (</w:t>
            </w:r>
            <w:r w:rsidRPr="006518C9">
              <w:rPr>
                <w:rStyle w:val="popup"/>
              </w:rPr>
              <w:t>SEQUEST:Consensus</w:t>
            </w:r>
            <w:r w:rsidRPr="006518C9">
              <w:t xml:space="preserve">) </w:t>
            </w:r>
          </w:p>
          <w:p w:rsidR="00921A47" w:rsidRPr="006518C9" w:rsidRDefault="00921A47">
            <w:pPr>
              <w:pStyle w:val="HTMLVorformatiert"/>
            </w:pPr>
            <w:r w:rsidRPr="006518C9">
              <w:t xml:space="preserve">  e.g.: </w:t>
            </w:r>
            <w:hyperlink r:id="rId430" w:tgtFrame="new" w:history="1">
              <w:r w:rsidRPr="006518C9">
                <w:rPr>
                  <w:rStyle w:val="Hyperlink"/>
                </w:rPr>
                <w:t>MS:1001042</w:t>
              </w:r>
            </w:hyperlink>
            <w:r w:rsidRPr="006518C9">
              <w:t xml:space="preserve"> (</w:t>
            </w:r>
            <w:r w:rsidRPr="006518C9">
              <w:rPr>
                <w:rStyle w:val="popup"/>
              </w:rPr>
              <w:t>SEQUEST:LimitTo</w:t>
            </w:r>
            <w:r w:rsidRPr="006518C9">
              <w:t xml:space="preserve">) </w:t>
            </w:r>
          </w:p>
          <w:p w:rsidR="00921A47" w:rsidRPr="006518C9" w:rsidRDefault="00921A47">
            <w:pPr>
              <w:pStyle w:val="HTMLVorformatiert"/>
            </w:pPr>
            <w:r w:rsidRPr="006518C9">
              <w:t xml:space="preserve">  e.g.: </w:t>
            </w:r>
            <w:hyperlink r:id="rId431" w:tgtFrame="new" w:history="1">
              <w:r w:rsidRPr="006518C9">
                <w:rPr>
                  <w:rStyle w:val="Hyperlink"/>
                </w:rPr>
                <w:t>MS:1001046</w:t>
              </w:r>
            </w:hyperlink>
            <w:r w:rsidRPr="006518C9">
              <w:t xml:space="preserve"> (</w:t>
            </w:r>
            <w:r w:rsidRPr="006518C9">
              <w:rPr>
                <w:rStyle w:val="popup"/>
              </w:rPr>
              <w:t>SEQUEST:sort by dCn</w:t>
            </w:r>
            <w:r w:rsidRPr="006518C9">
              <w:t xml:space="preserve">) </w:t>
            </w:r>
          </w:p>
          <w:p w:rsidR="00921A47" w:rsidRPr="006518C9" w:rsidRDefault="00921A47">
            <w:pPr>
              <w:pStyle w:val="HTMLVorformatiert"/>
            </w:pPr>
            <w:r w:rsidRPr="006518C9">
              <w:t xml:space="preserve">  </w:t>
            </w:r>
            <w:hyperlink r:id="rId432" w:tgtFrame="new" w:history="1">
              <w:r w:rsidRPr="006518C9">
                <w:rPr>
                  <w:rStyle w:val="Hyperlink"/>
                </w:rPr>
                <w:t>et al.</w:t>
              </w:r>
            </w:hyperlink>
          </w:p>
          <w:p w:rsidR="00921A47" w:rsidRPr="006518C9" w:rsidRDefault="00921A47">
            <w:pPr>
              <w:pStyle w:val="HTMLVorformatiert"/>
            </w:pPr>
            <w:r w:rsidRPr="006518C9">
              <w:t xml:space="preserve">MUST supply a *child* term of </w:t>
            </w:r>
            <w:hyperlink r:id="rId43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rsidR="00921A47" w:rsidRPr="006518C9" w:rsidRDefault="00921A47">
            <w:pPr>
              <w:pStyle w:val="HTMLVorformatiert"/>
            </w:pPr>
            <w:r w:rsidRPr="006518C9">
              <w:t xml:space="preserve">  e.g.: </w:t>
            </w:r>
            <w:hyperlink r:id="rId434" w:tgtFrame="new" w:history="1">
              <w:r w:rsidRPr="006518C9">
                <w:rPr>
                  <w:rStyle w:val="Hyperlink"/>
                </w:rPr>
                <w:t>MS:1001154</w:t>
              </w:r>
            </w:hyperlink>
            <w:r w:rsidRPr="006518C9">
              <w:t xml:space="preserve"> (</w:t>
            </w:r>
            <w:r w:rsidRPr="006518C9">
              <w:rPr>
                <w:rStyle w:val="popup"/>
              </w:rPr>
              <w:t>SEQUEST:probability</w:t>
            </w:r>
            <w:r w:rsidRPr="006518C9">
              <w:t xml:space="preserve">) </w:t>
            </w:r>
          </w:p>
          <w:p w:rsidR="00921A47" w:rsidRPr="006518C9" w:rsidRDefault="00921A47">
            <w:pPr>
              <w:pStyle w:val="HTMLVorformatiert"/>
            </w:pPr>
            <w:r w:rsidRPr="006518C9">
              <w:t xml:space="preserve">  e.g.: </w:t>
            </w:r>
            <w:hyperlink r:id="rId435" w:tgtFrame="new" w:history="1">
              <w:r w:rsidRPr="006518C9">
                <w:rPr>
                  <w:rStyle w:val="Hyperlink"/>
                </w:rPr>
                <w:t>MS:1001155</w:t>
              </w:r>
            </w:hyperlink>
            <w:r w:rsidRPr="006518C9">
              <w:t xml:space="preserve"> (</w:t>
            </w:r>
            <w:r w:rsidRPr="006518C9">
              <w:rPr>
                <w:rStyle w:val="popup"/>
              </w:rPr>
              <w:t>SEQUEST:xcorr</w:t>
            </w:r>
            <w:r w:rsidRPr="006518C9">
              <w:t xml:space="preserve">) </w:t>
            </w:r>
          </w:p>
          <w:p w:rsidR="00921A47" w:rsidRPr="006518C9" w:rsidRDefault="00921A47">
            <w:pPr>
              <w:pStyle w:val="HTMLVorformatiert"/>
            </w:pPr>
            <w:r w:rsidRPr="006518C9">
              <w:t xml:space="preserve">  e.g.: </w:t>
            </w:r>
            <w:hyperlink r:id="rId436" w:tgtFrame="new" w:history="1">
              <w:r w:rsidRPr="006518C9">
                <w:rPr>
                  <w:rStyle w:val="Hyperlink"/>
                </w:rPr>
                <w:t>MS:1001156</w:t>
              </w:r>
            </w:hyperlink>
            <w:r w:rsidRPr="006518C9">
              <w:t xml:space="preserve"> (</w:t>
            </w:r>
            <w:r w:rsidRPr="006518C9">
              <w:rPr>
                <w:rStyle w:val="popup"/>
              </w:rPr>
              <w:t>SEQUEST:deltacn</w:t>
            </w:r>
            <w:r w:rsidRPr="006518C9">
              <w:t xml:space="preserve">) </w:t>
            </w:r>
          </w:p>
          <w:p w:rsidR="00921A47" w:rsidRPr="006518C9" w:rsidRDefault="00921A47">
            <w:pPr>
              <w:pStyle w:val="HTMLVorformatiert"/>
            </w:pPr>
            <w:r w:rsidRPr="006518C9">
              <w:t xml:space="preserve">  e.g.: </w:t>
            </w:r>
            <w:hyperlink r:id="rId437" w:tgtFrame="new" w:history="1">
              <w:r w:rsidRPr="006518C9">
                <w:rPr>
                  <w:rStyle w:val="Hyperlink"/>
                </w:rPr>
                <w:t>MS:1001157</w:t>
              </w:r>
            </w:hyperlink>
            <w:r w:rsidRPr="006518C9">
              <w:t xml:space="preserve"> (</w:t>
            </w:r>
            <w:r w:rsidRPr="006518C9">
              <w:rPr>
                <w:rStyle w:val="popup"/>
              </w:rPr>
              <w:t>SEQUEST:sp</w:t>
            </w:r>
            <w:r w:rsidRPr="006518C9">
              <w:t xml:space="preserve">) </w:t>
            </w:r>
          </w:p>
          <w:p w:rsidR="00921A47" w:rsidRPr="006518C9" w:rsidRDefault="00921A47">
            <w:pPr>
              <w:pStyle w:val="HTMLVorformatiert"/>
            </w:pPr>
            <w:r w:rsidRPr="006518C9">
              <w:t xml:space="preserve">  e.g.: </w:t>
            </w:r>
            <w:hyperlink r:id="rId438" w:tgtFrame="new" w:history="1">
              <w:r w:rsidRPr="006518C9">
                <w:rPr>
                  <w:rStyle w:val="Hyperlink"/>
                </w:rPr>
                <w:t>MS:1001158</w:t>
              </w:r>
            </w:hyperlink>
            <w:r w:rsidRPr="006518C9">
              <w:t xml:space="preserve"> (</w:t>
            </w:r>
            <w:r w:rsidRPr="006518C9">
              <w:rPr>
                <w:rStyle w:val="popup"/>
              </w:rPr>
              <w:t>SEQUEST:Uniq</w:t>
            </w:r>
            <w:r w:rsidR="00482006" w:rsidRPr="006518C9">
              <w:t>)</w:t>
            </w:r>
          </w:p>
          <w:p w:rsidR="00921A47" w:rsidRPr="006518C9" w:rsidRDefault="00921A47">
            <w:pPr>
              <w:pStyle w:val="HTMLVorformatiert"/>
            </w:pPr>
            <w:r w:rsidRPr="006518C9">
              <w:t xml:space="preserve">  e.g.: </w:t>
            </w:r>
            <w:hyperlink r:id="rId43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rsidR="00921A47" w:rsidRPr="006518C9" w:rsidRDefault="00921A47">
            <w:pPr>
              <w:pStyle w:val="HTMLVorformatiert"/>
            </w:pPr>
            <w:r w:rsidRPr="006518C9">
              <w:t xml:space="preserve">  e.g.: </w:t>
            </w:r>
            <w:hyperlink r:id="rId440" w:tgtFrame="new" w:history="1">
              <w:r w:rsidRPr="006518C9">
                <w:rPr>
                  <w:rStyle w:val="Hyperlink"/>
                </w:rPr>
                <w:t>MS:1001160</w:t>
              </w:r>
            </w:hyperlink>
            <w:r w:rsidRPr="006518C9">
              <w:t xml:space="preserve"> (</w:t>
            </w:r>
            <w:r w:rsidRPr="006518C9">
              <w:rPr>
                <w:rStyle w:val="popup"/>
              </w:rPr>
              <w:t>SEQUEST:sf</w:t>
            </w:r>
            <w:r w:rsidRPr="006518C9">
              <w:t xml:space="preserve">) </w:t>
            </w:r>
          </w:p>
          <w:p w:rsidR="00921A47" w:rsidRPr="006518C9" w:rsidRDefault="00921A47">
            <w:pPr>
              <w:pStyle w:val="HTMLVorformatiert"/>
            </w:pPr>
            <w:r w:rsidRPr="006518C9">
              <w:t xml:space="preserve">  e.g.: </w:t>
            </w:r>
            <w:hyperlink r:id="rId441" w:tgtFrame="new" w:history="1">
              <w:r w:rsidRPr="006518C9">
                <w:rPr>
                  <w:rStyle w:val="Hyperlink"/>
                </w:rPr>
                <w:t>MS:1001161</w:t>
              </w:r>
            </w:hyperlink>
            <w:r w:rsidRPr="006518C9">
              <w:t xml:space="preserve"> (</w:t>
            </w:r>
            <w:r w:rsidRPr="006518C9">
              <w:rPr>
                <w:rStyle w:val="popup"/>
              </w:rPr>
              <w:t>SEQUEST:matched ions</w:t>
            </w:r>
            <w:r w:rsidRPr="006518C9">
              <w:t xml:space="preserve">) </w:t>
            </w:r>
          </w:p>
          <w:p w:rsidR="00921A47" w:rsidRPr="006518C9" w:rsidRDefault="00921A47">
            <w:pPr>
              <w:pStyle w:val="HTMLVorformatiert"/>
            </w:pPr>
            <w:r w:rsidRPr="006518C9">
              <w:t xml:space="preserve">  e.g.: </w:t>
            </w:r>
            <w:hyperlink r:id="rId442" w:tgtFrame="new" w:history="1">
              <w:r w:rsidRPr="006518C9">
                <w:rPr>
                  <w:rStyle w:val="Hyperlink"/>
                </w:rPr>
                <w:t>MS:1001162</w:t>
              </w:r>
            </w:hyperlink>
            <w:r w:rsidRPr="006518C9">
              <w:t xml:space="preserve"> (</w:t>
            </w:r>
            <w:r w:rsidRPr="006518C9">
              <w:rPr>
                <w:rStyle w:val="popup"/>
              </w:rPr>
              <w:t>SEQUEST:total ions</w:t>
            </w:r>
            <w:r w:rsidRPr="006518C9">
              <w:t xml:space="preserve">) </w:t>
            </w:r>
          </w:p>
          <w:p w:rsidR="00921A47" w:rsidRPr="006518C9" w:rsidRDefault="00921A47">
            <w:pPr>
              <w:pStyle w:val="HTMLVorformatiert"/>
            </w:pPr>
            <w:r w:rsidRPr="006518C9">
              <w:t xml:space="preserve">  e.g.: </w:t>
            </w:r>
            <w:hyperlink r:id="rId44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rsidR="00921A47" w:rsidRPr="006518C9" w:rsidRDefault="00921A47">
            <w:pPr>
              <w:pStyle w:val="HTMLVorformatiert"/>
            </w:pPr>
            <w:r w:rsidRPr="006518C9">
              <w:t xml:space="preserve">  </w:t>
            </w:r>
            <w:hyperlink r:id="rId444" w:tgtFrame="new" w:history="1">
              <w:r w:rsidRPr="006518C9">
                <w:rPr>
                  <w:rStyle w:val="Hyperlink"/>
                </w:rPr>
                <w:t>et al.</w:t>
              </w:r>
            </w:hyperlink>
          </w:p>
          <w:p w:rsidR="00921A47" w:rsidRPr="006518C9" w:rsidRDefault="00921A47">
            <w:pPr>
              <w:pStyle w:val="HTMLVorformatiert"/>
            </w:pPr>
            <w:r w:rsidRPr="006518C9">
              <w:t xml:space="preserve">MUST supply term </w:t>
            </w:r>
            <w:hyperlink r:id="rId445" w:tgtFrame="new" w:history="1">
              <w:r w:rsidRPr="006518C9">
                <w:rPr>
                  <w:rStyle w:val="Hyperlink"/>
                </w:rPr>
                <w:t>MS:1001447</w:t>
              </w:r>
            </w:hyperlink>
            <w:r w:rsidRPr="006518C9">
              <w:t xml:space="preserve"> (</w:t>
            </w:r>
            <w:r w:rsidRPr="006518C9">
              <w:rPr>
                <w:rStyle w:val="popup"/>
              </w:rPr>
              <w:t>prot:FDR threshold</w:t>
            </w:r>
            <w:r w:rsidRPr="006518C9">
              <w:t>) only once</w:t>
            </w:r>
          </w:p>
          <w:p w:rsidR="00921A47" w:rsidRPr="006518C9" w:rsidRDefault="00921A47">
            <w:pPr>
              <w:pStyle w:val="HTMLVorformatiert"/>
            </w:pPr>
            <w:r w:rsidRPr="006518C9">
              <w:t xml:space="preserve">MUST supply term </w:t>
            </w:r>
            <w:hyperlink r:id="rId446"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rsidR="00921A47" w:rsidRPr="006518C9" w:rsidRDefault="00921A47">
            <w:pPr>
              <w:pStyle w:val="HTMLVorformatiert"/>
            </w:pPr>
            <w:r w:rsidRPr="006518C9">
              <w:t>&lt;cvParam cvRef="PSI-MS" accession="MS:1001494" name="no threshold"&gt;&lt;/cvParam&gt;</w:t>
            </w:r>
          </w:p>
          <w:p w:rsidR="00921A47" w:rsidRPr="006518C9" w:rsidRDefault="00921A47">
            <w:pPr>
              <w:pStyle w:val="HTMLVorformatiert"/>
            </w:pPr>
            <w:r w:rsidRPr="006518C9">
              <w:t>&lt;cvParam accession="MS:1001874" cvRef="PSI-MS" value="0.01" name="FDRScore"/&gt;</w:t>
            </w:r>
          </w:p>
          <w:p w:rsidR="00921A47" w:rsidRPr="006518C9" w:rsidRDefault="00921A47">
            <w:pPr>
              <w:pStyle w:val="HTMLVorformatiert"/>
            </w:pPr>
            <w:r w:rsidRPr="006518C9">
              <w:t>&lt;cvParam accession="MS:1002351" cvRef="PSI-MS" value="0.01" name="PSM-level local FDR"/&gt;</w:t>
            </w:r>
          </w:p>
          <w:p w:rsidR="00921A47" w:rsidRPr="006518C9" w:rsidRDefault="00921A47">
            <w:pPr>
              <w:pStyle w:val="HTMLVorformatiert"/>
            </w:pPr>
            <w:r w:rsidRPr="006518C9">
              <w:t>&lt;cvParam accession="MS:1001316" cvRef="PSI-MS" value="0.05" name="Mascot:SigThreshold"/&gt;</w:t>
            </w:r>
          </w:p>
          <w:p w:rsidR="00921A47" w:rsidRPr="006518C9" w:rsidRDefault="00921A47">
            <w:pPr>
              <w:pStyle w:val="HTMLVorformatiert"/>
            </w:pPr>
            <w:r w:rsidRPr="006518C9">
              <w:t>&lt;cvParam cvRef="PSI-MS" accession="MS:1001364" name="distinct peptide-level global FDR" value="1.0"/&gt;</w:t>
            </w:r>
          </w:p>
          <w:p w:rsidR="00921A47" w:rsidRPr="006518C9" w:rsidRDefault="00921A47">
            <w:pPr>
              <w:pStyle w:val="HTMLVorformatiert"/>
            </w:pPr>
            <w:r w:rsidRPr="006518C9">
              <w:t>&lt;cvParam cvRef="PSI-MS" accession="MS:1002350" name="PSM-level global FDR" value="1.0"/&gt;</w:t>
            </w:r>
          </w:p>
          <w:p w:rsidR="00921A47" w:rsidRPr="006518C9" w:rsidRDefault="00921A47">
            <w:pPr>
              <w:pStyle w:val="HTMLVorformatiert"/>
            </w:pPr>
            <w:r w:rsidRPr="006518C9">
              <w:t>&lt;cvParam cvRef="PSI-MS" accession="MS:1002567" name="phosphoRS score threshold" value="95.0"/&gt;</w:t>
            </w:r>
          </w:p>
          <w:p w:rsidR="00921A47" w:rsidRPr="006518C9" w:rsidRDefault="00921A47">
            <w:pPr>
              <w:pStyle w:val="HTMLVorformatiert"/>
            </w:pPr>
            <w:r w:rsidRPr="006518C9">
              <w:t>&lt;cvParam cvRef="PSI-MS" accession="MS:1002557" name="D-Score threshold" value="95.0"/&gt;</w:t>
            </w:r>
          </w:p>
          <w:p w:rsidR="00921A47" w:rsidRPr="006518C9" w:rsidRDefault="00921A47">
            <w:pPr>
              <w:pStyle w:val="HTMLVorformatiert"/>
            </w:pPr>
            <w:r w:rsidRPr="006518C9">
              <w:t>&lt;cvParam cvRef="PSI-MS" accession="MS:1002369" name="protein group-level global FDR" value="0.01"/&gt;</w:t>
            </w:r>
          </w:p>
        </w:tc>
      </w:tr>
    </w:tbl>
    <w:p w:rsidR="00921A47" w:rsidRPr="006518C9" w:rsidRDefault="00921A47" w:rsidP="00921A47">
      <w:pPr>
        <w:rPr>
          <w:lang w:val="en-US"/>
        </w:rPr>
      </w:pPr>
    </w:p>
    <w:p w:rsidR="00921A47" w:rsidRPr="006518C9" w:rsidRDefault="00921A47" w:rsidP="00921A47">
      <w:pPr>
        <w:pStyle w:val="berschrift2"/>
      </w:pPr>
      <w:bookmarkStart w:id="241" w:name="_Toc476057276"/>
      <w:r w:rsidRPr="006518C9">
        <w:t>Element &lt;</w:t>
      </w:r>
      <w:bookmarkStart w:id="242" w:name="TranslationTable"/>
      <w:r w:rsidRPr="006518C9">
        <w:t>TranslationTable</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rsidR="00921A47" w:rsidRPr="006518C9" w:rsidRDefault="00921A47">
            <w:pPr>
              <w:rPr>
                <w:sz w:val="24"/>
                <w:szCs w:val="24"/>
                <w:lang w:val="en-US"/>
              </w:rPr>
            </w:pPr>
            <w:proofErr w:type="gramStart"/>
            <w:r w:rsidRPr="006518C9">
              <w:rPr>
                <w:lang w:val="en-US"/>
              </w:rPr>
              <w:t>table</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TranslationTable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potentially ambiguous common identifier, such as a human-readable name for the instance.</w:t>
                  </w:r>
                  <w:proofErr w:type="gramEnd"/>
                  <w:r w:rsidRPr="006518C9">
                    <w:rPr>
                      <w:lang w:val="en-US"/>
                    </w:rPr>
                    <w:t xml:space="preserve"> </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F243FB">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 single entry from </w:t>
                  </w:r>
                  <w:proofErr w:type="gramStart"/>
                  <w:r w:rsidRPr="006518C9">
                    <w:rPr>
                      <w:lang w:val="en-US"/>
                    </w:rPr>
                    <w:t>an ontology</w:t>
                  </w:r>
                  <w:proofErr w:type="gramEnd"/>
                  <w:r w:rsidRPr="006518C9">
                    <w:rPr>
                      <w:lang w:val="en-US"/>
                    </w:rPr>
                    <w:t xml:space="preserve"> or a controlled </w:t>
                  </w:r>
                  <w:r w:rsidRPr="006518C9">
                    <w:rPr>
                      <w:lang w:val="en-US"/>
                    </w:rPr>
                    <w:lastRenderedPageBreak/>
                    <w:t>vocabulary.</w:t>
                  </w:r>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cvParam Mapping Rules:</w:t>
            </w:r>
          </w:p>
        </w:tc>
        <w:tc>
          <w:tcPr>
            <w:tcW w:w="0" w:type="auto"/>
            <w:vAlign w:val="center"/>
            <w:hideMark/>
          </w:tcPr>
          <w:p w:rsidR="00482006" w:rsidRPr="006518C9" w:rsidRDefault="00921A47">
            <w:pPr>
              <w:pStyle w:val="HTMLVorformatiert"/>
            </w:pPr>
            <w:r w:rsidRPr="006518C9">
              <w:t>Path /MzIdentML/AnalysisProtocolCollection/SpectrumIdentificationProtocol/DatabaseTranslation/Translation</w:t>
            </w:r>
          </w:p>
          <w:p w:rsidR="00921A47" w:rsidRPr="006518C9" w:rsidRDefault="00921A47">
            <w:pPr>
              <w:pStyle w:val="HTMLVorformatiert"/>
            </w:pPr>
            <w:r w:rsidRPr="006518C9">
              <w:t>Table</w:t>
            </w:r>
          </w:p>
          <w:p w:rsidR="00921A47" w:rsidRPr="006518C9" w:rsidRDefault="00921A47">
            <w:pPr>
              <w:pStyle w:val="HTMLVorformatiert"/>
            </w:pPr>
            <w:r w:rsidRPr="006518C9">
              <w:t xml:space="preserve">MUST supply term </w:t>
            </w:r>
            <w:hyperlink r:id="rId447" w:tgtFrame="new" w:history="1">
              <w:r w:rsidRPr="006518C9">
                <w:rPr>
                  <w:rStyle w:val="Hyperlink"/>
                </w:rPr>
                <w:t>MS:1001410</w:t>
              </w:r>
            </w:hyperlink>
            <w:r w:rsidRPr="006518C9">
              <w:t xml:space="preserve"> (</w:t>
            </w:r>
            <w:r w:rsidRPr="006518C9">
              <w:rPr>
                <w:rStyle w:val="popup"/>
              </w:rPr>
              <w:t>translation start codons</w:t>
            </w:r>
            <w:r w:rsidRPr="006518C9">
              <w:t>) only once</w:t>
            </w:r>
          </w:p>
          <w:p w:rsidR="00921A47" w:rsidRPr="006518C9" w:rsidRDefault="00921A47">
            <w:pPr>
              <w:pStyle w:val="HTMLVorformatiert"/>
            </w:pPr>
            <w:r w:rsidRPr="006518C9">
              <w:t xml:space="preserve">MUST supply term </w:t>
            </w:r>
            <w:hyperlink r:id="rId448" w:tgtFrame="new" w:history="1">
              <w:r w:rsidRPr="006518C9">
                <w:rPr>
                  <w:rStyle w:val="Hyperlink"/>
                </w:rPr>
                <w:t>MS:1001025</w:t>
              </w:r>
            </w:hyperlink>
            <w:r w:rsidRPr="006518C9">
              <w:t xml:space="preserve"> (</w:t>
            </w:r>
            <w:r w:rsidRPr="006518C9">
              <w:rPr>
                <w:rStyle w:val="popup"/>
              </w:rPr>
              <w:t>translation table</w:t>
            </w:r>
            <w:r w:rsidRPr="006518C9">
              <w:t>) only once</w:t>
            </w:r>
          </w:p>
          <w:p w:rsidR="00921A47" w:rsidRPr="006518C9" w:rsidRDefault="00921A47">
            <w:pPr>
              <w:pStyle w:val="HTMLVorformatiert"/>
            </w:pPr>
            <w:r w:rsidRPr="006518C9">
              <w:t xml:space="preserve">MUST supply term </w:t>
            </w:r>
            <w:hyperlink r:id="rId449"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rsidR="00921A47" w:rsidRPr="006518C9" w:rsidRDefault="00921A47" w:rsidP="00921A47">
      <w:pPr>
        <w:rPr>
          <w:lang w:val="en-US"/>
        </w:rPr>
      </w:pPr>
    </w:p>
    <w:p w:rsidR="00921A47" w:rsidRPr="006518C9" w:rsidRDefault="00921A47" w:rsidP="00921A47">
      <w:pPr>
        <w:pStyle w:val="berschrift2"/>
      </w:pPr>
      <w:bookmarkStart w:id="243" w:name="_Toc476057277"/>
      <w:r w:rsidRPr="006518C9">
        <w:t>Element &lt;</w:t>
      </w:r>
      <w:bookmarkStart w:id="244" w:name="userParam"/>
      <w:r w:rsidRPr="006518C9">
        <w:t>userParam</w:t>
      </w:r>
      <w:bookmarkEnd w:id="244"/>
      <w:r w:rsidRPr="006518C9">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Definition:</w:t>
            </w:r>
          </w:p>
        </w:tc>
        <w:tc>
          <w:tcPr>
            <w:tcW w:w="0" w:type="auto"/>
            <w:vAlign w:val="center"/>
            <w:hideMark/>
          </w:tcPr>
          <w:p w:rsidR="00921A47" w:rsidRPr="006518C9" w:rsidRDefault="00921A47">
            <w:pPr>
              <w:rPr>
                <w:sz w:val="24"/>
                <w:szCs w:val="24"/>
                <w:lang w:val="en-US"/>
              </w:rPr>
            </w:pPr>
            <w:r w:rsidRPr="006518C9">
              <w:rPr>
                <w:lang w:val="en-US"/>
              </w:rPr>
              <w:t xml:space="preserve">In case more information about the ions annotation has to </w:t>
            </w:r>
            <w:proofErr w:type="gramStart"/>
            <w:r w:rsidRPr="006518C9">
              <w:rPr>
                <w:lang w:val="en-US"/>
              </w:rPr>
              <w:t>be conveyed</w:t>
            </w:r>
            <w:proofErr w:type="gramEnd"/>
            <w:r w:rsidRPr="006518C9">
              <w:rPr>
                <w:lang w:val="en-US"/>
              </w:rPr>
              <w:t xml:space="preserve">, that has no fit in FragmentArray. Note: It </w:t>
            </w:r>
            <w:proofErr w:type="gramStart"/>
            <w:r w:rsidRPr="006518C9">
              <w:rPr>
                <w:lang w:val="en-US"/>
              </w:rPr>
              <w:t>is suggested</w:t>
            </w:r>
            <w:proofErr w:type="gramEnd"/>
            <w:r w:rsidRPr="006518C9">
              <w:rPr>
                <w:lang w:val="en-US"/>
              </w:rPr>
              <w:t xml:space="preserve"> that the value attribute takes the form of a list of the same size as FragmentArray values. However, there is no formal encoding and </w:t>
            </w:r>
            <w:proofErr w:type="gramStart"/>
            <w:r w:rsidRPr="006518C9">
              <w:rPr>
                <w:lang w:val="en-US"/>
              </w:rPr>
              <w:t>it cannot be expeceted that other software will process or impart that information properly</w:t>
            </w:r>
            <w:proofErr w:type="gramEnd"/>
            <w:r w:rsidRPr="006518C9">
              <w:rPr>
                <w:lang w:val="en-US"/>
              </w:rPr>
              <w:t xml:space="preserv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Type:</w:t>
            </w:r>
          </w:p>
        </w:tc>
        <w:tc>
          <w:tcPr>
            <w:tcW w:w="0" w:type="auto"/>
            <w:vAlign w:val="center"/>
            <w:hideMark/>
          </w:tcPr>
          <w:p w:rsidR="00921A47" w:rsidRPr="006518C9" w:rsidRDefault="00921A47">
            <w:pPr>
              <w:rPr>
                <w:sz w:val="24"/>
                <w:szCs w:val="24"/>
                <w:lang w:val="en-US"/>
              </w:rPr>
            </w:pPr>
            <w:r w:rsidRPr="006518C9">
              <w:rPr>
                <w:lang w:val="en-US"/>
              </w:rPr>
              <w:t xml:space="preserve">UserParamType </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jc w:val="center"/>
                    <w:rPr>
                      <w:b/>
                      <w:bCs/>
                      <w:sz w:val="24"/>
                      <w:szCs w:val="24"/>
                      <w:lang w:val="en-US"/>
                    </w:rPr>
                  </w:pPr>
                  <w:r w:rsidRPr="006518C9">
                    <w:rPr>
                      <w:b/>
                      <w:bCs/>
                      <w:lang w:val="en-US"/>
                    </w:rPr>
                    <w:t>Definition</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ame of the parameter.</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The datatype of the parameter, where appropriate (e.g.: xsd</w:t>
                  </w:r>
                  <w:proofErr w:type="gramStart"/>
                  <w:r w:rsidRPr="006518C9">
                    <w:rPr>
                      <w:lang w:val="en-US"/>
                    </w:rPr>
                    <w:t>:float</w:t>
                  </w:r>
                  <w:proofErr w:type="gramEnd"/>
                  <w:r w:rsidRPr="006518C9">
                    <w:rPr>
                      <w:lang w:val="en-US"/>
                    </w:rPr>
                    <w:t>).</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 xml:space="preserve">If a unit term </w:t>
                  </w:r>
                  <w:proofErr w:type="gramStart"/>
                  <w:r w:rsidRPr="006518C9">
                    <w:rPr>
                      <w:lang w:val="en-US"/>
                    </w:rPr>
                    <w:t>is referenced</w:t>
                  </w:r>
                  <w:proofErr w:type="gramEnd"/>
                  <w:r w:rsidRPr="006518C9">
                    <w:rPr>
                      <w:lang w:val="en-US"/>
                    </w:rPr>
                    <w:t xml:space="preserve">, this attribute MUST refer to the CV 'id' attribute defined in the cvList in this file. </w:t>
                  </w:r>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name of the unit.</w:t>
                  </w:r>
                  <w:proofErr w:type="gramEnd"/>
                </w:p>
              </w:tc>
            </w:tr>
            <w:tr w:rsidR="00921A47" w:rsidRPr="006518C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Pr="006518C9" w:rsidRDefault="00921A47">
                  <w:pPr>
                    <w:rPr>
                      <w:sz w:val="24"/>
                      <w:szCs w:val="24"/>
                      <w:lang w:val="en-US"/>
                    </w:rPr>
                  </w:pPr>
                  <w:proofErr w:type="gramStart"/>
                  <w:r w:rsidRPr="006518C9">
                    <w:rPr>
                      <w:lang w:val="en-US"/>
                    </w:rPr>
                    <w:t>The user-entered value of the parameter.</w:t>
                  </w:r>
                  <w:proofErr w:type="gramEnd"/>
                </w:p>
              </w:tc>
            </w:tr>
          </w:tbl>
          <w:p w:rsidR="00921A47" w:rsidRPr="006518C9" w:rsidRDefault="00921A47">
            <w:pPr>
              <w:rPr>
                <w:sz w:val="24"/>
                <w:szCs w:val="24"/>
                <w:lang w:val="en-US"/>
              </w:rPr>
            </w:pP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Subelements:</w:t>
            </w:r>
          </w:p>
        </w:tc>
        <w:tc>
          <w:tcPr>
            <w:tcW w:w="0" w:type="auto"/>
            <w:vAlign w:val="center"/>
            <w:hideMark/>
          </w:tcPr>
          <w:p w:rsidR="00921A47" w:rsidRPr="006518C9" w:rsidRDefault="00921A47">
            <w:pPr>
              <w:rPr>
                <w:sz w:val="24"/>
                <w:szCs w:val="24"/>
                <w:lang w:val="en-US"/>
              </w:rPr>
            </w:pPr>
            <w:r w:rsidRPr="006518C9">
              <w:rPr>
                <w:lang w:val="en-US"/>
              </w:rPr>
              <w:t>none</w:t>
            </w:r>
          </w:p>
        </w:tc>
      </w:tr>
      <w:tr w:rsidR="00921A47" w:rsidRPr="006518C9" w:rsidTr="00921A47">
        <w:trPr>
          <w:tblCellSpacing w:w="15" w:type="dxa"/>
        </w:trPr>
        <w:tc>
          <w:tcPr>
            <w:tcW w:w="0" w:type="auto"/>
            <w:vAlign w:val="center"/>
            <w:hideMark/>
          </w:tcPr>
          <w:p w:rsidR="00921A47" w:rsidRPr="006518C9" w:rsidRDefault="00921A47">
            <w:pPr>
              <w:rPr>
                <w:sz w:val="24"/>
                <w:szCs w:val="24"/>
                <w:lang w:val="en-US"/>
              </w:rPr>
            </w:pPr>
            <w:r w:rsidRPr="006518C9">
              <w:rPr>
                <w:b/>
                <w:bCs/>
                <w:lang w:val="en-US"/>
              </w:rPr>
              <w:t>Example Context:</w:t>
            </w:r>
          </w:p>
        </w:tc>
        <w:tc>
          <w:tcPr>
            <w:tcW w:w="0" w:type="auto"/>
            <w:vAlign w:val="center"/>
            <w:hideMark/>
          </w:tcPr>
          <w:p w:rsidR="00921A47" w:rsidRPr="006518C9" w:rsidRDefault="00921A47">
            <w:pPr>
              <w:pStyle w:val="HTMLVorformatiert"/>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6518C9" w:rsidRDefault="00921A47" w:rsidP="00BC53E5">
      <w:pPr>
        <w:rPr>
          <w:lang w:val="en-US"/>
        </w:rPr>
      </w:pPr>
    </w:p>
    <w:p w:rsidR="008B6BE0" w:rsidRPr="006518C9" w:rsidRDefault="00DB3ECF" w:rsidP="00466496">
      <w:pPr>
        <w:pStyle w:val="berschrift1"/>
      </w:pPr>
      <w:bookmarkStart w:id="245" w:name="_Ref217199331"/>
      <w:bookmarkStart w:id="246" w:name="_Toc476057278"/>
      <w:r w:rsidRPr="006518C9">
        <w:t>Specific Comments</w:t>
      </w:r>
      <w:r w:rsidR="00627E57" w:rsidRPr="006518C9">
        <w:t xml:space="preserve"> on schema</w:t>
      </w:r>
      <w:bookmarkEnd w:id="245"/>
      <w:bookmarkEnd w:id="246"/>
      <w:r w:rsidRPr="006518C9">
        <w:t xml:space="preserve"> </w:t>
      </w:r>
    </w:p>
    <w:p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w:t>
      </w:r>
      <w:proofErr w:type="gramStart"/>
      <w:r w:rsidRPr="006518C9">
        <w:rPr>
          <w:lang w:val="en-US"/>
        </w:rPr>
        <w:t>are elaborated</w:t>
      </w:r>
      <w:proofErr w:type="gramEnd"/>
      <w:r w:rsidRPr="006518C9">
        <w:rPr>
          <w:lang w:val="en-US"/>
        </w:rPr>
        <w:t xml:space="preserve">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rsidR="004E2415" w:rsidRPr="006518C9" w:rsidRDefault="004E2415" w:rsidP="00187F44">
      <w:pPr>
        <w:jc w:val="both"/>
        <w:rPr>
          <w:lang w:val="en-US"/>
        </w:rPr>
      </w:pPr>
    </w:p>
    <w:p w:rsidR="004E1E24" w:rsidRPr="006518C9" w:rsidRDefault="004E1E24" w:rsidP="00071A7F">
      <w:pPr>
        <w:pStyle w:val="berschrift2"/>
      </w:pPr>
      <w:bookmarkStart w:id="247" w:name="_Toc295300723"/>
      <w:bookmarkStart w:id="248" w:name="_Toc476057279"/>
      <w:r w:rsidRPr="006518C9">
        <w:t>File extension</w:t>
      </w:r>
      <w:bookmarkEnd w:id="247"/>
      <w:r w:rsidRPr="006518C9">
        <w:t xml:space="preserve"> and compression</w:t>
      </w:r>
      <w:bookmarkEnd w:id="248"/>
    </w:p>
    <w:p w:rsidR="004E1E24" w:rsidRPr="006518C9" w:rsidRDefault="004E1E24" w:rsidP="00187F44">
      <w:pPr>
        <w:jc w:val="both"/>
        <w:rPr>
          <w:lang w:val="en-US"/>
        </w:rPr>
      </w:pPr>
      <w:r w:rsidRPr="006518C9">
        <w:rPr>
          <w:lang w:val="en-US"/>
        </w:rPr>
        <w:t xml:space="preserve">It </w:t>
      </w:r>
      <w:proofErr w:type="gramStart"/>
      <w:r w:rsidRPr="006518C9">
        <w:rPr>
          <w:lang w:val="en-US"/>
        </w:rPr>
        <w:t>is noted</w:t>
      </w:r>
      <w:proofErr w:type="gramEnd"/>
      <w:r w:rsidRPr="006518C9">
        <w:rPr>
          <w:lang w:val="en-US"/>
        </w:rPr>
        <w:t xml:space="preserve"> that standard file compression algorithms greatly reduce the mzIdentML file sizes, speeding up file transfers and uploads / downloads. It </w:t>
      </w:r>
      <w:proofErr w:type="gramStart"/>
      <w:r w:rsidRPr="006518C9">
        <w:rPr>
          <w:lang w:val="en-US"/>
        </w:rPr>
        <w:t>is also noted</w:t>
      </w:r>
      <w:proofErr w:type="gramEnd"/>
      <w:r w:rsidRPr="006518C9">
        <w:rPr>
          <w:lang w:val="en-US"/>
        </w:rPr>
        <w:t xml:space="preserve"> that software implementing mzIdentML import or export will </w:t>
      </w:r>
      <w:r w:rsidR="007C10E9" w:rsidRPr="006518C9">
        <w:rPr>
          <w:lang w:val="en-US"/>
        </w:rPr>
        <w:t xml:space="preserve">be expected to </w:t>
      </w:r>
      <w:r w:rsidRPr="006518C9">
        <w:rPr>
          <w:lang w:val="en-US"/>
        </w:rPr>
        <w:t xml:space="preserve">benefit in performance from working with compressed mzIdentML, since the compression and decompression algorithms are expected to give significant performance gains over disk access times for non-compressed files. As such, it </w:t>
      </w:r>
      <w:proofErr w:type="gramStart"/>
      <w:r w:rsidRPr="006518C9">
        <w:rPr>
          <w:lang w:val="en-US"/>
        </w:rPr>
        <w:t>is RECOMMENDED</w:t>
      </w:r>
      <w:proofErr w:type="gramEnd"/>
      <w:r w:rsidRPr="006518C9">
        <w:rPr>
          <w:lang w:val="en-US"/>
        </w:rPr>
        <w:t xml:space="preserve">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rsidR="00515462" w:rsidRPr="006518C9" w:rsidRDefault="00515462" w:rsidP="00187F44">
      <w:pPr>
        <w:jc w:val="both"/>
        <w:rPr>
          <w:lang w:val="en-US"/>
        </w:rPr>
      </w:pPr>
    </w:p>
    <w:p w:rsidR="00515462" w:rsidRPr="006518C9" w:rsidRDefault="00515462" w:rsidP="00187F44">
      <w:pPr>
        <w:pStyle w:val="berschrift2"/>
        <w:jc w:val="both"/>
      </w:pPr>
      <w:bookmarkStart w:id="249" w:name="_Toc476057280"/>
      <w:r w:rsidRPr="006518C9">
        <w:t>Referencing elements within the document</w:t>
      </w:r>
      <w:bookmarkEnd w:id="249"/>
    </w:p>
    <w:p w:rsidR="00515462" w:rsidRPr="006518C9" w:rsidRDefault="00EE600C" w:rsidP="00187F44">
      <w:pPr>
        <w:jc w:val="both"/>
        <w:rPr>
          <w:lang w:val="en-US"/>
        </w:rPr>
      </w:pPr>
      <w:r w:rsidRPr="006518C9">
        <w:rPr>
          <w:lang w:val="en-US"/>
        </w:rPr>
        <w:t xml:space="preserve">A number of elements within the schema have an </w:t>
      </w:r>
      <w:proofErr w:type="gramStart"/>
      <w:r w:rsidRPr="006518C9">
        <w:rPr>
          <w:lang w:val="en-US"/>
        </w:rPr>
        <w:t>attribute which</w:t>
      </w:r>
      <w:proofErr w:type="gramEnd"/>
      <w:r w:rsidRPr="006518C9">
        <w:rPr>
          <w:lang w:val="en-US"/>
        </w:rPr>
        <w:t xml:space="preserve">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w:t>
      </w:r>
      <w:proofErr w:type="gramStart"/>
      <w:r w:rsidR="00B3073B" w:rsidRPr="006518C9">
        <w:rPr>
          <w:lang w:val="en-US"/>
        </w:rPr>
        <w:t>]_</w:t>
      </w:r>
      <w:proofErr w:type="gramEnd"/>
      <w:r w:rsidR="00B3073B" w:rsidRPr="006518C9">
        <w:rPr>
          <w:lang w:val="en-US"/>
        </w:rPr>
        <w:t>ref”</w:t>
      </w:r>
      <w:r w:rsidR="00542565" w:rsidRPr="006518C9">
        <w:rPr>
          <w:lang w:val="en-US"/>
        </w:rPr>
        <w:t>. The uniqueness of the value in the “id” attribute of elements is validated using xsd</w:t>
      </w:r>
      <w:proofErr w:type="gramStart"/>
      <w:r w:rsidR="00542565" w:rsidRPr="006518C9">
        <w:rPr>
          <w:lang w:val="en-US"/>
        </w:rPr>
        <w:t>:key</w:t>
      </w:r>
      <w:proofErr w:type="gram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rsidR="000E2575" w:rsidRPr="006518C9" w:rsidRDefault="000E2575" w:rsidP="00187F44">
      <w:pPr>
        <w:jc w:val="both"/>
        <w:rPr>
          <w:lang w:val="en-US"/>
        </w:rPr>
      </w:pPr>
    </w:p>
    <w:p w:rsidR="00A35AC6" w:rsidRPr="006518C9" w:rsidRDefault="008636DC" w:rsidP="00187F44">
      <w:pPr>
        <w:pStyle w:val="berschrift2"/>
        <w:jc w:val="both"/>
      </w:pPr>
      <w:bookmarkStart w:id="250" w:name="_Toc476057281"/>
      <w:r w:rsidRPr="006518C9">
        <w:lastRenderedPageBreak/>
        <w:t xml:space="preserve">Searches against </w:t>
      </w:r>
      <w:r w:rsidR="00A35AC6" w:rsidRPr="006518C9">
        <w:t>nucleotide sequences</w:t>
      </w:r>
      <w:bookmarkEnd w:id="250"/>
    </w:p>
    <w:p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t>
      </w:r>
      <w:proofErr w:type="gramStart"/>
      <w:r w:rsidR="00A35AC6" w:rsidRPr="006518C9">
        <w:rPr>
          <w:lang w:val="en-US"/>
        </w:rPr>
        <w:t>was searched</w:t>
      </w:r>
      <w:proofErr w:type="gramEnd"/>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w:t>
      </w:r>
      <w:proofErr w:type="gramStart"/>
      <w:r w:rsidR="00BB3156" w:rsidRPr="006518C9">
        <w:rPr>
          <w:lang w:val="en-US"/>
        </w:rPr>
        <w:t>is performed</w:t>
      </w:r>
      <w:proofErr w:type="gramEnd"/>
      <w:r w:rsidR="00BB3156" w:rsidRPr="006518C9">
        <w:rPr>
          <w:lang w:val="en-US"/>
        </w:rPr>
        <w:t xml:space="preserve">,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rsidR="00BD4C2D" w:rsidRPr="006518C9" w:rsidRDefault="00BD4C2D" w:rsidP="00187F44">
      <w:pPr>
        <w:jc w:val="both"/>
        <w:rPr>
          <w:lang w:val="en-US"/>
        </w:rPr>
      </w:pPr>
    </w:p>
    <w:p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w:t>
      </w:r>
      <w:proofErr w:type="gramStart"/>
      <w:r w:rsidR="000774F7" w:rsidRPr="006518C9">
        <w:rPr>
          <w:lang w:val="en-US"/>
        </w:rPr>
        <w:t>is used</w:t>
      </w:r>
      <w:proofErr w:type="gramEnd"/>
      <w:r w:rsidR="000774F7" w:rsidRPr="006518C9">
        <w:rPr>
          <w:lang w:val="en-US"/>
        </w:rPr>
        <w:t xml:space="preserve"> to specify how nucleic acid sequences are translated into amino acid sequences</w:t>
      </w:r>
      <w:r w:rsidR="00A566D7" w:rsidRPr="006518C9">
        <w:rPr>
          <w:lang w:val="en-US"/>
        </w:rPr>
        <w:t xml:space="preserve"> as follows</w:t>
      </w:r>
      <w:r w:rsidRPr="006518C9">
        <w:rPr>
          <w:lang w:val="en-US"/>
        </w:rPr>
        <w:t xml:space="preserve">: </w:t>
      </w:r>
    </w:p>
    <w:p w:rsidR="000774F7" w:rsidRPr="006518C9" w:rsidRDefault="000774F7" w:rsidP="00466496">
      <w:pPr>
        <w:pStyle w:val="HTMLVorformatiert"/>
        <w:rPr>
          <w:rStyle w:val="pun"/>
          <w:sz w:val="18"/>
        </w:rPr>
      </w:pPr>
    </w:p>
    <w:p w:rsidR="00F02EA3" w:rsidRPr="006518C9" w:rsidRDefault="00F02EA3" w:rsidP="00466496">
      <w:pPr>
        <w:pStyle w:val="HTMLVorformatiert"/>
        <w:rPr>
          <w:rStyle w:val="pun"/>
          <w:sz w:val="16"/>
          <w:szCs w:val="16"/>
        </w:rPr>
      </w:pPr>
      <w:r w:rsidRPr="006518C9">
        <w:rPr>
          <w:rStyle w:val="pun"/>
          <w:sz w:val="16"/>
          <w:szCs w:val="16"/>
        </w:rPr>
        <w:t>&lt;DatabaseTranslation frames="1 2 3 -1 -2 -3"&gt;</w:t>
      </w:r>
    </w:p>
    <w:p w:rsidR="00F02EA3" w:rsidRPr="006518C9" w:rsidRDefault="00F02EA3" w:rsidP="00466496">
      <w:pPr>
        <w:pStyle w:val="HTMLVorformatiert"/>
        <w:rPr>
          <w:rStyle w:val="pun"/>
          <w:sz w:val="16"/>
          <w:szCs w:val="16"/>
        </w:rPr>
      </w:pPr>
      <w:r w:rsidRPr="006518C9">
        <w:rPr>
          <w:rStyle w:val="pun"/>
          <w:sz w:val="16"/>
          <w:szCs w:val="16"/>
        </w:rPr>
        <w:t xml:space="preserve">  &lt;TranslationTable id="TT_1" name="Standard"&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LLLLPPPPHHQQRRRRIIIMTTTTNNKKSSRRVVVVAAAADDEEGGGG" /&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 /&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1" /&gt;</w:t>
      </w:r>
    </w:p>
    <w:p w:rsidR="00F02EA3" w:rsidRPr="006518C9" w:rsidRDefault="00F02EA3" w:rsidP="00466496">
      <w:pPr>
        <w:pStyle w:val="HTMLVorformatiert"/>
        <w:rPr>
          <w:rStyle w:val="pun"/>
          <w:sz w:val="16"/>
          <w:szCs w:val="16"/>
        </w:rPr>
      </w:pPr>
      <w:r w:rsidRPr="006518C9">
        <w:rPr>
          <w:rStyle w:val="pun"/>
          <w:sz w:val="16"/>
          <w:szCs w:val="16"/>
        </w:rPr>
        <w:t xml:space="preserve">  &lt;/TranslationTable&gt;</w:t>
      </w:r>
    </w:p>
    <w:p w:rsidR="00F02EA3" w:rsidRPr="006518C9" w:rsidRDefault="00F02EA3" w:rsidP="00466496">
      <w:pPr>
        <w:pStyle w:val="HTMLVorformatiert"/>
        <w:rPr>
          <w:rStyle w:val="pun"/>
          <w:sz w:val="16"/>
          <w:szCs w:val="16"/>
        </w:rPr>
      </w:pPr>
      <w:r w:rsidRPr="006518C9">
        <w:rPr>
          <w:rStyle w:val="pun"/>
          <w:sz w:val="16"/>
          <w:szCs w:val="16"/>
        </w:rPr>
        <w:t xml:space="preserve">  &lt;TranslationTable id="TT_2" name="Vertebrate Mitochondrial"&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025</w:t>
      </w:r>
      <w:proofErr w:type="gramEnd"/>
      <w:r w:rsidRPr="006518C9">
        <w:rPr>
          <w:rStyle w:val="pun"/>
          <w:sz w:val="16"/>
          <w:szCs w:val="16"/>
        </w:rPr>
        <w:t>" name="translation table" cvRef="PSI-MS" value="FFLLSSSSYY**CCWWLLLLPPPPHHQQRRRRIIMMTTTTNNKKSS**VVVVAAAADDEEGGGG" /&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410</w:t>
      </w:r>
      <w:proofErr w:type="gramEnd"/>
      <w:r w:rsidRPr="006518C9">
        <w:rPr>
          <w:rStyle w:val="pun"/>
          <w:sz w:val="16"/>
          <w:szCs w:val="16"/>
        </w:rPr>
        <w:t>" name="translation start codons" cvRef="PSI-MS" value="--------------------------------MMMM---------------M------------" /&gt;</w:t>
      </w:r>
    </w:p>
    <w:p w:rsidR="00F02EA3" w:rsidRPr="006518C9" w:rsidRDefault="00F02EA3" w:rsidP="00466496">
      <w:pPr>
        <w:pStyle w:val="HTMLVorformatiert"/>
        <w:rPr>
          <w:rStyle w:val="pun"/>
          <w:sz w:val="16"/>
          <w:szCs w:val="16"/>
        </w:rPr>
      </w:pPr>
      <w:r w:rsidRPr="006518C9">
        <w:rPr>
          <w:rStyle w:val="pun"/>
          <w:sz w:val="16"/>
          <w:szCs w:val="16"/>
        </w:rPr>
        <w:t xml:space="preserve">    &lt;cvParam accession="MS</w:t>
      </w:r>
      <w:proofErr w:type="gramStart"/>
      <w:r w:rsidRPr="006518C9">
        <w:rPr>
          <w:rStyle w:val="pun"/>
          <w:sz w:val="16"/>
          <w:szCs w:val="16"/>
        </w:rPr>
        <w:t>:1001423</w:t>
      </w:r>
      <w:proofErr w:type="gramEnd"/>
      <w:r w:rsidRPr="006518C9">
        <w:rPr>
          <w:rStyle w:val="pun"/>
          <w:sz w:val="16"/>
          <w:szCs w:val="16"/>
        </w:rPr>
        <w:t>" name="translation table description" cvRef="PSI-MS" value="http://www.ncbi.nlm.nih.gov/Taxonomy/taxonomyhome.html/index.cgi?chapter=cgencodes#SG2" /&gt;</w:t>
      </w:r>
    </w:p>
    <w:p w:rsidR="00B42841" w:rsidRPr="006518C9" w:rsidRDefault="00F02EA3" w:rsidP="00466496">
      <w:pPr>
        <w:pStyle w:val="HTMLVorformatiert"/>
        <w:rPr>
          <w:rStyle w:val="pun"/>
          <w:sz w:val="16"/>
          <w:szCs w:val="16"/>
        </w:rPr>
      </w:pPr>
      <w:r w:rsidRPr="006518C9">
        <w:rPr>
          <w:rStyle w:val="pun"/>
          <w:sz w:val="16"/>
          <w:szCs w:val="16"/>
        </w:rPr>
        <w:t xml:space="preserve">  &lt;/TranslationTable&gt;</w:t>
      </w:r>
    </w:p>
    <w:p w:rsidR="00F02EA3" w:rsidRPr="006518C9" w:rsidRDefault="00F02EA3" w:rsidP="00466496">
      <w:pPr>
        <w:pStyle w:val="HTMLVorformatiert"/>
        <w:rPr>
          <w:sz w:val="16"/>
          <w:szCs w:val="16"/>
        </w:rPr>
      </w:pPr>
    </w:p>
    <w:p w:rsidR="00B42841" w:rsidRPr="006518C9" w:rsidRDefault="00B42841" w:rsidP="00466496">
      <w:pPr>
        <w:pStyle w:val="HTMLVorformatiert"/>
      </w:pPr>
    </w:p>
    <w:p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w:t>
      </w:r>
      <w:proofErr w:type="gramStart"/>
      <w:r w:rsidR="00A35AC6" w:rsidRPr="006518C9">
        <w:rPr>
          <w:lang w:val="en-US"/>
        </w:rPr>
        <w:t>is defined</w:t>
      </w:r>
      <w:proofErr w:type="gramEnd"/>
      <w:r w:rsidR="00A35AC6" w:rsidRPr="006518C9">
        <w:rPr>
          <w:lang w:val="en-US"/>
        </w:rPr>
        <w:t xml:space="preserve"> here: </w:t>
      </w:r>
      <w:hyperlink r:id="rId450"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rsidR="00B01B45" w:rsidRPr="006518C9" w:rsidRDefault="00B01B45" w:rsidP="00187F44">
      <w:pPr>
        <w:jc w:val="both"/>
        <w:rPr>
          <w:lang w:val="en-US"/>
        </w:rPr>
      </w:pPr>
    </w:p>
    <w:p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w:t>
      </w:r>
      <w:proofErr w:type="gramStart"/>
      <w:r w:rsidRPr="006518C9">
        <w:rPr>
          <w:lang w:val="en-US"/>
        </w:rPr>
        <w:t>is derived</w:t>
      </w:r>
      <w:proofErr w:type="gramEnd"/>
      <w:r w:rsidRPr="006518C9">
        <w:rPr>
          <w:lang w:val="en-US"/>
        </w:rPr>
        <w:t xml:space="preserve"> from the codon by the following method: </w:t>
      </w:r>
    </w:p>
    <w:p w:rsidR="00F2154A" w:rsidRPr="006518C9" w:rsidRDefault="00F2154A" w:rsidP="00187F44">
      <w:pPr>
        <w:jc w:val="both"/>
        <w:rPr>
          <w:lang w:val="en-US"/>
        </w:rPr>
      </w:pPr>
    </w:p>
    <w:p w:rsidR="00A35AC6" w:rsidRPr="006518C9" w:rsidRDefault="00A35AC6" w:rsidP="00187F44">
      <w:pPr>
        <w:jc w:val="both"/>
        <w:rPr>
          <w:lang w:val="en-US"/>
        </w:rPr>
      </w:pPr>
      <w:proofErr w:type="gramStart"/>
      <w:r w:rsidRPr="006518C9">
        <w:rPr>
          <w:lang w:val="en-US"/>
        </w:rPr>
        <w:t>index</w:t>
      </w:r>
      <w:proofErr w:type="gramEnd"/>
      <w:r w:rsidRPr="006518C9">
        <w:rPr>
          <w:lang w:val="en-US"/>
        </w:rPr>
        <w:t xml:space="preserve"> = (base1 </w:t>
      </w:r>
      <w:r w:rsidRPr="006518C9">
        <w:rPr>
          <w:rStyle w:val="Fett"/>
          <w:b w:val="0"/>
          <w:lang w:val="en-US"/>
        </w:rPr>
        <w:t>16) + (base2</w:t>
      </w:r>
      <w:r w:rsidRPr="006518C9">
        <w:rPr>
          <w:rStyle w:val="Fett"/>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rsidR="00A35AC6" w:rsidRPr="006518C9" w:rsidRDefault="00A35AC6" w:rsidP="00187F44">
      <w:pPr>
        <w:jc w:val="both"/>
        <w:rPr>
          <w:lang w:val="en-US"/>
        </w:rPr>
      </w:pPr>
      <w:proofErr w:type="gramStart"/>
      <w:r w:rsidRPr="006518C9">
        <w:rPr>
          <w:lang w:val="en-US"/>
        </w:rPr>
        <w:t>where</w:t>
      </w:r>
      <w:proofErr w:type="gramEnd"/>
      <w:r w:rsidRPr="006518C9">
        <w:rPr>
          <w:lang w:val="en-US"/>
        </w:rPr>
        <w:t xml:space="preserve"> T=0, C=1, A=2, G=3</w:t>
      </w:r>
      <w:r w:rsidR="00B01B45" w:rsidRPr="006518C9">
        <w:rPr>
          <w:lang w:val="en-US"/>
        </w:rPr>
        <w:t>”</w:t>
      </w:r>
      <w:r w:rsidRPr="006518C9">
        <w:rPr>
          <w:lang w:val="en-US"/>
        </w:rPr>
        <w:t xml:space="preserve"> </w:t>
      </w:r>
    </w:p>
    <w:p w:rsidR="00F2154A" w:rsidRPr="006518C9" w:rsidRDefault="00F2154A" w:rsidP="00187F44">
      <w:pPr>
        <w:jc w:val="both"/>
        <w:rPr>
          <w:lang w:val="en-US"/>
        </w:rPr>
      </w:pPr>
    </w:p>
    <w:p w:rsidR="001431A0" w:rsidRPr="006518C9" w:rsidRDefault="00A35AC6" w:rsidP="00187F44">
      <w:pPr>
        <w:jc w:val="both"/>
        <w:rPr>
          <w:lang w:val="en-US"/>
        </w:rPr>
      </w:pPr>
      <w:r w:rsidRPr="006518C9">
        <w:rPr>
          <w:lang w:val="en-US"/>
        </w:rPr>
        <w:t xml:space="preserve">The same encoding technique </w:t>
      </w:r>
      <w:proofErr w:type="gramStart"/>
      <w:r w:rsidRPr="006518C9">
        <w:rPr>
          <w:lang w:val="en-US"/>
        </w:rPr>
        <w:t>is used</w:t>
      </w:r>
      <w:proofErr w:type="gramEnd"/>
      <w:r w:rsidRPr="006518C9">
        <w:rPr>
          <w:lang w:val="en-US"/>
        </w:rPr>
        <w:t xml:space="preserve"> to specify start codons. Alphabet names </w:t>
      </w:r>
      <w:proofErr w:type="gramStart"/>
      <w:r w:rsidRPr="006518C9">
        <w:rPr>
          <w:lang w:val="en-US"/>
        </w:rPr>
        <w:t>are prefixed</w:t>
      </w:r>
      <w:proofErr w:type="gramEnd"/>
      <w:r w:rsidRPr="006518C9">
        <w:rPr>
          <w:lang w:val="en-US"/>
        </w:rPr>
        <w:t xml:space="preserve">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w:t>
      </w:r>
      <w:proofErr w:type="gramStart"/>
      <w:r w:rsidRPr="006518C9">
        <w:rPr>
          <w:lang w:val="en-US"/>
        </w:rPr>
        <w:t>are shown to be used</w:t>
      </w:r>
      <w:proofErr w:type="gramEnd"/>
      <w:r w:rsidRPr="006518C9">
        <w:rPr>
          <w:lang w:val="en-US"/>
        </w:rPr>
        <w:t xml:space="preserve"> as starts, this structure can easily accommodate that information.</w:t>
      </w:r>
    </w:p>
    <w:p w:rsidR="001431A0" w:rsidRPr="006518C9" w:rsidRDefault="001431A0" w:rsidP="00187F44">
      <w:pPr>
        <w:jc w:val="both"/>
        <w:rPr>
          <w:lang w:val="en-US"/>
        </w:rPr>
      </w:pPr>
    </w:p>
    <w:p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w:t>
      </w:r>
      <w:proofErr w:type="gramStart"/>
      <w:r w:rsidR="00D07A9F" w:rsidRPr="006518C9">
        <w:rPr>
          <w:lang w:val="en-US"/>
        </w:rPr>
        <w:t>should be specified</w:t>
      </w:r>
      <w:proofErr w:type="gramEnd"/>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rsidR="00A35AC6" w:rsidRPr="006518C9" w:rsidRDefault="00A35AC6" w:rsidP="00466496">
      <w:pPr>
        <w:rPr>
          <w:lang w:val="en-US"/>
        </w:rPr>
      </w:pPr>
    </w:p>
    <w:p w:rsidR="0007285B" w:rsidRPr="006518C9" w:rsidRDefault="0007285B" w:rsidP="00466496">
      <w:pPr>
        <w:pStyle w:val="berschrift2"/>
      </w:pPr>
      <w:bookmarkStart w:id="251" w:name="_Ref217103909"/>
      <w:bookmarkStart w:id="252" w:name="_Toc476057282"/>
      <w:r w:rsidRPr="006518C9">
        <w:t xml:space="preserve">Reporting </w:t>
      </w:r>
      <w:bookmarkEnd w:id="251"/>
      <w:r w:rsidR="00D96678" w:rsidRPr="006518C9">
        <w:t>peptide and protein identifications passing a significance threshold</w:t>
      </w:r>
      <w:bookmarkEnd w:id="252"/>
    </w:p>
    <w:p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proofErr w:type="gramStart"/>
      <w:r w:rsidR="00B14274" w:rsidRPr="006518C9">
        <w:rPr>
          <w:lang w:val="en-US"/>
        </w:rPr>
        <w:t>should</w:t>
      </w:r>
      <w:r w:rsidRPr="006518C9">
        <w:rPr>
          <w:lang w:val="en-US"/>
        </w:rPr>
        <w:t xml:space="preserve"> be encoded</w:t>
      </w:r>
      <w:proofErr w:type="gramEnd"/>
      <w:r w:rsidRPr="006518C9">
        <w:rPr>
          <w:lang w:val="en-US"/>
        </w:rPr>
        <w:t xml:space="preserve">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w:t>
      </w:r>
      <w:proofErr w:type="gramStart"/>
      <w:r w:rsidR="00A22358" w:rsidRPr="006518C9">
        <w:rPr>
          <w:lang w:val="en-US"/>
        </w:rPr>
        <w:t xml:space="preserve">should be </w:t>
      </w:r>
      <w:r w:rsidR="005B7680" w:rsidRPr="006518C9">
        <w:rPr>
          <w:lang w:val="en-US"/>
        </w:rPr>
        <w:t>given</w:t>
      </w:r>
      <w:proofErr w:type="gramEnd"/>
      <w:r w:rsidR="00A22358" w:rsidRPr="006518C9">
        <w:rPr>
          <w:lang w:val="en-US"/>
        </w:rPr>
        <w:t xml:space="preserve"> within the protocols.</w:t>
      </w:r>
    </w:p>
    <w:p w:rsidR="006D62A8" w:rsidRPr="006518C9" w:rsidRDefault="006D62A8" w:rsidP="00466496">
      <w:pPr>
        <w:rPr>
          <w:lang w:val="en-US"/>
        </w:rPr>
      </w:pP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r w:rsidRPr="006518C9">
        <w:rPr>
          <w:rFonts w:ascii="Courier New" w:hAnsi="Courier New" w:cs="Courier New"/>
          <w:sz w:val="16"/>
          <w:szCs w:val="16"/>
          <w:lang w:val="en-US"/>
        </w:rPr>
        <w:br/>
        <w:t xml:space="preserve">   &lt;/Threshold&gt;</w:t>
      </w:r>
    </w:p>
    <w:p w:rsidR="00402014" w:rsidRPr="006518C9" w:rsidRDefault="00402014" w:rsidP="00466496">
      <w:pPr>
        <w:rPr>
          <w:lang w:val="en-US"/>
        </w:rPr>
      </w:pPr>
    </w:p>
    <w:p w:rsidR="00054A1E" w:rsidRPr="006518C9" w:rsidRDefault="00054A1E" w:rsidP="00466496">
      <w:pPr>
        <w:rPr>
          <w:lang w:val="en-US"/>
        </w:rPr>
      </w:pP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ProteinDetectionProtocol id="PDP_MascotParser_1</w:t>
      </w:r>
      <w:proofErr w:type="gramStart"/>
      <w:r w:rsidRPr="006518C9">
        <w:rPr>
          <w:rFonts w:ascii="Courier New" w:hAnsi="Courier New" w:cs="Courier New"/>
          <w:sz w:val="16"/>
          <w:szCs w:val="16"/>
          <w:lang w:val="en-US"/>
        </w:rPr>
        <w:t>"  AnalysisSoftware</w:t>
      </w:r>
      <w:proofErr w:type="gramEnd"/>
      <w:r w:rsidRPr="006518C9">
        <w:rPr>
          <w:rFonts w:ascii="Courier New" w:hAnsi="Courier New" w:cs="Courier New"/>
          <w:sz w:val="16"/>
          <w:szCs w:val="16"/>
          <w:lang w:val="en-US"/>
        </w:rPr>
        <w:t xml:space="preserve">_ref="AS_mascot_parser"&gt;  </w:t>
      </w:r>
    </w:p>
    <w:p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w:t>
      </w:r>
      <w:proofErr w:type="gramStart"/>
      <w:r w:rsidRPr="006518C9">
        <w:rPr>
          <w:rFonts w:ascii="Courier New" w:hAnsi="Courier New" w:cs="Courier New"/>
          <w:sz w:val="16"/>
          <w:szCs w:val="16"/>
          <w:lang w:val="en-US"/>
        </w:rPr>
        <w:t>:1001316</w:t>
      </w:r>
      <w:proofErr w:type="gramEnd"/>
      <w:r w:rsidRPr="006518C9">
        <w:rPr>
          <w:rFonts w:ascii="Courier New" w:hAnsi="Courier New" w:cs="Courier New"/>
          <w:sz w:val="16"/>
          <w:szCs w:val="16"/>
          <w:lang w:val="en-US"/>
        </w:rPr>
        <w:t>" name="mascot:SigThreshold" cvRef="PSI-MS" value="0.05"/&gt;</w:t>
      </w:r>
    </w:p>
    <w:p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rsidR="003A6967" w:rsidRPr="006518C9" w:rsidRDefault="003A6967" w:rsidP="00466496">
      <w:pPr>
        <w:rPr>
          <w:rFonts w:ascii="Courier New" w:hAnsi="Courier New" w:cs="Courier New"/>
          <w:sz w:val="16"/>
          <w:szCs w:val="16"/>
          <w:lang w:val="en-US"/>
        </w:rPr>
      </w:pPr>
    </w:p>
    <w:p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rsidR="003A6967" w:rsidRPr="006518C9" w:rsidRDefault="003A6967" w:rsidP="00187F44">
      <w:pPr>
        <w:jc w:val="both"/>
        <w:rPr>
          <w:lang w:val="en-US"/>
        </w:rPr>
      </w:pPr>
      <w:r w:rsidRPr="006518C9">
        <w:rPr>
          <w:lang w:val="en-US"/>
        </w:rPr>
        <w:t xml:space="preserve">The reporting of significance thresholds at the PSM and peptide level (mzIdentML 1.2) </w:t>
      </w:r>
      <w:proofErr w:type="gramStart"/>
      <w:r w:rsidRPr="006518C9">
        <w:rPr>
          <w:lang w:val="en-US"/>
        </w:rPr>
        <w:t>is explained</w:t>
      </w:r>
      <w:proofErr w:type="gramEnd"/>
      <w:r w:rsidRPr="006518C9">
        <w:rPr>
          <w:lang w:val="en-US"/>
        </w:rPr>
        <w:t xml:space="preserve"> in section 5.3.3. Reporting of threshold for modification position (also mzIdentML 1.2) </w:t>
      </w:r>
      <w:proofErr w:type="gramStart"/>
      <w:r w:rsidRPr="006518C9">
        <w:rPr>
          <w:lang w:val="en-US"/>
        </w:rPr>
        <w:t>is explained</w:t>
      </w:r>
      <w:proofErr w:type="gramEnd"/>
      <w:r w:rsidRPr="006518C9">
        <w:rPr>
          <w:lang w:val="en-US"/>
        </w:rPr>
        <w:t xml:space="preserve"> in section 5.3.4.</w:t>
      </w:r>
    </w:p>
    <w:p w:rsidR="00F02EA3" w:rsidRPr="006518C9" w:rsidRDefault="000A6662" w:rsidP="00187F44">
      <w:pPr>
        <w:jc w:val="both"/>
        <w:rPr>
          <w:lang w:val="en-US"/>
        </w:rPr>
      </w:pPr>
      <w:r w:rsidRPr="006518C9">
        <w:rPr>
          <w:lang w:val="en-US"/>
        </w:rPr>
        <w:tab/>
      </w:r>
    </w:p>
    <w:p w:rsidR="00A35AC6" w:rsidRPr="006518C9" w:rsidRDefault="007A1823" w:rsidP="00187F44">
      <w:pPr>
        <w:pStyle w:val="berschrift2"/>
        <w:jc w:val="both"/>
      </w:pPr>
      <w:bookmarkStart w:id="253" w:name="_Ref211669116"/>
      <w:bookmarkStart w:id="254"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3"/>
      <w:bookmarkEnd w:id="254"/>
    </w:p>
    <w:p w:rsidR="00DF5749" w:rsidRPr="006518C9" w:rsidRDefault="006D41B9" w:rsidP="00187F44">
      <w:pPr>
        <w:jc w:val="both"/>
        <w:rPr>
          <w:lang w:val="en-US"/>
        </w:rPr>
      </w:pPr>
      <w:proofErr w:type="gramStart"/>
      <w:r w:rsidRPr="006518C9">
        <w:rPr>
          <w:lang w:val="en-US"/>
        </w:rPr>
        <w:t>mzIdentML</w:t>
      </w:r>
      <w:proofErr w:type="gram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rsidR="00390386" w:rsidRPr="006518C9" w:rsidRDefault="00390386" w:rsidP="00187F44">
      <w:pPr>
        <w:jc w:val="both"/>
        <w:rPr>
          <w:lang w:val="en-US"/>
        </w:rPr>
      </w:pPr>
    </w:p>
    <w:p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rsidR="00943B65" w:rsidRPr="006518C9" w:rsidRDefault="00943B65" w:rsidP="00466496">
      <w:pPr>
        <w:rPr>
          <w:lang w:val="en-US"/>
        </w:rPr>
      </w:pP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48</w:t>
      </w:r>
      <w:proofErr w:type="gramEnd"/>
      <w:r w:rsidRPr="006518C9">
        <w:rPr>
          <w:rFonts w:ascii="Courier New" w:hAnsi="Courier New" w:cs="Courier New"/>
          <w:sz w:val="16"/>
          <w:szCs w:val="16"/>
          <w:lang w:val="en-US"/>
        </w:rPr>
        <w:t>" name="FASTA forma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7</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283</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w:t>
      </w:r>
      <w:proofErr w:type="gramStart"/>
      <w:r w:rsidRPr="006518C9">
        <w:rPr>
          <w:rFonts w:ascii="Courier New" w:hAnsi="Courier New" w:cs="Courier New"/>
          <w:sz w:val="16"/>
          <w:szCs w:val="16"/>
          <w:lang w:val="en-US"/>
        </w:rPr>
        <w:t>:1001195</w:t>
      </w:r>
      <w:proofErr w:type="gramEnd"/>
      <w:r w:rsidRPr="006518C9">
        <w:rPr>
          <w:rFonts w:ascii="Courier New" w:hAnsi="Courier New" w:cs="Courier New"/>
          <w:sz w:val="16"/>
          <w:szCs w:val="16"/>
          <w:lang w:val="en-US"/>
        </w:rPr>
        <w:t>"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rsidR="003225C0" w:rsidRPr="006518C9" w:rsidRDefault="003225C0" w:rsidP="00466496">
      <w:pPr>
        <w:rPr>
          <w:lang w:val="en-US"/>
        </w:rPr>
      </w:pPr>
    </w:p>
    <w:p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w:t>
      </w:r>
      <w:proofErr w:type="gramStart"/>
      <w:r w:rsidRPr="006518C9">
        <w:rPr>
          <w:rFonts w:ascii="Courier New" w:hAnsi="Courier New" w:cs="Courier New"/>
          <w:sz w:val="16"/>
          <w:szCs w:val="16"/>
          <w:lang w:val="en-US"/>
        </w:rPr>
        <w:t>:1001329</w:t>
      </w:r>
      <w:proofErr w:type="gramEnd"/>
      <w:r w:rsidRPr="006518C9">
        <w:rPr>
          <w:rFonts w:ascii="Courier New" w:hAnsi="Courier New" w:cs="Courier New"/>
          <w:sz w:val="16"/>
          <w:szCs w:val="16"/>
          <w:lang w:val="en-US"/>
        </w:rPr>
        <w:t>" name="OMSSA:pvalue" cvRef="PSI-MS"  value="0.00073351" /&gt;</w:t>
      </w:r>
    </w:p>
    <w:p w:rsidR="008D329F" w:rsidRPr="006518C9" w:rsidRDefault="008D329F" w:rsidP="00466496">
      <w:pPr>
        <w:rPr>
          <w:rFonts w:ascii="Courier New" w:hAnsi="Courier New" w:cs="Courier New"/>
          <w:sz w:val="16"/>
          <w:szCs w:val="16"/>
          <w:lang w:val="en-US"/>
        </w:rPr>
      </w:pPr>
    </w:p>
    <w:p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rsidR="008D329F" w:rsidRPr="006518C9" w:rsidRDefault="008D329F" w:rsidP="00466496">
      <w:pPr>
        <w:rPr>
          <w:rFonts w:ascii="Courier New" w:hAnsi="Courier New" w:cs="Courier New"/>
          <w:sz w:val="16"/>
          <w:szCs w:val="16"/>
          <w:lang w:val="en-US"/>
        </w:rPr>
      </w:pPr>
    </w:p>
    <w:p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rsidR="008857E9" w:rsidRPr="006518C9" w:rsidRDefault="008857E9" w:rsidP="00466496">
      <w:pPr>
        <w:rPr>
          <w:lang w:val="en-US"/>
        </w:rPr>
      </w:pPr>
    </w:p>
    <w:p w:rsidR="00A35AC6" w:rsidRPr="006518C9" w:rsidRDefault="00A35AC6" w:rsidP="00187F44">
      <w:pPr>
        <w:pStyle w:val="berschrift2"/>
        <w:jc w:val="both"/>
      </w:pPr>
      <w:bookmarkStart w:id="255" w:name="_Toc476057284"/>
      <w:r w:rsidRPr="006518C9">
        <w:t>Database Filter</w:t>
      </w:r>
      <w:bookmarkEnd w:id="255"/>
    </w:p>
    <w:p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ll animals except mice would be encoded as (NCBI</w:t>
      </w:r>
      <w:proofErr w:type="gramStart"/>
      <w:r w:rsidR="000E725A" w:rsidRPr="006518C9">
        <w:rPr>
          <w:lang w:val="en-US"/>
        </w:rPr>
        <w:t>:33208</w:t>
      </w:r>
      <w:proofErr w:type="gramEnd"/>
      <w:r w:rsidR="000E725A" w:rsidRPr="006518C9">
        <w:rPr>
          <w:lang w:val="en-US"/>
        </w:rPr>
        <w:t xml:space="preserve"> is metazoa, NCBI:10090 is </w:t>
      </w:r>
      <w:r w:rsidR="000E725A" w:rsidRPr="006518C9">
        <w:rPr>
          <w:i/>
          <w:lang w:val="en-US"/>
        </w:rPr>
        <w:t>Mus musculus</w:t>
      </w:r>
      <w:r w:rsidR="000E725A" w:rsidRPr="006518C9">
        <w:rPr>
          <w:lang w:val="en-US"/>
        </w:rPr>
        <w:t xml:space="preserve">): </w:t>
      </w:r>
    </w:p>
    <w:p w:rsidR="00B629A4" w:rsidRPr="006518C9" w:rsidRDefault="00B629A4" w:rsidP="00466496">
      <w:pPr>
        <w:rPr>
          <w:rStyle w:val="pln"/>
          <w:rFonts w:ascii="Courier New" w:hAnsi="Courier New" w:cs="Helvetica"/>
          <w:sz w:val="18"/>
          <w:lang w:val="en-US"/>
        </w:rPr>
      </w:pP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020</w:t>
      </w:r>
      <w:proofErr w:type="gramEnd"/>
      <w:r w:rsidRPr="006518C9">
        <w:rPr>
          <w:rFonts w:ascii="Courier New" w:hAnsi="Courier New" w:cs="Helvetica"/>
          <w:sz w:val="16"/>
          <w:szCs w:val="16"/>
          <w:lang w:val="en-US"/>
        </w:rPr>
        <w:t>" name="DB filter taxonomy" cvRef="PSI-MS" /&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33208"/&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w:t>
      </w:r>
      <w:proofErr w:type="gramStart"/>
      <w:r w:rsidRPr="006518C9">
        <w:rPr>
          <w:rFonts w:ascii="Courier New" w:hAnsi="Courier New" w:cs="Helvetica"/>
          <w:sz w:val="16"/>
          <w:szCs w:val="16"/>
          <w:lang w:val="en-US"/>
        </w:rPr>
        <w:t>:1001467</w:t>
      </w:r>
      <w:proofErr w:type="gramEnd"/>
      <w:r w:rsidRPr="006518C9">
        <w:rPr>
          <w:rFonts w:ascii="Courier New" w:hAnsi="Courier New" w:cs="Helvetica"/>
          <w:sz w:val="16"/>
          <w:szCs w:val="16"/>
          <w:lang w:val="en-US"/>
        </w:rPr>
        <w:t>"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rsidR="00D6253E" w:rsidRPr="006518C9" w:rsidRDefault="00D6253E" w:rsidP="00466496">
      <w:pPr>
        <w:rPr>
          <w:lang w:val="en-US"/>
        </w:rPr>
      </w:pPr>
    </w:p>
    <w:p w:rsidR="00A35AC6" w:rsidRPr="006518C9" w:rsidRDefault="00A35AC6" w:rsidP="00187F44">
      <w:pPr>
        <w:pStyle w:val="berschrift2"/>
        <w:jc w:val="both"/>
      </w:pPr>
      <w:bookmarkStart w:id="256" w:name="_Toc476057285"/>
      <w:r w:rsidRPr="006518C9">
        <w:t xml:space="preserve">Types of </w:t>
      </w:r>
      <w:r w:rsidR="00C01CAD" w:rsidRPr="006518C9">
        <w:t>parameters</w:t>
      </w:r>
      <w:r w:rsidRPr="006518C9">
        <w:t xml:space="preserve"> and </w:t>
      </w:r>
      <w:r w:rsidR="00C01CAD" w:rsidRPr="006518C9">
        <w:t>v</w:t>
      </w:r>
      <w:r w:rsidRPr="006518C9">
        <w:t>alues</w:t>
      </w:r>
      <w:bookmarkEnd w:id="256"/>
    </w:p>
    <w:p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proofErr w:type="gramStart"/>
      <w:r w:rsidR="004E4E2C" w:rsidRPr="006518C9">
        <w:rPr>
          <w:lang w:val="en-US"/>
        </w:rPr>
        <w:t>are</w:t>
      </w:r>
      <w:r w:rsidR="00E17BAB" w:rsidRPr="006518C9">
        <w:rPr>
          <w:lang w:val="en-US"/>
        </w:rPr>
        <w:t xml:space="preserve"> used</w:t>
      </w:r>
      <w:proofErr w:type="gramEnd"/>
      <w:r w:rsidR="00E17BAB" w:rsidRPr="006518C9">
        <w:rPr>
          <w:lang w:val="en-US"/>
        </w:rPr>
        <w:t xml:space="preserve"> in the schema</w:t>
      </w:r>
      <w:r w:rsidRPr="006518C9">
        <w:rPr>
          <w:lang w:val="en-US"/>
        </w:rPr>
        <w:t xml:space="preserve">: </w:t>
      </w:r>
    </w:p>
    <w:p w:rsidR="00AB5B5A" w:rsidRPr="006518C9" w:rsidRDefault="00AB5B5A" w:rsidP="00187F44">
      <w:pPr>
        <w:jc w:val="both"/>
        <w:rPr>
          <w:lang w:val="en-US"/>
        </w:rPr>
      </w:pPr>
    </w:p>
    <w:p w:rsidR="001046D1" w:rsidRPr="006518C9" w:rsidRDefault="001046D1" w:rsidP="00187F44">
      <w:pPr>
        <w:jc w:val="both"/>
        <w:rPr>
          <w:lang w:val="en-US"/>
        </w:rPr>
      </w:pPr>
      <w:proofErr w:type="gramStart"/>
      <w:r w:rsidRPr="006518C9">
        <w:rPr>
          <w:lang w:val="en-US"/>
        </w:rPr>
        <w:t>&lt;ParamListType&gt;: A list (i.e. unbounded number) of &lt;ParamGroup&gt;</w:t>
      </w:r>
      <w:r w:rsidR="008E4D71" w:rsidRPr="006518C9">
        <w:rPr>
          <w:lang w:val="en-US"/>
        </w:rPr>
        <w:t xml:space="preserve"> elements</w:t>
      </w:r>
      <w:r w:rsidRPr="006518C9">
        <w:rPr>
          <w:lang w:val="en-US"/>
        </w:rPr>
        <w:t>.</w:t>
      </w:r>
      <w:proofErr w:type="gramEnd"/>
    </w:p>
    <w:p w:rsidR="001046D1" w:rsidRPr="006518C9" w:rsidRDefault="001046D1" w:rsidP="00187F44">
      <w:pPr>
        <w:jc w:val="both"/>
        <w:rPr>
          <w:lang w:val="en-US"/>
        </w:rPr>
      </w:pPr>
      <w:proofErr w:type="gramStart"/>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roofErr w:type="gramEnd"/>
    </w:p>
    <w:p w:rsidR="00B92377" w:rsidRPr="006518C9" w:rsidRDefault="00B92377" w:rsidP="00187F44">
      <w:pPr>
        <w:jc w:val="both"/>
        <w:rPr>
          <w:lang w:val="en-US"/>
        </w:rPr>
      </w:pPr>
    </w:p>
    <w:p w:rsidR="00A35AC6" w:rsidRPr="006518C9" w:rsidRDefault="000E0A26" w:rsidP="00187F44">
      <w:pPr>
        <w:jc w:val="both"/>
        <w:rPr>
          <w:lang w:val="en-US"/>
        </w:rPr>
      </w:pPr>
      <w:proofErr w:type="gramStart"/>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w:t>
      </w:r>
      <w:proofErr w:type="gramEnd"/>
      <w:r w:rsidR="00A35AC6" w:rsidRPr="006518C9">
        <w:rPr>
          <w:lang w:val="en-US"/>
        </w:rPr>
        <w:t xml:space="preserve"> </w:t>
      </w:r>
    </w:p>
    <w:p w:rsidR="00A35AC6" w:rsidRPr="006518C9" w:rsidRDefault="000E0A26" w:rsidP="00187F44">
      <w:pPr>
        <w:jc w:val="both"/>
        <w:rPr>
          <w:lang w:val="en-US"/>
        </w:rPr>
      </w:pPr>
      <w:r w:rsidRPr="006518C9">
        <w:rPr>
          <w:lang w:val="en-US"/>
        </w:rPr>
        <w:t>&lt;</w:t>
      </w:r>
      <w:proofErr w:type="gramStart"/>
      <w:r w:rsidR="00A35AC6" w:rsidRPr="006518C9">
        <w:rPr>
          <w:lang w:val="en-US"/>
        </w:rPr>
        <w:t>cvParamType</w:t>
      </w:r>
      <w:proofErr w:type="gram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rsidR="00B92377" w:rsidRPr="006518C9" w:rsidRDefault="000E0A26" w:rsidP="00187F44">
      <w:pPr>
        <w:jc w:val="both"/>
        <w:rPr>
          <w:lang w:val="en-US"/>
        </w:rPr>
      </w:pPr>
      <w:r w:rsidRPr="006518C9">
        <w:rPr>
          <w:lang w:val="en-US"/>
        </w:rPr>
        <w:t>&lt;</w:t>
      </w:r>
      <w:proofErr w:type="gramStart"/>
      <w:r w:rsidR="00A35AC6" w:rsidRPr="006518C9">
        <w:rPr>
          <w:lang w:val="en-US"/>
        </w:rPr>
        <w:t>userParamType</w:t>
      </w:r>
      <w:proofErr w:type="gramEnd"/>
      <w:r w:rsidRPr="006518C9">
        <w:rPr>
          <w:lang w:val="en-US"/>
        </w:rPr>
        <w:t>&gt;</w:t>
      </w:r>
      <w:r w:rsidR="00A35AC6" w:rsidRPr="006518C9">
        <w:rPr>
          <w:lang w:val="en-US"/>
        </w:rPr>
        <w:t xml:space="preserve">: A single user-defined parameter. </w:t>
      </w:r>
      <w:proofErr w:type="gramStart"/>
      <w:r w:rsidR="00A35AC6" w:rsidRPr="006518C9">
        <w:rPr>
          <w:lang w:val="en-US"/>
        </w:rPr>
        <w:t xml:space="preserve">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w:t>
      </w:r>
      <w:proofErr w:type="gramEnd"/>
      <w:r w:rsidR="00B92377" w:rsidRPr="006518C9">
        <w:rPr>
          <w:lang w:val="en-US"/>
        </w:rPr>
        <w:t xml:space="preserve"> </w:t>
      </w:r>
    </w:p>
    <w:p w:rsidR="00A35AC6" w:rsidRPr="006518C9" w:rsidRDefault="00A35AC6" w:rsidP="00187F44">
      <w:pPr>
        <w:jc w:val="both"/>
        <w:rPr>
          <w:lang w:val="en-US"/>
        </w:rPr>
      </w:pPr>
    </w:p>
    <w:p w:rsidR="00F65376" w:rsidRPr="006518C9" w:rsidRDefault="001F00DF" w:rsidP="00187F44">
      <w:pPr>
        <w:pStyle w:val="berschrift2"/>
        <w:jc w:val="both"/>
      </w:pPr>
      <w:bookmarkStart w:id="257" w:name="_Toc476057286"/>
      <w:r w:rsidRPr="006518C9">
        <w:t>Reporting fragmentation ions</w:t>
      </w:r>
      <w:bookmarkEnd w:id="257"/>
    </w:p>
    <w:p w:rsidR="008E4D71" w:rsidRPr="006518C9" w:rsidRDefault="006D41B9" w:rsidP="00187F44">
      <w:pPr>
        <w:jc w:val="both"/>
        <w:rPr>
          <w:lang w:val="en-US"/>
        </w:rPr>
      </w:pPr>
      <w:proofErr w:type="gramStart"/>
      <w:r w:rsidRPr="006518C9">
        <w:rPr>
          <w:lang w:val="en-US"/>
        </w:rPr>
        <w:t>mzIdentML</w:t>
      </w:r>
      <w:proofErr w:type="gram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rsidR="008E4D71" w:rsidRPr="006518C9" w:rsidRDefault="008E4D71" w:rsidP="00187F44">
      <w:pPr>
        <w:jc w:val="both"/>
        <w:rPr>
          <w:lang w:val="en-US"/>
        </w:rPr>
      </w:pPr>
    </w:p>
    <w:p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w:t>
      </w:r>
      <w:proofErr w:type="gramStart"/>
      <w:r w:rsidR="00ED502C" w:rsidRPr="006518C9">
        <w:rPr>
          <w:lang w:val="en-US"/>
        </w:rPr>
        <w:t>be reported</w:t>
      </w:r>
      <w:proofErr w:type="gramEnd"/>
      <w:r w:rsidR="00ED502C" w:rsidRPr="006518C9">
        <w:rPr>
          <w:lang w:val="en-US"/>
        </w:rPr>
        <w:t xml:space="preserve">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rsidR="005B3447" w:rsidRPr="006518C9" w:rsidRDefault="005B3447" w:rsidP="00466496">
      <w:pPr>
        <w:rPr>
          <w:lang w:val="en-US"/>
        </w:rPr>
      </w:pP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5</w:t>
      </w:r>
      <w:proofErr w:type="gramEnd"/>
      <w:r w:rsidRPr="006518C9">
        <w:rPr>
          <w:rFonts w:ascii="Courier New" w:hAnsi="Courier New" w:cs="Courier New"/>
          <w:sz w:val="16"/>
          <w:szCs w:val="16"/>
          <w:lang w:val="en-US"/>
        </w:rPr>
        <w:t>" name="product ion m/z"/&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6</w:t>
      </w:r>
      <w:proofErr w:type="gramEnd"/>
      <w:r w:rsidRPr="006518C9">
        <w:rPr>
          <w:rFonts w:ascii="Courier New" w:hAnsi="Courier New" w:cs="Courier New"/>
          <w:sz w:val="16"/>
          <w:szCs w:val="16"/>
          <w:lang w:val="en-US"/>
        </w:rPr>
        <w:t>" name="product ion intensity"/&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7</w:t>
      </w:r>
      <w:proofErr w:type="gramEnd"/>
      <w:r w:rsidRPr="006518C9">
        <w:rPr>
          <w:rFonts w:ascii="Courier New" w:hAnsi="Courier New" w:cs="Courier New"/>
          <w:sz w:val="16"/>
          <w:szCs w:val="16"/>
          <w:lang w:val="en-US"/>
        </w:rPr>
        <w:t>" name="product ion m/z error" unitAccession="MS:1000040" unitName="m/z" unitCvRef="PSI-MS"/&gt;</w:t>
      </w:r>
    </w:p>
    <w:p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rsidR="004705C2" w:rsidRPr="006518C9" w:rsidRDefault="004705C2" w:rsidP="00466496">
      <w:pPr>
        <w:rPr>
          <w:rFonts w:ascii="Courier New" w:hAnsi="Courier New" w:cs="Courier New"/>
          <w:sz w:val="16"/>
          <w:szCs w:val="16"/>
          <w:lang w:val="en-US"/>
        </w:rPr>
      </w:pP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220</w:t>
      </w:r>
      <w:proofErr w:type="gramEnd"/>
      <w:r w:rsidRPr="006518C9">
        <w:rPr>
          <w:rFonts w:ascii="Courier New" w:hAnsi="Courier New" w:cs="Courier New"/>
          <w:sz w:val="16"/>
          <w:szCs w:val="16"/>
          <w:lang w:val="en-US"/>
        </w:rPr>
        <w:t>" name="frag: y ion"/&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rsidR="00E50B38" w:rsidRPr="006518C9" w:rsidRDefault="00E50B38" w:rsidP="00466496">
      <w:pPr>
        <w:rPr>
          <w:lang w:val="en-US"/>
        </w:rPr>
      </w:pPr>
    </w:p>
    <w:p w:rsidR="005B3447" w:rsidRPr="006518C9" w:rsidRDefault="004629C6" w:rsidP="00187F44">
      <w:pPr>
        <w:pStyle w:val="berschrift3"/>
        <w:jc w:val="both"/>
      </w:pPr>
      <w:bookmarkStart w:id="258" w:name="_Toc476057287"/>
      <w:r w:rsidRPr="006518C9">
        <w:t>In</w:t>
      </w:r>
      <w:r w:rsidR="000015E8" w:rsidRPr="006518C9">
        <w:t>ternal fragments</w:t>
      </w:r>
      <w:r w:rsidRPr="006518C9">
        <w:t xml:space="preserve"> and immonium ions</w:t>
      </w:r>
      <w:bookmarkEnd w:id="258"/>
    </w:p>
    <w:p w:rsidR="00012B36" w:rsidRPr="006518C9" w:rsidRDefault="006D41B9" w:rsidP="00187F44">
      <w:pPr>
        <w:jc w:val="both"/>
        <w:rPr>
          <w:lang w:val="en-US"/>
        </w:rPr>
      </w:pPr>
      <w:proofErr w:type="gramStart"/>
      <w:r w:rsidRPr="006518C9">
        <w:rPr>
          <w:lang w:val="en-US"/>
        </w:rPr>
        <w:t>mzIdentML</w:t>
      </w:r>
      <w:proofErr w:type="gramEnd"/>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1"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w:t>
      </w:r>
      <w:proofErr w:type="gramStart"/>
      <w:r w:rsidR="00012B36" w:rsidRPr="006518C9">
        <w:rPr>
          <w:lang w:val="en-US"/>
        </w:rPr>
        <w:t>are reported</w:t>
      </w:r>
      <w:proofErr w:type="gramEnd"/>
      <w:r w:rsidR="00012B36" w:rsidRPr="006518C9">
        <w:rPr>
          <w:lang w:val="en-US"/>
        </w:rPr>
        <w:t xml:space="preserve">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proofErr w:type="gramStart"/>
      <w:r w:rsidR="0065408F" w:rsidRPr="006518C9">
        <w:rPr>
          <w:i/>
          <w:lang w:val="en-US"/>
        </w:rPr>
        <w:t>ya8</w:t>
      </w:r>
      <w:proofErr w:type="gramEnd"/>
      <w:r w:rsidR="0065408F" w:rsidRPr="006518C9">
        <w:rPr>
          <w:i/>
          <w:lang w:val="en-US"/>
        </w:rPr>
        <w:t>-11</w:t>
      </w:r>
      <w:r w:rsidR="0065408F" w:rsidRPr="006518C9">
        <w:rPr>
          <w:lang w:val="en-US"/>
        </w:rPr>
        <w:t>.</w:t>
      </w:r>
    </w:p>
    <w:p w:rsidR="0065408F" w:rsidRPr="006518C9" w:rsidRDefault="0065408F" w:rsidP="00466496">
      <w:pPr>
        <w:rPr>
          <w:lang w:val="en-US"/>
        </w:rPr>
      </w:pP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w:t>
      </w:r>
      <w:proofErr w:type="gramStart"/>
      <w:r w:rsidRPr="006518C9">
        <w:rPr>
          <w:rFonts w:ascii="Courier New" w:hAnsi="Courier New" w:cs="Courier New"/>
          <w:sz w:val="16"/>
          <w:szCs w:val="16"/>
          <w:lang w:val="en-US"/>
        </w:rPr>
        <w:t>:1001366</w:t>
      </w:r>
      <w:proofErr w:type="gramEnd"/>
      <w:r w:rsidRPr="006518C9">
        <w:rPr>
          <w:rFonts w:ascii="Courier New" w:hAnsi="Courier New" w:cs="Courier New"/>
          <w:sz w:val="16"/>
          <w:szCs w:val="16"/>
          <w:lang w:val="en-US"/>
        </w:rPr>
        <w:t>" name="frag: internal ya ion"/&gt;</w:t>
      </w:r>
    </w:p>
    <w:p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rsidR="00D85F89" w:rsidRPr="006518C9" w:rsidRDefault="00D85F89" w:rsidP="00466496">
      <w:pPr>
        <w:rPr>
          <w:lang w:val="en-US"/>
        </w:rPr>
      </w:pPr>
    </w:p>
    <w:p w:rsidR="0065408F" w:rsidRPr="006518C9" w:rsidRDefault="0065408F" w:rsidP="00466496">
      <w:pPr>
        <w:rPr>
          <w:lang w:val="en-US"/>
        </w:rPr>
      </w:pPr>
    </w:p>
    <w:p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 xml:space="preserve">f the peptide contains the same amino acid in multiple positions that </w:t>
      </w:r>
      <w:proofErr w:type="gramStart"/>
      <w:r w:rsidRPr="006518C9">
        <w:rPr>
          <w:lang w:val="en-US"/>
        </w:rPr>
        <w:t>cannot be distinguished</w:t>
      </w:r>
      <w:proofErr w:type="gramEnd"/>
      <w:r w:rsidRPr="006518C9">
        <w:rPr>
          <w:lang w:val="en-US"/>
        </w:rPr>
        <w:t>, all positions should be given.</w:t>
      </w:r>
      <w:r w:rsidR="00727066" w:rsidRPr="006518C9">
        <w:rPr>
          <w:lang w:val="en-US"/>
        </w:rPr>
        <w:t xml:space="preserve"> Example, where immonium ions </w:t>
      </w:r>
      <w:proofErr w:type="gramStart"/>
      <w:r w:rsidR="00727066" w:rsidRPr="006518C9">
        <w:rPr>
          <w:lang w:val="en-US"/>
        </w:rPr>
        <w:t>have been found</w:t>
      </w:r>
      <w:proofErr w:type="gramEnd"/>
      <w:r w:rsidR="00727066" w:rsidRPr="006518C9">
        <w:rPr>
          <w:lang w:val="en-US"/>
        </w:rPr>
        <w:t xml:space="preserve"> </w:t>
      </w:r>
      <w:r w:rsidR="006B4E54" w:rsidRPr="006518C9">
        <w:rPr>
          <w:lang w:val="en-US"/>
        </w:rPr>
        <w:t>matching T and G in the following peptide sequence FGGEENTY (positions 2 or 3, and position 7)</w:t>
      </w:r>
      <w:r w:rsidR="00BF0959" w:rsidRPr="006518C9">
        <w:rPr>
          <w:lang w:val="en-US"/>
        </w:rPr>
        <w:t>:</w:t>
      </w:r>
    </w:p>
    <w:p w:rsidR="001F6582" w:rsidRPr="006518C9" w:rsidRDefault="001F6582" w:rsidP="00466496">
      <w:pPr>
        <w:pStyle w:val="NurText"/>
        <w:ind w:left="0"/>
        <w:rPr>
          <w:sz w:val="16"/>
          <w:szCs w:val="16"/>
        </w:rPr>
      </w:pPr>
    </w:p>
    <w:p w:rsidR="001F6582" w:rsidRPr="006518C9" w:rsidRDefault="001F6582" w:rsidP="001F6582">
      <w:pPr>
        <w:pStyle w:val="NurText"/>
        <w:ind w:left="0"/>
        <w:rPr>
          <w:sz w:val="16"/>
          <w:szCs w:val="16"/>
        </w:rPr>
      </w:pPr>
      <w:r w:rsidRPr="006518C9">
        <w:rPr>
          <w:sz w:val="16"/>
          <w:szCs w:val="16"/>
        </w:rPr>
        <w:t>&lt;IonType charge="1" index="2 3 7"&gt;</w:t>
      </w:r>
    </w:p>
    <w:p w:rsidR="001F6582" w:rsidRPr="006518C9" w:rsidRDefault="001F6582" w:rsidP="001F6582">
      <w:pPr>
        <w:pStyle w:val="NurText"/>
        <w:ind w:left="0"/>
        <w:rPr>
          <w:sz w:val="16"/>
          <w:szCs w:val="16"/>
        </w:rPr>
      </w:pPr>
      <w:r w:rsidRPr="006518C9">
        <w:rPr>
          <w:sz w:val="16"/>
          <w:szCs w:val="16"/>
        </w:rPr>
        <w:t xml:space="preserve">  &lt;FragmentArray values="288.2 286.1 387.2 371.127841 " measure_ref="m_mz"/&gt;</w:t>
      </w:r>
    </w:p>
    <w:p w:rsidR="001F6582" w:rsidRPr="006518C9" w:rsidRDefault="001F6582" w:rsidP="001F6582">
      <w:pPr>
        <w:pStyle w:val="NurText"/>
        <w:ind w:left="0"/>
        <w:rPr>
          <w:sz w:val="16"/>
          <w:szCs w:val="16"/>
        </w:rPr>
      </w:pPr>
      <w:r w:rsidRPr="006518C9">
        <w:rPr>
          <w:sz w:val="16"/>
          <w:szCs w:val="16"/>
        </w:rPr>
        <w:t xml:space="preserve">  &lt;FragmentArray values="2137 83 656 1663" measure_ref="m_intensity"/&gt;</w:t>
      </w:r>
    </w:p>
    <w:p w:rsidR="001F6582" w:rsidRPr="006518C9" w:rsidRDefault="001F6582" w:rsidP="001F6582">
      <w:pPr>
        <w:pStyle w:val="NurText"/>
        <w:ind w:left="0"/>
        <w:rPr>
          <w:sz w:val="16"/>
          <w:szCs w:val="16"/>
        </w:rPr>
      </w:pPr>
      <w:r w:rsidRPr="006518C9">
        <w:rPr>
          <w:sz w:val="16"/>
          <w:szCs w:val="16"/>
        </w:rPr>
        <w:t xml:space="preserve">  &lt;FragmentArray values="0.0260 -0.1125 -0.0602 -0.1011" measure_ref="m_error"/&gt;</w:t>
      </w:r>
    </w:p>
    <w:p w:rsidR="001F6582" w:rsidRPr="006518C9" w:rsidRDefault="001F6582" w:rsidP="001F6582">
      <w:pPr>
        <w:pStyle w:val="NurText"/>
        <w:ind w:left="0"/>
        <w:rPr>
          <w:sz w:val="16"/>
          <w:szCs w:val="16"/>
        </w:rPr>
      </w:pPr>
      <w:r w:rsidRPr="006518C9">
        <w:rPr>
          <w:sz w:val="16"/>
          <w:szCs w:val="16"/>
        </w:rPr>
        <w:t xml:space="preserve">  &lt;cvParam cvRef="PSI-MS" accession="MS</w:t>
      </w:r>
      <w:proofErr w:type="gramStart"/>
      <w:r w:rsidRPr="006518C9">
        <w:rPr>
          <w:sz w:val="16"/>
          <w:szCs w:val="16"/>
        </w:rPr>
        <w:t>:1001239</w:t>
      </w:r>
      <w:proofErr w:type="gramEnd"/>
      <w:r w:rsidRPr="006518C9">
        <w:rPr>
          <w:sz w:val="16"/>
          <w:szCs w:val="16"/>
        </w:rPr>
        <w:t>" name="frag: immonium ion"/&gt;</w:t>
      </w:r>
    </w:p>
    <w:p w:rsidR="001F6582" w:rsidRPr="006518C9" w:rsidRDefault="001F6582" w:rsidP="001F6582">
      <w:pPr>
        <w:pStyle w:val="NurText"/>
        <w:ind w:left="0"/>
        <w:rPr>
          <w:sz w:val="16"/>
          <w:szCs w:val="16"/>
        </w:rPr>
      </w:pPr>
      <w:r w:rsidRPr="006518C9">
        <w:rPr>
          <w:sz w:val="16"/>
          <w:szCs w:val="16"/>
        </w:rPr>
        <w:t>&lt;/IonType&gt;</w:t>
      </w:r>
    </w:p>
    <w:p w:rsidR="00187F44" w:rsidRPr="006518C9" w:rsidRDefault="00187F44" w:rsidP="00466496">
      <w:pPr>
        <w:pStyle w:val="NurText"/>
        <w:ind w:left="0"/>
        <w:rPr>
          <w:sz w:val="16"/>
          <w:szCs w:val="16"/>
        </w:rPr>
      </w:pPr>
    </w:p>
    <w:p w:rsidR="00187F44" w:rsidRPr="006518C9" w:rsidRDefault="00187F44" w:rsidP="00466496">
      <w:pPr>
        <w:pStyle w:val="NurText"/>
        <w:ind w:left="0"/>
        <w:rPr>
          <w:sz w:val="16"/>
          <w:szCs w:val="16"/>
        </w:rPr>
      </w:pPr>
    </w:p>
    <w:p w:rsidR="00187F44" w:rsidRPr="006518C9" w:rsidRDefault="00187F44" w:rsidP="00187F44">
      <w:pPr>
        <w:pStyle w:val="berschrift3"/>
      </w:pPr>
      <w:bookmarkStart w:id="259" w:name="_Toc476057288"/>
      <w:r w:rsidRPr="006518C9">
        <w:t>Encoding Neutral loss fragment ions</w:t>
      </w:r>
      <w:bookmarkEnd w:id="259"/>
    </w:p>
    <w:p w:rsidR="00187F44" w:rsidRPr="006518C9" w:rsidRDefault="00187F44" w:rsidP="00187F44">
      <w:pPr>
        <w:pStyle w:val="nobreak"/>
        <w:rPr>
          <w:lang w:val="en-US" w:eastAsia="en-US"/>
        </w:rPr>
      </w:pPr>
    </w:p>
    <w:p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w:t>
      </w:r>
      <w:proofErr w:type="gramStart"/>
      <w:r w:rsidRPr="006518C9">
        <w:rPr>
          <w:lang w:val="en-US" w:eastAsia="en-US"/>
        </w:rPr>
        <w:t>are now allowed</w:t>
      </w:r>
      <w:proofErr w:type="gramEnd"/>
      <w:r w:rsidRPr="006518C9">
        <w:rPr>
          <w:lang w:val="en-US" w:eastAsia="en-US"/>
        </w:rPr>
        <w:t xml:space="preserve"> in version 1.2.0 to describe both the ion type and the type of neutral loss, as follows:</w:t>
      </w:r>
    </w:p>
    <w:p w:rsidR="00187F44" w:rsidRPr="006518C9" w:rsidRDefault="00187F44" w:rsidP="00466496">
      <w:pPr>
        <w:pStyle w:val="NurText"/>
        <w:ind w:left="0"/>
        <w:rPr>
          <w:sz w:val="16"/>
          <w:szCs w:val="16"/>
        </w:rPr>
      </w:pPr>
    </w:p>
    <w:p w:rsidR="00187F44" w:rsidRPr="006518C9" w:rsidRDefault="00187F44" w:rsidP="00187F44">
      <w:pPr>
        <w:pStyle w:val="NurText"/>
        <w:ind w:left="0"/>
        <w:rPr>
          <w:sz w:val="16"/>
          <w:szCs w:val="16"/>
        </w:rPr>
      </w:pPr>
      <w:r w:rsidRPr="006518C9">
        <w:rPr>
          <w:sz w:val="16"/>
          <w:szCs w:val="16"/>
        </w:rPr>
        <w:t>&lt;IonType charge="2" index="3"&gt;</w:t>
      </w:r>
    </w:p>
    <w:p w:rsidR="00187F44" w:rsidRPr="006518C9" w:rsidRDefault="00187F44" w:rsidP="00187F44">
      <w:pPr>
        <w:pStyle w:val="NurText"/>
        <w:ind w:left="0"/>
        <w:rPr>
          <w:sz w:val="16"/>
          <w:szCs w:val="16"/>
        </w:rPr>
      </w:pPr>
      <w:r w:rsidRPr="006518C9">
        <w:rPr>
          <w:sz w:val="16"/>
          <w:szCs w:val="16"/>
        </w:rPr>
        <w:tab/>
        <w:t>&lt;FragmentArray measure_ref="Measure_MZ" values="165.0899353"/&gt;</w:t>
      </w:r>
    </w:p>
    <w:p w:rsidR="00187F44" w:rsidRPr="006518C9" w:rsidRDefault="00187F44" w:rsidP="00187F44">
      <w:pPr>
        <w:pStyle w:val="NurText"/>
        <w:ind w:left="0"/>
        <w:rPr>
          <w:sz w:val="16"/>
          <w:szCs w:val="16"/>
        </w:rPr>
      </w:pPr>
      <w:r w:rsidRPr="006518C9">
        <w:rPr>
          <w:sz w:val="16"/>
          <w:szCs w:val="16"/>
        </w:rPr>
        <w:tab/>
        <w:t>&lt;FragmentArray measure_ref="Measure_Int" values="2058.2841796875"/&gt;</w:t>
      </w:r>
    </w:p>
    <w:p w:rsidR="00187F44" w:rsidRPr="006518C9" w:rsidRDefault="00187F44" w:rsidP="00187F44">
      <w:pPr>
        <w:pStyle w:val="NurText"/>
        <w:ind w:left="0"/>
        <w:rPr>
          <w:sz w:val="16"/>
          <w:szCs w:val="16"/>
        </w:rPr>
      </w:pPr>
      <w:r w:rsidRPr="006518C9">
        <w:rPr>
          <w:sz w:val="16"/>
          <w:szCs w:val="16"/>
        </w:rPr>
        <w:tab/>
        <w:t>&lt;FragmentArray measure_ref="Measure_Error" values="0.007899949187986977"/&gt;</w:t>
      </w:r>
    </w:p>
    <w:p w:rsidR="00187F44" w:rsidRPr="006518C9" w:rsidRDefault="00187F44" w:rsidP="00187F44">
      <w:pPr>
        <w:pStyle w:val="NurText"/>
        <w:ind w:left="0"/>
        <w:rPr>
          <w:sz w:val="16"/>
          <w:szCs w:val="16"/>
        </w:rPr>
      </w:pPr>
      <w:r w:rsidRPr="006518C9">
        <w:rPr>
          <w:sz w:val="16"/>
          <w:szCs w:val="16"/>
        </w:rPr>
        <w:tab/>
        <w:t>&lt;cvParam cvRef="PSI-MS" accession="MS</w:t>
      </w:r>
      <w:proofErr w:type="gramStart"/>
      <w:r w:rsidRPr="006518C9">
        <w:rPr>
          <w:sz w:val="16"/>
          <w:szCs w:val="16"/>
        </w:rPr>
        <w:t>:1001220</w:t>
      </w:r>
      <w:proofErr w:type="gramEnd"/>
      <w:r w:rsidRPr="006518C9">
        <w:rPr>
          <w:sz w:val="16"/>
          <w:szCs w:val="16"/>
        </w:rPr>
        <w:t>" name="frag: y ion"/&gt;</w:t>
      </w:r>
    </w:p>
    <w:p w:rsidR="00187F44" w:rsidRPr="006518C9" w:rsidRDefault="00187F44" w:rsidP="00187F44">
      <w:pPr>
        <w:pStyle w:val="NurText"/>
        <w:ind w:left="0"/>
        <w:rPr>
          <w:sz w:val="16"/>
          <w:szCs w:val="16"/>
        </w:rPr>
      </w:pPr>
      <w:r w:rsidRPr="006518C9">
        <w:rPr>
          <w:sz w:val="16"/>
          <w:szCs w:val="16"/>
        </w:rPr>
        <w:tab/>
        <w:t>&lt;cvParam cvRef="PSI-MS" accession="MS</w:t>
      </w:r>
      <w:proofErr w:type="gramStart"/>
      <w:r w:rsidRPr="006518C9">
        <w:rPr>
          <w:sz w:val="16"/>
          <w:szCs w:val="16"/>
        </w:rPr>
        <w:t>:1000336</w:t>
      </w:r>
      <w:proofErr w:type="gramEnd"/>
      <w:r w:rsidRPr="006518C9">
        <w:rPr>
          <w:sz w:val="16"/>
          <w:szCs w:val="16"/>
        </w:rPr>
        <w:t>" name="neutral loss" value="H3N"/&gt;</w:t>
      </w:r>
    </w:p>
    <w:p w:rsidR="00187F44" w:rsidRPr="006518C9" w:rsidRDefault="00187F44" w:rsidP="00187F44">
      <w:pPr>
        <w:pStyle w:val="NurText"/>
        <w:ind w:left="0"/>
        <w:rPr>
          <w:sz w:val="16"/>
          <w:szCs w:val="16"/>
        </w:rPr>
      </w:pPr>
      <w:r w:rsidRPr="006518C9">
        <w:rPr>
          <w:sz w:val="16"/>
          <w:szCs w:val="16"/>
        </w:rPr>
        <w:t>&lt;/IonType&gt;</w:t>
      </w:r>
    </w:p>
    <w:p w:rsidR="00187F44" w:rsidRPr="006518C9" w:rsidRDefault="00187F44" w:rsidP="00466496">
      <w:pPr>
        <w:pStyle w:val="NurText"/>
        <w:ind w:left="0"/>
        <w:rPr>
          <w:sz w:val="16"/>
          <w:szCs w:val="16"/>
        </w:rPr>
      </w:pPr>
    </w:p>
    <w:p w:rsidR="00187F44" w:rsidRPr="006518C9" w:rsidRDefault="00187F44" w:rsidP="00466496">
      <w:pPr>
        <w:pStyle w:val="NurText"/>
        <w:ind w:left="0"/>
        <w:rPr>
          <w:sz w:val="16"/>
          <w:szCs w:val="16"/>
        </w:rPr>
      </w:pPr>
    </w:p>
    <w:p w:rsidR="008B6BE0" w:rsidRPr="006518C9" w:rsidRDefault="008438DA" w:rsidP="00187F44">
      <w:pPr>
        <w:pStyle w:val="berschrift2"/>
        <w:jc w:val="both"/>
      </w:pPr>
      <w:bookmarkStart w:id="260" w:name="_Toc476057289"/>
      <w:r w:rsidRPr="006518C9">
        <w:t>Enzyme definition</w:t>
      </w:r>
      <w:bookmarkEnd w:id="260"/>
    </w:p>
    <w:p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w:t>
      </w:r>
      <w:proofErr w:type="gramStart"/>
      <w:r w:rsidR="00AB2301" w:rsidRPr="006518C9">
        <w:rPr>
          <w:lang w:val="en-US"/>
        </w:rPr>
        <w:t>should be encoded</w:t>
      </w:r>
      <w:proofErr w:type="gramEnd"/>
      <w:r w:rsidR="00AB2301" w:rsidRPr="006518C9">
        <w:rPr>
          <w:lang w:val="en-US"/>
        </w:rPr>
        <w:t xml:space="preserve"> following the notation of Perl Compatible Regular Expressions (PCRE regex, </w:t>
      </w:r>
      <w:hyperlink r:id="rId452"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MS</w:t>
      </w:r>
      <w:proofErr w:type="gramStart"/>
      <w:r w:rsidR="00FC6C95" w:rsidRPr="006518C9">
        <w:rPr>
          <w:lang w:val="en-US"/>
        </w:rPr>
        <w:t>:1001091</w:t>
      </w:r>
      <w:proofErr w:type="gramEnd"/>
      <w:r w:rsidR="00FC6C95" w:rsidRPr="006518C9">
        <w:rPr>
          <w:lang w:val="en-US"/>
        </w:rPr>
        <w:t xml:space="preserve">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proofErr w:type="gramStart"/>
      <w:r w:rsidR="0093736F" w:rsidRPr="006518C9">
        <w:rPr>
          <w:lang w:val="en-US"/>
        </w:rPr>
        <w:t>SHOULD be provided</w:t>
      </w:r>
      <w:proofErr w:type="gramEnd"/>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rsidR="001048BC" w:rsidRPr="006518C9" w:rsidRDefault="001048BC" w:rsidP="00F60D70">
      <w:pPr>
        <w:pStyle w:val="nobreak"/>
        <w:jc w:val="both"/>
        <w:rPr>
          <w:lang w:val="en-US"/>
        </w:rPr>
      </w:pPr>
    </w:p>
    <w:p w:rsidR="00B4502A" w:rsidRPr="006518C9" w:rsidRDefault="003949C2" w:rsidP="00F60D70">
      <w:pPr>
        <w:pStyle w:val="nobreak"/>
        <w:jc w:val="both"/>
        <w:rPr>
          <w:lang w:val="en-US"/>
        </w:rPr>
      </w:pPr>
      <w:r w:rsidRPr="006518C9">
        <w:rPr>
          <w:lang w:val="en-US"/>
        </w:rPr>
        <w:t xml:space="preserve">The following guidelines </w:t>
      </w:r>
      <w:proofErr w:type="gramStart"/>
      <w:r w:rsidRPr="006518C9">
        <w:rPr>
          <w:lang w:val="en-US"/>
        </w:rPr>
        <w:t>SHOULD be followed</w:t>
      </w:r>
      <w:proofErr w:type="gramEnd"/>
      <w:r w:rsidRPr="006518C9">
        <w:rPr>
          <w:lang w:val="en-US"/>
        </w:rPr>
        <w:t xml:space="preserve">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rsidR="00552978" w:rsidRPr="006518C9" w:rsidRDefault="00552978" w:rsidP="00F60D70">
      <w:pPr>
        <w:pStyle w:val="nobreak"/>
        <w:jc w:val="both"/>
        <w:rPr>
          <w:rFonts w:ascii="Courier New" w:hAnsi="Courier New" w:cs="Courier New"/>
          <w:lang w:val="en-US"/>
        </w:rPr>
      </w:pPr>
    </w:p>
    <w:p w:rsidR="006A342F" w:rsidRPr="006518C9" w:rsidRDefault="00C57F28" w:rsidP="00F60D70">
      <w:pPr>
        <w:pStyle w:val="nobreak"/>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p w:rsidR="00552978" w:rsidRPr="006518C9" w:rsidRDefault="00552978" w:rsidP="00F60D70">
      <w:pPr>
        <w:pStyle w:val="nobreak"/>
        <w:jc w:val="both"/>
        <w:rPr>
          <w:lang w:val="en-US"/>
        </w:rPr>
      </w:pPr>
    </w:p>
    <w:p w:rsidR="002E1544" w:rsidRPr="006518C9" w:rsidRDefault="001048BC" w:rsidP="00F60D70">
      <w:pPr>
        <w:pStyle w:val="nobreak"/>
        <w:jc w:val="both"/>
        <w:rPr>
          <w:lang w:val="en-US"/>
        </w:rPr>
      </w:pPr>
      <w:proofErr w:type="gramStart"/>
      <w:r w:rsidRPr="006518C9">
        <w:rPr>
          <w:lang w:val="en-US"/>
        </w:rPr>
        <w:t>The ?</w:t>
      </w:r>
      <w:proofErr w:type="gramEnd"/>
      <w:r w:rsidRPr="006518C9">
        <w:rPr>
          <w:lang w:val="en-US"/>
        </w:rPr>
        <w:t>&lt;= is a "zero-width positive look-behind assertion", and [] means one of this character set. So, this rule is to look behind for a K or R</w:t>
      </w:r>
      <w:proofErr w:type="gramStart"/>
      <w:r w:rsidR="006A342F" w:rsidRPr="006518C9">
        <w:rPr>
          <w:lang w:val="en-US"/>
        </w:rPr>
        <w:t xml:space="preserve">. </w:t>
      </w:r>
      <w:r w:rsidRPr="006518C9">
        <w:rPr>
          <w:lang w:val="en-US"/>
        </w:rPr>
        <w:t>?!</w:t>
      </w:r>
      <w:proofErr w:type="gramEnd"/>
      <w:r w:rsidRPr="006518C9">
        <w:rPr>
          <w:lang w:val="en-US"/>
        </w:rPr>
        <w:t xml:space="preserve"> </w:t>
      </w:r>
      <w:proofErr w:type="gramStart"/>
      <w:r w:rsidRPr="006518C9">
        <w:rPr>
          <w:lang w:val="en-US"/>
        </w:rPr>
        <w:t>is</w:t>
      </w:r>
      <w:proofErr w:type="gramEnd"/>
      <w:r w:rsidRPr="006518C9">
        <w:rPr>
          <w:lang w:val="en-US"/>
        </w:rPr>
        <w:t xml:space="preserve"> a zero-width positive look-ahead assertion, and ?!P means any character that is not P.</w:t>
      </w:r>
      <w:r w:rsidR="008607A4" w:rsidRPr="006518C9">
        <w:rPr>
          <w:lang w:val="en-US"/>
        </w:rPr>
        <w:t xml:space="preserve"> </w:t>
      </w:r>
      <w:r w:rsidR="002E1544" w:rsidRPr="006518C9">
        <w:rPr>
          <w:lang w:val="en-US"/>
        </w:rPr>
        <w:t>An example of an “N-term” enzyme is Asp-</w:t>
      </w:r>
      <w:proofErr w:type="gramStart"/>
      <w:r w:rsidR="002E1544" w:rsidRPr="006518C9">
        <w:rPr>
          <w:lang w:val="en-US"/>
        </w:rPr>
        <w:t>N which</w:t>
      </w:r>
      <w:proofErr w:type="gramEnd"/>
      <w:r w:rsidR="002E1544" w:rsidRPr="006518C9">
        <w:rPr>
          <w:lang w:val="en-US"/>
        </w:rPr>
        <w:t xml:space="preserve"> cleaves before D or B. This </w:t>
      </w:r>
      <w:proofErr w:type="gramStart"/>
      <w:r w:rsidR="002E1544" w:rsidRPr="006518C9">
        <w:rPr>
          <w:lang w:val="en-US"/>
        </w:rPr>
        <w:t>can be described</w:t>
      </w:r>
      <w:proofErr w:type="gramEnd"/>
      <w:r w:rsidR="002E1544" w:rsidRPr="006518C9">
        <w:rPr>
          <w:lang w:val="en-US"/>
        </w:rPr>
        <w:t xml:space="preserve"> using the PCRE:</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p w:rsidR="002E1544" w:rsidRPr="006518C9" w:rsidRDefault="002E1544" w:rsidP="00F60D70">
      <w:pPr>
        <w:jc w:val="both"/>
        <w:rPr>
          <w:lang w:val="en-US"/>
        </w:rPr>
      </w:pPr>
      <w:proofErr w:type="gramStart"/>
      <w:r w:rsidRPr="006518C9">
        <w:rPr>
          <w:lang w:val="en-US"/>
        </w:rPr>
        <w:lastRenderedPageBreak/>
        <w:t>The ?</w:t>
      </w:r>
      <w:proofErr w:type="gramEnd"/>
      <w:r w:rsidRPr="006518C9">
        <w:rPr>
          <w:lang w:val="en-US"/>
        </w:rPr>
        <w:t>= is a “zero-width positive look-ahead assertion.”</w:t>
      </w:r>
    </w:p>
    <w:p w:rsidR="002E1544" w:rsidRPr="006518C9" w:rsidRDefault="002E1544" w:rsidP="00F60D70">
      <w:pPr>
        <w:jc w:val="both"/>
        <w:rPr>
          <w:lang w:val="en-US"/>
        </w:rPr>
      </w:pPr>
    </w:p>
    <w:p w:rsidR="002E1544" w:rsidRPr="006518C9" w:rsidRDefault="002E1544" w:rsidP="00F60D70">
      <w:pPr>
        <w:jc w:val="both"/>
        <w:rPr>
          <w:lang w:val="en-US"/>
        </w:rPr>
      </w:pPr>
      <w:r w:rsidRPr="006518C9">
        <w:rPr>
          <w:lang w:val="en-US"/>
        </w:rPr>
        <w:t xml:space="preserve">A simple </w:t>
      </w:r>
      <w:proofErr w:type="gramStart"/>
      <w:r w:rsidRPr="006518C9">
        <w:rPr>
          <w:lang w:val="en-US"/>
        </w:rPr>
        <w:t>3 line</w:t>
      </w:r>
      <w:proofErr w:type="gramEnd"/>
      <w:r w:rsidRPr="006518C9">
        <w:rPr>
          <w:lang w:val="en-US"/>
        </w:rPr>
        <w:t xml:space="preserve"> perl program can be written to test a regular expression:</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w:t>
      </w:r>
      <w:proofErr w:type="gramStart"/>
      <w:r w:rsidRPr="006518C9">
        <w:rPr>
          <w:rFonts w:ascii="Courier New" w:hAnsi="Courier New" w:cs="Courier New"/>
          <w:lang w:val="en-US"/>
        </w:rPr>
        <w:t>split(</w:t>
      </w:r>
      <w:proofErr w:type="gramEnd"/>
      <w:r w:rsidRPr="006518C9">
        <w:rPr>
          <w:rFonts w:ascii="Courier New" w:hAnsi="Courier New" w:cs="Courier New"/>
          <w:lang w:val="en-US"/>
        </w:rPr>
        <w:t>/(?&lt;=[KR])( ?!P)/, $protein);</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print</w:t>
      </w:r>
      <w:proofErr w:type="gramEnd"/>
      <w:r w:rsidRPr="006518C9">
        <w:rPr>
          <w:rFonts w:ascii="Courier New" w:hAnsi="Courier New" w:cs="Courier New"/>
          <w:lang w:val="en-US"/>
        </w:rPr>
        <w:t xml:space="preserve"> join "\n", @peptides;</w:t>
      </w:r>
    </w:p>
    <w:p w:rsidR="002E1544" w:rsidRPr="006518C9" w:rsidRDefault="002E1544" w:rsidP="00F60D70">
      <w:pPr>
        <w:jc w:val="both"/>
        <w:rPr>
          <w:lang w:val="en-US"/>
        </w:rPr>
      </w:pPr>
    </w:p>
    <w:p w:rsidR="002E1544" w:rsidRPr="006518C9" w:rsidRDefault="002E1544" w:rsidP="00F60D70">
      <w:pPr>
        <w:jc w:val="both"/>
        <w:rPr>
          <w:lang w:val="en-US"/>
        </w:rPr>
      </w:pPr>
      <w:r w:rsidRPr="006518C9">
        <w:rPr>
          <w:lang w:val="en-US"/>
        </w:rPr>
        <w:t>The program returns:</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rsidTr="00447E4C">
        <w:tc>
          <w:tcPr>
            <w:tcW w:w="1951" w:type="dxa"/>
          </w:tcPr>
          <w:p w:rsidR="003039C2" w:rsidRPr="006518C9" w:rsidRDefault="003039C2" w:rsidP="00F60D70">
            <w:pPr>
              <w:jc w:val="both"/>
              <w:rPr>
                <w:b/>
                <w:lang w:val="en-US"/>
              </w:rPr>
            </w:pPr>
            <w:r w:rsidRPr="006518C9">
              <w:rPr>
                <w:b/>
                <w:lang w:val="en-US"/>
              </w:rPr>
              <w:t>Enzyme Name</w:t>
            </w:r>
          </w:p>
        </w:tc>
        <w:tc>
          <w:tcPr>
            <w:tcW w:w="2552" w:type="dxa"/>
          </w:tcPr>
          <w:p w:rsidR="003039C2" w:rsidRPr="006518C9" w:rsidRDefault="003039C2" w:rsidP="00F60D70">
            <w:pPr>
              <w:jc w:val="both"/>
              <w:rPr>
                <w:b/>
                <w:lang w:val="en-US"/>
              </w:rPr>
            </w:pPr>
            <w:r w:rsidRPr="006518C9">
              <w:rPr>
                <w:b/>
                <w:lang w:val="en-US"/>
              </w:rPr>
              <w:t>Regular expression</w:t>
            </w:r>
          </w:p>
        </w:tc>
      </w:tr>
      <w:tr w:rsidR="003039C2" w:rsidRPr="006518C9" w:rsidTr="00447E4C">
        <w:tc>
          <w:tcPr>
            <w:tcW w:w="1951" w:type="dxa"/>
          </w:tcPr>
          <w:p w:rsidR="003039C2" w:rsidRPr="006518C9" w:rsidRDefault="003039C2" w:rsidP="00F60D70">
            <w:pPr>
              <w:jc w:val="both"/>
              <w:rPr>
                <w:lang w:val="en-US"/>
              </w:rPr>
            </w:pPr>
            <w:r w:rsidRPr="006518C9">
              <w:rPr>
                <w:lang w:val="en-US"/>
              </w:rPr>
              <w:t>Trypsi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rsidTr="00447E4C">
        <w:tc>
          <w:tcPr>
            <w:tcW w:w="1951" w:type="dxa"/>
          </w:tcPr>
          <w:p w:rsidR="003039C2" w:rsidRPr="006518C9" w:rsidRDefault="003039C2" w:rsidP="00F60D70">
            <w:pPr>
              <w:jc w:val="both"/>
              <w:rPr>
                <w:lang w:val="en-US"/>
              </w:rPr>
            </w:pPr>
            <w:r w:rsidRPr="006518C9">
              <w:rPr>
                <w:lang w:val="en-US"/>
              </w:rPr>
              <w:t>Arg-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rsidTr="00447E4C">
        <w:tc>
          <w:tcPr>
            <w:tcW w:w="1951" w:type="dxa"/>
          </w:tcPr>
          <w:p w:rsidR="003039C2" w:rsidRPr="006518C9" w:rsidRDefault="003039C2" w:rsidP="00F60D70">
            <w:pPr>
              <w:jc w:val="both"/>
              <w:rPr>
                <w:lang w:val="en-US"/>
              </w:rPr>
            </w:pPr>
            <w:r w:rsidRPr="006518C9">
              <w:rPr>
                <w:lang w:val="en-US"/>
              </w:rPr>
              <w:t>Asp-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rsidTr="00447E4C">
        <w:tc>
          <w:tcPr>
            <w:tcW w:w="1951" w:type="dxa"/>
          </w:tcPr>
          <w:p w:rsidR="003039C2" w:rsidRPr="006518C9" w:rsidRDefault="003039C2" w:rsidP="00F60D70">
            <w:pPr>
              <w:jc w:val="both"/>
              <w:rPr>
                <w:lang w:val="en-US"/>
              </w:rPr>
            </w:pPr>
            <w:r w:rsidRPr="006518C9">
              <w:rPr>
                <w:lang w:val="en-US"/>
              </w:rPr>
              <w:t>Asp-N_ambi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rsidTr="00447E4C">
        <w:tc>
          <w:tcPr>
            <w:tcW w:w="1951" w:type="dxa"/>
          </w:tcPr>
          <w:p w:rsidR="003039C2" w:rsidRPr="006518C9" w:rsidRDefault="003039C2" w:rsidP="00F60D70">
            <w:pPr>
              <w:jc w:val="both"/>
              <w:rPr>
                <w:lang w:val="en-US"/>
              </w:rPr>
            </w:pPr>
            <w:r w:rsidRPr="006518C9">
              <w:rPr>
                <w:lang w:val="en-US"/>
              </w:rPr>
              <w:t>Chymotrypsin</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rsidTr="00447E4C">
        <w:tc>
          <w:tcPr>
            <w:tcW w:w="1951" w:type="dxa"/>
          </w:tcPr>
          <w:p w:rsidR="003039C2" w:rsidRPr="006518C9" w:rsidRDefault="003039C2" w:rsidP="00F60D70">
            <w:pPr>
              <w:jc w:val="both"/>
              <w:rPr>
                <w:lang w:val="en-US"/>
              </w:rPr>
            </w:pPr>
            <w:r w:rsidRPr="006518C9">
              <w:rPr>
                <w:lang w:val="en-US"/>
              </w:rPr>
              <w:t>CNBr</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rsidTr="00447E4C">
        <w:tc>
          <w:tcPr>
            <w:tcW w:w="1951" w:type="dxa"/>
          </w:tcPr>
          <w:p w:rsidR="003039C2" w:rsidRPr="006518C9" w:rsidRDefault="003039C2" w:rsidP="00F60D70">
            <w:pPr>
              <w:jc w:val="both"/>
              <w:rPr>
                <w:lang w:val="en-US"/>
              </w:rPr>
            </w:pPr>
            <w:r w:rsidRPr="006518C9">
              <w:rPr>
                <w:lang w:val="en-US"/>
              </w:rPr>
              <w:t>Formic_acid</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rsidTr="00447E4C">
        <w:tc>
          <w:tcPr>
            <w:tcW w:w="1951" w:type="dxa"/>
          </w:tcPr>
          <w:p w:rsidR="003039C2" w:rsidRPr="006518C9" w:rsidRDefault="003039C2" w:rsidP="00F60D70">
            <w:pPr>
              <w:jc w:val="both"/>
              <w:rPr>
                <w:lang w:val="en-US"/>
              </w:rPr>
            </w:pPr>
            <w:r w:rsidRPr="006518C9">
              <w:rPr>
                <w:lang w:val="en-US"/>
              </w:rPr>
              <w:t>Lys-C</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rsidTr="00447E4C">
        <w:tc>
          <w:tcPr>
            <w:tcW w:w="1951" w:type="dxa"/>
          </w:tcPr>
          <w:p w:rsidR="003039C2" w:rsidRPr="006518C9" w:rsidRDefault="003039C2" w:rsidP="00F60D70">
            <w:pPr>
              <w:jc w:val="both"/>
              <w:rPr>
                <w:lang w:val="en-US"/>
              </w:rPr>
            </w:pPr>
            <w:r w:rsidRPr="006518C9">
              <w:rPr>
                <w:lang w:val="en-US"/>
              </w:rPr>
              <w:t>Lys-C/P</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rsidTr="00447E4C">
        <w:tc>
          <w:tcPr>
            <w:tcW w:w="1951" w:type="dxa"/>
          </w:tcPr>
          <w:p w:rsidR="003039C2" w:rsidRPr="006518C9" w:rsidRDefault="003039C2" w:rsidP="00F60D70">
            <w:pPr>
              <w:jc w:val="both"/>
              <w:rPr>
                <w:lang w:val="en-US"/>
              </w:rPr>
            </w:pPr>
            <w:r w:rsidRPr="006518C9">
              <w:rPr>
                <w:lang w:val="en-US"/>
              </w:rPr>
              <w:t>PepsinA</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rsidTr="00447E4C">
        <w:tc>
          <w:tcPr>
            <w:tcW w:w="1951" w:type="dxa"/>
          </w:tcPr>
          <w:p w:rsidR="003039C2" w:rsidRPr="006518C9" w:rsidRDefault="003039C2" w:rsidP="00F60D70">
            <w:pPr>
              <w:jc w:val="both"/>
              <w:rPr>
                <w:lang w:val="en-US"/>
              </w:rPr>
            </w:pPr>
            <w:r w:rsidRPr="006518C9">
              <w:rPr>
                <w:lang w:val="en-US"/>
              </w:rPr>
              <w:t>TrypChymo</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rsidTr="00447E4C">
        <w:tc>
          <w:tcPr>
            <w:tcW w:w="1951" w:type="dxa"/>
          </w:tcPr>
          <w:p w:rsidR="003039C2" w:rsidRPr="006518C9" w:rsidRDefault="003039C2" w:rsidP="00F60D70">
            <w:pPr>
              <w:jc w:val="both"/>
              <w:rPr>
                <w:lang w:val="en-US"/>
              </w:rPr>
            </w:pPr>
            <w:r w:rsidRPr="006518C9">
              <w:rPr>
                <w:lang w:val="en-US"/>
              </w:rPr>
              <w:t>Trypsin/P</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rsidTr="00447E4C">
        <w:tc>
          <w:tcPr>
            <w:tcW w:w="1951" w:type="dxa"/>
          </w:tcPr>
          <w:p w:rsidR="003039C2" w:rsidRPr="006518C9" w:rsidRDefault="003039C2" w:rsidP="00F60D70">
            <w:pPr>
              <w:jc w:val="both"/>
              <w:rPr>
                <w:lang w:val="en-US"/>
              </w:rPr>
            </w:pPr>
            <w:r w:rsidRPr="006518C9">
              <w:rPr>
                <w:lang w:val="en-US"/>
              </w:rPr>
              <w:t>V8-DE</w:t>
            </w:r>
          </w:p>
        </w:tc>
        <w:tc>
          <w:tcPr>
            <w:tcW w:w="2552" w:type="dxa"/>
          </w:tcPr>
          <w:p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rsidTr="00447E4C">
        <w:tc>
          <w:tcPr>
            <w:tcW w:w="1951" w:type="dxa"/>
          </w:tcPr>
          <w:p w:rsidR="003039C2" w:rsidRPr="006518C9" w:rsidRDefault="003039C2" w:rsidP="00F60D70">
            <w:pPr>
              <w:jc w:val="both"/>
              <w:rPr>
                <w:lang w:val="en-US"/>
              </w:rPr>
            </w:pPr>
            <w:r w:rsidRPr="006518C9">
              <w:rPr>
                <w:lang w:val="en-US"/>
              </w:rPr>
              <w:t>V8-E</w:t>
            </w:r>
          </w:p>
        </w:tc>
        <w:tc>
          <w:tcPr>
            <w:tcW w:w="2552" w:type="dxa"/>
          </w:tcPr>
          <w:p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rsidTr="00447E4C">
        <w:tc>
          <w:tcPr>
            <w:tcW w:w="1951" w:type="dxa"/>
          </w:tcPr>
          <w:p w:rsidR="00735E36" w:rsidRPr="006518C9" w:rsidRDefault="00735E36" w:rsidP="00F60D70">
            <w:pPr>
              <w:jc w:val="both"/>
              <w:rPr>
                <w:lang w:val="en-US"/>
              </w:rPr>
            </w:pPr>
            <w:r w:rsidRPr="006518C9">
              <w:rPr>
                <w:lang w:val="en-US"/>
              </w:rPr>
              <w:t>Leukocyte elast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rsidTr="00447E4C">
        <w:tc>
          <w:tcPr>
            <w:tcW w:w="1951" w:type="dxa"/>
          </w:tcPr>
          <w:p w:rsidR="00735E36" w:rsidRPr="006518C9" w:rsidRDefault="00735E36" w:rsidP="00F60D70">
            <w:pPr>
              <w:jc w:val="both"/>
              <w:rPr>
                <w:lang w:val="en-US"/>
              </w:rPr>
            </w:pPr>
            <w:r w:rsidRPr="006518C9">
              <w:rPr>
                <w:lang w:val="en-US"/>
              </w:rPr>
              <w:t>Proline endopeptid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rsidTr="00447E4C">
        <w:tc>
          <w:tcPr>
            <w:tcW w:w="1951" w:type="dxa"/>
          </w:tcPr>
          <w:p w:rsidR="00735E36" w:rsidRPr="006518C9" w:rsidRDefault="00735E36" w:rsidP="00F60D70">
            <w:pPr>
              <w:jc w:val="both"/>
              <w:rPr>
                <w:lang w:val="en-US"/>
              </w:rPr>
            </w:pPr>
            <w:r w:rsidRPr="006518C9">
              <w:rPr>
                <w:lang w:val="en-US"/>
              </w:rPr>
              <w:t>Glutamyl endopeptidas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rsidTr="00447E4C">
        <w:tc>
          <w:tcPr>
            <w:tcW w:w="1951" w:type="dxa"/>
          </w:tcPr>
          <w:p w:rsidR="00735E36" w:rsidRPr="006518C9" w:rsidRDefault="00735E36" w:rsidP="00F60D70">
            <w:pPr>
              <w:jc w:val="both"/>
              <w:rPr>
                <w:lang w:val="en-US"/>
              </w:rPr>
            </w:pPr>
            <w:r w:rsidRPr="006518C9">
              <w:rPr>
                <w:lang w:val="en-US"/>
              </w:rPr>
              <w:t>2-iodobenzoate</w:t>
            </w:r>
          </w:p>
        </w:tc>
        <w:tc>
          <w:tcPr>
            <w:tcW w:w="2552" w:type="dxa"/>
          </w:tcPr>
          <w:p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rsidR="008438DA" w:rsidRPr="006518C9" w:rsidRDefault="003039C2" w:rsidP="00F60D70">
      <w:pPr>
        <w:pStyle w:val="Beschriftung"/>
        <w:jc w:val="both"/>
        <w:rPr>
          <w:b w:val="0"/>
          <w:lang w:val="en-US"/>
        </w:rPr>
      </w:pPr>
      <w:bookmarkStart w:id="261" w:name="_Ref215304396"/>
      <w:proofErr w:type="gramStart"/>
      <w:r w:rsidRPr="006518C9">
        <w:rPr>
          <w:lang w:val="en-US"/>
        </w:rPr>
        <w:t xml:space="preserve">Table </w:t>
      </w:r>
      <w:bookmarkEnd w:id="261"/>
      <w:r w:rsidR="0036463B" w:rsidRPr="006518C9">
        <w:rPr>
          <w:lang w:val="en-US"/>
        </w:rPr>
        <w:t>6</w:t>
      </w:r>
      <w:r w:rsidR="00655131" w:rsidRPr="006518C9">
        <w:rPr>
          <w:lang w:val="en-US"/>
        </w:rPr>
        <w:t>.</w:t>
      </w:r>
      <w:proofErr w:type="gramEnd"/>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rsidR="00805A43" w:rsidRPr="006518C9" w:rsidRDefault="00805A43" w:rsidP="00F60D70">
      <w:pPr>
        <w:jc w:val="both"/>
        <w:rPr>
          <w:highlight w:val="yellow"/>
          <w:lang w:val="en-US"/>
        </w:rPr>
      </w:pPr>
    </w:p>
    <w:p w:rsidR="00805A43" w:rsidRPr="006518C9" w:rsidRDefault="00805A43" w:rsidP="00F60D70">
      <w:pPr>
        <w:pStyle w:val="berschrift2"/>
        <w:jc w:val="both"/>
      </w:pPr>
      <w:bookmarkStart w:id="262" w:name="_Toc476057290"/>
      <w:r w:rsidRPr="006518C9">
        <w:t>Unknown modifications</w:t>
      </w:r>
      <w:bookmarkEnd w:id="262"/>
    </w:p>
    <w:p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w:t>
      </w:r>
      <w:proofErr w:type="gramStart"/>
      <w:r w:rsidRPr="006518C9">
        <w:rPr>
          <w:lang w:val="en-US"/>
        </w:rPr>
        <w:t>are reported</w:t>
      </w:r>
      <w:proofErr w:type="gramEnd"/>
      <w:r w:rsidRPr="006518C9">
        <w:rPr>
          <w:lang w:val="en-US"/>
        </w:rPr>
        <w:t xml:space="preserve">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t>
      </w:r>
      <w:proofErr w:type="gramStart"/>
      <w:r w:rsidRPr="006518C9">
        <w:rPr>
          <w:lang w:val="en-US"/>
        </w:rPr>
        <w:t>were allowed</w:t>
      </w:r>
      <w:proofErr w:type="gramEnd"/>
      <w:r w:rsidRPr="006518C9">
        <w:rPr>
          <w:lang w:val="en-US"/>
        </w:rPr>
        <w:t xml:space="preserve">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w:t>
      </w:r>
      <w:proofErr w:type="gramStart"/>
      <w:r w:rsidR="00273678" w:rsidRPr="006518C9">
        <w:rPr>
          <w:lang w:val="en-US"/>
        </w:rPr>
        <w:t>:1001460</w:t>
      </w:r>
      <w:proofErr w:type="gramEnd"/>
      <w:r w:rsidR="00273678" w:rsidRPr="006518C9">
        <w:rPr>
          <w:lang w:val="en-US"/>
        </w:rPr>
        <w:t>)</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rsidR="00D60965" w:rsidRPr="006518C9" w:rsidRDefault="00D60965" w:rsidP="00F60D70">
      <w:pPr>
        <w:jc w:val="both"/>
        <w:rPr>
          <w:lang w:val="en-US"/>
        </w:rPr>
      </w:pPr>
    </w:p>
    <w:p w:rsidR="00805A43" w:rsidRPr="006518C9" w:rsidRDefault="00805A43" w:rsidP="00F60D70">
      <w:pPr>
        <w:jc w:val="both"/>
        <w:rPr>
          <w:highlight w:val="yellow"/>
          <w:lang w:val="en-US"/>
        </w:rPr>
      </w:pPr>
    </w:p>
    <w:p w:rsidR="008B6BE0" w:rsidRPr="006518C9" w:rsidRDefault="008B6BE0" w:rsidP="00F60D70">
      <w:pPr>
        <w:pStyle w:val="berschrift1"/>
        <w:jc w:val="both"/>
      </w:pPr>
      <w:bookmarkStart w:id="263" w:name="_Ref170622236"/>
      <w:bookmarkStart w:id="264" w:name="_Toc170636047"/>
      <w:bookmarkStart w:id="265" w:name="_Toc476057291"/>
      <w:bookmarkStart w:id="266" w:name="_Toc111817895"/>
      <w:bookmarkStart w:id="267" w:name="_Toc118017570"/>
      <w:r w:rsidRPr="006518C9">
        <w:t>Conclusions</w:t>
      </w:r>
      <w:bookmarkEnd w:id="263"/>
      <w:bookmarkEnd w:id="264"/>
      <w:bookmarkEnd w:id="265"/>
    </w:p>
    <w:p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w:t>
      </w:r>
      <w:proofErr w:type="gramStart"/>
      <w:r w:rsidRPr="006518C9">
        <w:rPr>
          <w:lang w:val="en-US"/>
        </w:rPr>
        <w:t>PSI document process standardization process</w:t>
      </w:r>
      <w:proofErr w:type="gramEnd"/>
      <w:r w:rsidRPr="006518C9">
        <w:rPr>
          <w:lang w:val="en-US"/>
        </w:rPr>
        <w:t>, which will result in a standard officially sanctioned by PSI.</w:t>
      </w:r>
    </w:p>
    <w:p w:rsidR="006B02A5" w:rsidRPr="006518C9" w:rsidRDefault="006B02A5" w:rsidP="00F60D70">
      <w:pPr>
        <w:jc w:val="both"/>
        <w:rPr>
          <w:highlight w:val="yellow"/>
          <w:lang w:val="en-US"/>
        </w:rPr>
      </w:pPr>
    </w:p>
    <w:p w:rsidR="00BA2856" w:rsidRPr="006518C9" w:rsidRDefault="006B02A5" w:rsidP="00F60D70">
      <w:pPr>
        <w:pStyle w:val="berschrift1"/>
        <w:jc w:val="both"/>
      </w:pPr>
      <w:bookmarkStart w:id="268" w:name="_Toc476057292"/>
      <w:r w:rsidRPr="006518C9">
        <w:lastRenderedPageBreak/>
        <w:t>Authors</w:t>
      </w:r>
      <w:r w:rsidR="005B103B" w:rsidRPr="006518C9">
        <w:t xml:space="preserve"> and Contributors</w:t>
      </w:r>
      <w:bookmarkEnd w:id="268"/>
    </w:p>
    <w:bookmarkEnd w:id="266"/>
    <w:bookmarkEnd w:id="267"/>
    <w:p w:rsidR="00D81DE0" w:rsidRPr="006518C9" w:rsidRDefault="00D81DE0" w:rsidP="00F60D70">
      <w:pPr>
        <w:jc w:val="both"/>
        <w:rPr>
          <w:lang w:val="en-US"/>
        </w:rPr>
      </w:pPr>
    </w:p>
    <w:p w:rsidR="00D01283" w:rsidRPr="006518C9" w:rsidRDefault="00D01283" w:rsidP="00F60D70">
      <w:pPr>
        <w:jc w:val="both"/>
        <w:rPr>
          <w:lang w:val="en-US"/>
        </w:rPr>
      </w:pPr>
      <w:r w:rsidRPr="006518C9">
        <w:rPr>
          <w:lang w:val="en-US"/>
        </w:rPr>
        <w:t>Authors of this specification:</w:t>
      </w:r>
    </w:p>
    <w:p w:rsidR="001F7ECD" w:rsidRPr="006518C9" w:rsidRDefault="001F7ECD" w:rsidP="00F60D70">
      <w:pPr>
        <w:jc w:val="both"/>
        <w:rPr>
          <w:lang w:val="en-US"/>
        </w:rPr>
      </w:pPr>
      <w:r w:rsidRPr="006518C9">
        <w:rPr>
          <w:lang w:val="en-US"/>
        </w:rPr>
        <w:t xml:space="preserve">Juan Antonio Vizcaíno, European Bioinformatics Institute </w:t>
      </w:r>
    </w:p>
    <w:p w:rsidR="001F7ECD" w:rsidRPr="002971BD" w:rsidRDefault="001F7ECD" w:rsidP="00F60D70">
      <w:pPr>
        <w:jc w:val="both"/>
        <w:rPr>
          <w:lang w:val="de-DE"/>
        </w:rPr>
      </w:pPr>
      <w:r w:rsidRPr="002971BD">
        <w:rPr>
          <w:lang w:val="de-DE"/>
        </w:rPr>
        <w:t xml:space="preserve">Gerhard Mayer, Medizinisches Proteom-Center, Ruhr-Universität Bochum </w:t>
      </w:r>
    </w:p>
    <w:p w:rsidR="001F7ECD" w:rsidRPr="002971BD" w:rsidRDefault="001F7ECD" w:rsidP="00F60D70">
      <w:pPr>
        <w:jc w:val="both"/>
        <w:rPr>
          <w:lang w:val="de-DE"/>
        </w:rPr>
      </w:pPr>
      <w:r w:rsidRPr="002971BD">
        <w:rPr>
          <w:lang w:val="de-DE"/>
        </w:rPr>
        <w:t>Martin Eisenacher, Medizinisches Proteom-Center, Ruhr-Universität Bochum</w:t>
      </w:r>
    </w:p>
    <w:p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rsidR="001F7ECD" w:rsidRDefault="001F7ECD" w:rsidP="00F60D70">
      <w:pPr>
        <w:jc w:val="both"/>
        <w:rPr>
          <w:lang w:val="en-US"/>
        </w:rPr>
      </w:pPr>
      <w:r w:rsidRPr="006518C9">
        <w:rPr>
          <w:lang w:val="en-US"/>
        </w:rPr>
        <w:t>Terry Farrah, Institute for Systems Biology</w:t>
      </w:r>
    </w:p>
    <w:p w:rsidR="006518C9" w:rsidRPr="006518C9" w:rsidRDefault="006518C9" w:rsidP="00F60D70">
      <w:pPr>
        <w:jc w:val="both"/>
        <w:rPr>
          <w:lang w:val="en-US"/>
        </w:rPr>
      </w:pPr>
      <w:r>
        <w:rPr>
          <w:lang w:val="en-US"/>
        </w:rPr>
        <w:t xml:space="preserve">Eric Deutsch, </w:t>
      </w:r>
      <w:r w:rsidRPr="006518C9">
        <w:rPr>
          <w:lang w:val="en-US"/>
        </w:rPr>
        <w:t>Institute for Systems Biology</w:t>
      </w:r>
    </w:p>
    <w:p w:rsidR="001F7ECD" w:rsidRPr="006518C9" w:rsidRDefault="001F7ECD" w:rsidP="00F60D70">
      <w:pPr>
        <w:jc w:val="both"/>
        <w:rPr>
          <w:lang w:val="en-US"/>
        </w:rPr>
      </w:pPr>
      <w:r w:rsidRPr="006518C9">
        <w:rPr>
          <w:lang w:val="en-US"/>
        </w:rPr>
        <w:t>Andrew R Jones, University of Liverpool</w:t>
      </w:r>
    </w:p>
    <w:p w:rsidR="00D81DE0" w:rsidRPr="006518C9" w:rsidRDefault="00D81DE0" w:rsidP="001F7ECD">
      <w:pPr>
        <w:rPr>
          <w:lang w:val="en-US"/>
        </w:rPr>
      </w:pPr>
    </w:p>
    <w:p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3" w:history="1">
        <w:r w:rsidR="00D81DE0" w:rsidRPr="006518C9">
          <w:rPr>
            <w:rStyle w:val="Hyperlink"/>
            <w:lang w:val="en-US"/>
          </w:rPr>
          <w:t>andrew.jones@liv.ac.uk</w:t>
        </w:r>
      </w:hyperlink>
    </w:p>
    <w:p w:rsidR="00D81DE0" w:rsidRPr="006518C9" w:rsidRDefault="00D81DE0" w:rsidP="00466496">
      <w:pPr>
        <w:rPr>
          <w:lang w:val="en-US"/>
        </w:rPr>
      </w:pPr>
    </w:p>
    <w:p w:rsidR="00D01283" w:rsidRPr="006518C9" w:rsidRDefault="00D01283" w:rsidP="00466496">
      <w:pPr>
        <w:rPr>
          <w:lang w:val="en-US"/>
        </w:rPr>
      </w:pPr>
    </w:p>
    <w:p w:rsidR="00060CAA" w:rsidRPr="006518C9" w:rsidRDefault="00060CAA" w:rsidP="00466496">
      <w:pPr>
        <w:rPr>
          <w:lang w:val="en-US"/>
        </w:rPr>
      </w:pPr>
    </w:p>
    <w:p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rsidR="00FF6617" w:rsidRPr="006518C9" w:rsidRDefault="00FF6617" w:rsidP="00466496">
      <w:pPr>
        <w:numPr>
          <w:ilvl w:val="0"/>
          <w:numId w:val="17"/>
        </w:numPr>
        <w:rPr>
          <w:lang w:val="en-US"/>
        </w:rPr>
      </w:pPr>
      <w:r w:rsidRPr="006518C9">
        <w:rPr>
          <w:lang w:val="en-US"/>
        </w:rPr>
        <w:t>Zsuzsanna Bencsath-Makkai, Biomedical Engineering, McGill University</w:t>
      </w:r>
    </w:p>
    <w:p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rsidR="00E6728C" w:rsidRPr="006518C9" w:rsidRDefault="00E6728C" w:rsidP="00466496">
      <w:pPr>
        <w:numPr>
          <w:ilvl w:val="0"/>
          <w:numId w:val="17"/>
        </w:numPr>
        <w:rPr>
          <w:lang w:val="en-US"/>
        </w:rPr>
      </w:pPr>
      <w:r w:rsidRPr="006518C9">
        <w:rPr>
          <w:lang w:val="en-US"/>
        </w:rPr>
        <w:t>Lennart Martens, European Bioinformatics Institute</w:t>
      </w:r>
    </w:p>
    <w:p w:rsidR="00E6728C" w:rsidRPr="006518C9" w:rsidRDefault="003434D9" w:rsidP="00466496">
      <w:pPr>
        <w:numPr>
          <w:ilvl w:val="0"/>
          <w:numId w:val="17"/>
        </w:numPr>
        <w:rPr>
          <w:lang w:val="en-US"/>
        </w:rPr>
      </w:pPr>
      <w:r w:rsidRPr="006518C9">
        <w:rPr>
          <w:lang w:val="en-US"/>
        </w:rPr>
        <w:t>Henning Hermjakob, European Bioinformatics Institute</w:t>
      </w:r>
    </w:p>
    <w:p w:rsidR="008B3521" w:rsidRPr="006518C9" w:rsidRDefault="008B3521" w:rsidP="00466496">
      <w:pPr>
        <w:numPr>
          <w:ilvl w:val="0"/>
          <w:numId w:val="17"/>
        </w:numPr>
        <w:rPr>
          <w:lang w:val="en-US"/>
        </w:rPr>
      </w:pPr>
      <w:r w:rsidRPr="006518C9">
        <w:rPr>
          <w:lang w:val="en-US"/>
        </w:rPr>
        <w:t>Luisa Montecchi, European Bioinformatics Institute</w:t>
      </w:r>
    </w:p>
    <w:p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rsidR="00D81DE0" w:rsidRPr="002971BD" w:rsidRDefault="00F91C5A" w:rsidP="00466496">
      <w:pPr>
        <w:pStyle w:val="NurText"/>
        <w:numPr>
          <w:ilvl w:val="0"/>
          <w:numId w:val="17"/>
        </w:numPr>
        <w:rPr>
          <w:rFonts w:ascii="Arial" w:hAnsi="Arial" w:cs="Arial"/>
          <w:lang w:val="de-DE"/>
        </w:rPr>
      </w:pPr>
      <w:r w:rsidRPr="002971BD">
        <w:rPr>
          <w:rFonts w:ascii="Arial" w:hAnsi="Arial" w:cs="Arial"/>
          <w:lang w:val="de-DE"/>
        </w:rPr>
        <w:t>Marc Sturm, Eberhard Karls University, Tübingen</w:t>
      </w:r>
    </w:p>
    <w:p w:rsidR="00AF0D40" w:rsidRPr="006518C9" w:rsidRDefault="00AF0D40" w:rsidP="00466496">
      <w:pPr>
        <w:numPr>
          <w:ilvl w:val="0"/>
          <w:numId w:val="17"/>
        </w:numPr>
        <w:rPr>
          <w:lang w:val="en-US"/>
        </w:rPr>
      </w:pPr>
      <w:r w:rsidRPr="006518C9">
        <w:rPr>
          <w:lang w:val="en-US"/>
        </w:rPr>
        <w:t>Jim Shofstahl, Thermo Fisher</w:t>
      </w:r>
    </w:p>
    <w:p w:rsidR="00AF0D40" w:rsidRPr="006518C9" w:rsidRDefault="00AF0D40" w:rsidP="00466496">
      <w:pPr>
        <w:numPr>
          <w:ilvl w:val="0"/>
          <w:numId w:val="17"/>
        </w:numPr>
        <w:rPr>
          <w:lang w:val="en-US"/>
        </w:rPr>
      </w:pPr>
      <w:r w:rsidRPr="006518C9">
        <w:rPr>
          <w:lang w:val="en-US"/>
        </w:rPr>
        <w:t>David Horn, Agilent</w:t>
      </w:r>
    </w:p>
    <w:p w:rsidR="00AF0D40" w:rsidRPr="006518C9" w:rsidRDefault="00AF0D40" w:rsidP="00466496">
      <w:pPr>
        <w:numPr>
          <w:ilvl w:val="0"/>
          <w:numId w:val="17"/>
        </w:numPr>
        <w:rPr>
          <w:lang w:val="en-US"/>
        </w:rPr>
      </w:pPr>
      <w:r w:rsidRPr="006518C9">
        <w:rPr>
          <w:lang w:val="en-US"/>
        </w:rPr>
        <w:t>Jimmy Eng, Fred Hutchinson Cancer Research</w:t>
      </w:r>
    </w:p>
    <w:p w:rsidR="00AF0D40" w:rsidRPr="006518C9" w:rsidRDefault="00AF0D40" w:rsidP="00466496">
      <w:pPr>
        <w:numPr>
          <w:ilvl w:val="0"/>
          <w:numId w:val="17"/>
        </w:numPr>
        <w:rPr>
          <w:lang w:val="en-US"/>
        </w:rPr>
      </w:pPr>
      <w:r w:rsidRPr="006518C9">
        <w:rPr>
          <w:lang w:val="en-US"/>
        </w:rPr>
        <w:t>Brian Searle, Proteome Software</w:t>
      </w:r>
    </w:p>
    <w:p w:rsidR="00AF0D40" w:rsidRPr="006518C9" w:rsidRDefault="00AF0D40" w:rsidP="00466496">
      <w:pPr>
        <w:numPr>
          <w:ilvl w:val="0"/>
          <w:numId w:val="17"/>
        </w:numPr>
        <w:rPr>
          <w:lang w:val="en-US"/>
        </w:rPr>
      </w:pPr>
      <w:r w:rsidRPr="006518C9">
        <w:rPr>
          <w:lang w:val="en-US"/>
        </w:rPr>
        <w:t xml:space="preserve">Phillip Young, Waters </w:t>
      </w:r>
    </w:p>
    <w:p w:rsidR="00491A6E" w:rsidRPr="002971BD" w:rsidRDefault="00491A6E" w:rsidP="00466496">
      <w:pPr>
        <w:numPr>
          <w:ilvl w:val="0"/>
          <w:numId w:val="17"/>
        </w:numPr>
        <w:rPr>
          <w:lang w:val="de-DE"/>
        </w:rPr>
      </w:pPr>
      <w:r w:rsidRPr="002971BD">
        <w:rPr>
          <w:lang w:val="de-DE"/>
        </w:rPr>
        <w:t>Michael Kohl, Medizinisches Proteom-Center, Ruhr-Universität Bochum, Germany</w:t>
      </w:r>
    </w:p>
    <w:p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rsidR="00A550D8" w:rsidRPr="002971BD" w:rsidRDefault="00A550D8" w:rsidP="00466496">
      <w:pPr>
        <w:numPr>
          <w:ilvl w:val="0"/>
          <w:numId w:val="17"/>
        </w:numPr>
        <w:rPr>
          <w:lang w:val="de-DE"/>
        </w:rPr>
      </w:pPr>
      <w:r w:rsidRPr="002971BD">
        <w:rPr>
          <w:lang w:val="de-DE"/>
        </w:rPr>
        <w:t>Julian Uszkoreit, Medizinisches Proteom-Center, Ruhr-Universität Bochum, Germany</w:t>
      </w:r>
    </w:p>
    <w:p w:rsidR="00A550D8" w:rsidRPr="002971BD" w:rsidRDefault="00A550D8" w:rsidP="00466496">
      <w:pPr>
        <w:numPr>
          <w:ilvl w:val="0"/>
          <w:numId w:val="17"/>
        </w:numPr>
        <w:rPr>
          <w:lang w:val="de-DE"/>
        </w:rPr>
      </w:pPr>
      <w:r w:rsidRPr="002971BD">
        <w:rPr>
          <w:lang w:val="de-DE"/>
        </w:rPr>
        <w:t xml:space="preserve">Oliver Kohlbacher, </w:t>
      </w:r>
      <w:r w:rsidRPr="002971BD">
        <w:rPr>
          <w:rFonts w:cs="Arial"/>
          <w:lang w:val="de-DE"/>
        </w:rPr>
        <w:t>Eberhard Karls University, Tübingen</w:t>
      </w:r>
    </w:p>
    <w:p w:rsidR="00762CCD" w:rsidRPr="002971BD" w:rsidRDefault="00762CCD" w:rsidP="00466496">
      <w:pPr>
        <w:numPr>
          <w:ilvl w:val="0"/>
          <w:numId w:val="17"/>
        </w:numPr>
        <w:rPr>
          <w:lang w:val="de-DE"/>
        </w:rPr>
      </w:pPr>
      <w:r w:rsidRPr="002971BD">
        <w:rPr>
          <w:lang w:val="de-DE"/>
        </w:rPr>
        <w:t xml:space="preserve">Mathias Walzer, </w:t>
      </w:r>
      <w:r w:rsidRPr="002971BD">
        <w:rPr>
          <w:rFonts w:cs="Arial"/>
          <w:lang w:val="de-DE"/>
        </w:rPr>
        <w:t>Eberhard Karls University, Tübingen</w:t>
      </w:r>
    </w:p>
    <w:p w:rsidR="00790870" w:rsidRPr="006518C9" w:rsidRDefault="00790870" w:rsidP="00466496">
      <w:pPr>
        <w:numPr>
          <w:ilvl w:val="0"/>
          <w:numId w:val="17"/>
        </w:numPr>
        <w:rPr>
          <w:lang w:val="en-US"/>
        </w:rPr>
      </w:pPr>
      <w:r w:rsidRPr="006518C9">
        <w:rPr>
          <w:lang w:val="en-US"/>
        </w:rPr>
        <w:t>David Ovelleiro, European Bioinformatics Institute</w:t>
      </w:r>
    </w:p>
    <w:p w:rsidR="00A550D8" w:rsidRPr="006518C9" w:rsidRDefault="00A550D8" w:rsidP="00466496">
      <w:pPr>
        <w:numPr>
          <w:ilvl w:val="0"/>
          <w:numId w:val="17"/>
        </w:numPr>
        <w:rPr>
          <w:lang w:val="en-US"/>
        </w:rPr>
      </w:pPr>
      <w:r w:rsidRPr="006518C9">
        <w:rPr>
          <w:lang w:val="en-US"/>
        </w:rPr>
        <w:t>Alberto Medina, ProteoRed Consortium, Spain</w:t>
      </w:r>
    </w:p>
    <w:p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rsidR="00790870" w:rsidRPr="006518C9" w:rsidRDefault="00790870" w:rsidP="00466496">
      <w:pPr>
        <w:numPr>
          <w:ilvl w:val="0"/>
          <w:numId w:val="17"/>
        </w:numPr>
        <w:rPr>
          <w:lang w:val="en-US"/>
        </w:rPr>
      </w:pPr>
      <w:r w:rsidRPr="006518C9">
        <w:rPr>
          <w:lang w:val="en-US"/>
        </w:rPr>
        <w:t>Laurent Gatto, University of Cambridge</w:t>
      </w:r>
    </w:p>
    <w:p w:rsidR="00F55DCC" w:rsidRPr="006518C9" w:rsidRDefault="00F55DCC" w:rsidP="00466496">
      <w:pPr>
        <w:numPr>
          <w:ilvl w:val="0"/>
          <w:numId w:val="17"/>
        </w:numPr>
        <w:rPr>
          <w:lang w:val="en-US"/>
        </w:rPr>
      </w:pPr>
      <w:r w:rsidRPr="006518C9">
        <w:rPr>
          <w:lang w:val="en-US"/>
        </w:rPr>
        <w:t>Simon Perkins, University of Liverpool</w:t>
      </w:r>
    </w:p>
    <w:p w:rsidR="00F55DCC" w:rsidRPr="006518C9" w:rsidRDefault="00F55DCC" w:rsidP="00466496">
      <w:pPr>
        <w:numPr>
          <w:ilvl w:val="0"/>
          <w:numId w:val="17"/>
        </w:numPr>
        <w:rPr>
          <w:lang w:val="en-US"/>
        </w:rPr>
      </w:pPr>
      <w:r w:rsidRPr="006518C9">
        <w:rPr>
          <w:lang w:val="en-US"/>
        </w:rPr>
        <w:t>Harald Barsnes, University of Bergen</w:t>
      </w:r>
    </w:p>
    <w:p w:rsidR="00F55DCC" w:rsidRPr="006518C9" w:rsidRDefault="00F55DCC" w:rsidP="00466496">
      <w:pPr>
        <w:numPr>
          <w:ilvl w:val="0"/>
          <w:numId w:val="17"/>
        </w:numPr>
        <w:rPr>
          <w:lang w:val="en-US"/>
        </w:rPr>
      </w:pPr>
      <w:r w:rsidRPr="006518C9">
        <w:rPr>
          <w:lang w:val="en-US"/>
        </w:rPr>
        <w:t>Marc Vaudel, University of Bergen</w:t>
      </w:r>
    </w:p>
    <w:p w:rsidR="00F55DCC" w:rsidRPr="006518C9" w:rsidRDefault="00F55DCC" w:rsidP="00466496">
      <w:pPr>
        <w:numPr>
          <w:ilvl w:val="0"/>
          <w:numId w:val="17"/>
        </w:numPr>
        <w:rPr>
          <w:lang w:val="en-US"/>
        </w:rPr>
      </w:pPr>
      <w:r w:rsidRPr="006518C9">
        <w:rPr>
          <w:lang w:val="en-US"/>
        </w:rPr>
        <w:t>Yasset Perez-Riverol, European Bioinformatics Institute</w:t>
      </w:r>
    </w:p>
    <w:p w:rsidR="00F55DCC" w:rsidRPr="006518C9" w:rsidRDefault="00F55DCC" w:rsidP="00466496">
      <w:pPr>
        <w:numPr>
          <w:ilvl w:val="0"/>
          <w:numId w:val="17"/>
        </w:numPr>
        <w:rPr>
          <w:lang w:val="en-US"/>
        </w:rPr>
      </w:pPr>
      <w:r w:rsidRPr="006518C9">
        <w:rPr>
          <w:lang w:val="en-US"/>
        </w:rPr>
        <w:t>Tobias Ternent, European Bioinformatics Institute</w:t>
      </w:r>
    </w:p>
    <w:p w:rsidR="00F55DCC" w:rsidRPr="006518C9" w:rsidRDefault="007C10B6" w:rsidP="00466496">
      <w:pPr>
        <w:numPr>
          <w:ilvl w:val="0"/>
          <w:numId w:val="17"/>
        </w:numPr>
        <w:rPr>
          <w:lang w:val="en-US"/>
        </w:rPr>
      </w:pPr>
      <w:r w:rsidRPr="006518C9">
        <w:rPr>
          <w:lang w:val="en-US"/>
        </w:rPr>
        <w:t>Lutz Fischer, University of Edinburgh</w:t>
      </w:r>
    </w:p>
    <w:p w:rsidR="007C10B6" w:rsidRPr="006518C9" w:rsidRDefault="007C10B6" w:rsidP="00466496">
      <w:pPr>
        <w:numPr>
          <w:ilvl w:val="0"/>
          <w:numId w:val="17"/>
        </w:numPr>
        <w:rPr>
          <w:lang w:val="en-US"/>
        </w:rPr>
      </w:pPr>
      <w:r w:rsidRPr="006518C9">
        <w:rPr>
          <w:lang w:val="en-US"/>
        </w:rPr>
        <w:t>Juri Rappsilber, University of Edinburgh</w:t>
      </w:r>
    </w:p>
    <w:p w:rsidR="007C10B6" w:rsidRPr="006518C9" w:rsidRDefault="007C10B6" w:rsidP="00466496">
      <w:pPr>
        <w:numPr>
          <w:ilvl w:val="0"/>
          <w:numId w:val="17"/>
        </w:numPr>
        <w:rPr>
          <w:lang w:val="en-US"/>
        </w:rPr>
      </w:pPr>
      <w:r w:rsidRPr="006518C9">
        <w:rPr>
          <w:lang w:val="en-US"/>
        </w:rPr>
        <w:t>Eugen Netz, Max Planck Institute for Developmental Biology, Tübingen</w:t>
      </w:r>
    </w:p>
    <w:p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rsidR="007C10B6" w:rsidRPr="006518C9" w:rsidRDefault="007C10B6" w:rsidP="00466496">
      <w:pPr>
        <w:numPr>
          <w:ilvl w:val="0"/>
          <w:numId w:val="17"/>
        </w:numPr>
        <w:rPr>
          <w:lang w:val="en-US"/>
        </w:rPr>
      </w:pPr>
      <w:r w:rsidRPr="006518C9">
        <w:rPr>
          <w:lang w:val="en-US"/>
        </w:rPr>
        <w:t>Fawaz Ghali, University of Liverpool</w:t>
      </w:r>
    </w:p>
    <w:p w:rsidR="00180A75" w:rsidRPr="002971BD" w:rsidRDefault="00180A75" w:rsidP="00466496">
      <w:pPr>
        <w:numPr>
          <w:ilvl w:val="0"/>
          <w:numId w:val="17"/>
        </w:numPr>
        <w:rPr>
          <w:lang w:val="de-DE"/>
        </w:rPr>
      </w:pPr>
      <w:r w:rsidRPr="002971BD">
        <w:rPr>
          <w:lang w:val="de-DE"/>
        </w:rPr>
        <w:t xml:space="preserve">Timo Sachsenberg, </w:t>
      </w:r>
      <w:r w:rsidRPr="002971BD">
        <w:rPr>
          <w:rFonts w:cs="Arial"/>
          <w:lang w:val="de-DE"/>
        </w:rPr>
        <w:t>Eberhard Karls University, Tübingen</w:t>
      </w:r>
    </w:p>
    <w:p w:rsidR="007C10B6" w:rsidRPr="006518C9" w:rsidRDefault="007C10B6" w:rsidP="00466496">
      <w:pPr>
        <w:numPr>
          <w:ilvl w:val="0"/>
          <w:numId w:val="17"/>
        </w:numPr>
        <w:rPr>
          <w:lang w:val="en-US"/>
        </w:rPr>
      </w:pPr>
      <w:r w:rsidRPr="006518C9">
        <w:rPr>
          <w:lang w:val="en-US"/>
        </w:rPr>
        <w:t>Andrea Sinz, Martin Luther University Halle-Wittenberg</w:t>
      </w:r>
    </w:p>
    <w:p w:rsidR="00A12DD3" w:rsidRPr="006518C9" w:rsidRDefault="00A12DD3" w:rsidP="00466496">
      <w:pPr>
        <w:rPr>
          <w:highlight w:val="yellow"/>
          <w:lang w:val="en-US"/>
        </w:rPr>
      </w:pPr>
    </w:p>
    <w:p w:rsidR="00C226A7" w:rsidRPr="006518C9" w:rsidRDefault="00C226A7" w:rsidP="00466496">
      <w:pPr>
        <w:pStyle w:val="berschrift1"/>
      </w:pPr>
      <w:bookmarkStart w:id="269" w:name="_Toc476057293"/>
      <w:r w:rsidRPr="006518C9">
        <w:t>References</w:t>
      </w:r>
      <w:bookmarkEnd w:id="269"/>
    </w:p>
    <w:p w:rsidR="0031233F" w:rsidRPr="006518C9" w:rsidRDefault="0031233F" w:rsidP="00B151A4">
      <w:pPr>
        <w:ind w:left="720"/>
        <w:rPr>
          <w:lang w:val="en-US"/>
        </w:rPr>
      </w:pPr>
    </w:p>
    <w:p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rsidR="0031233F" w:rsidRPr="006518C9" w:rsidRDefault="0031233F" w:rsidP="00F60D70">
      <w:pPr>
        <w:ind w:left="720"/>
        <w:jc w:val="both"/>
        <w:rPr>
          <w:lang w:val="en-US"/>
        </w:rPr>
      </w:pPr>
      <w:r w:rsidRPr="006518C9">
        <w:rPr>
          <w:lang w:val="en-US"/>
        </w:rPr>
        <w:fldChar w:fldCharType="end"/>
      </w:r>
    </w:p>
    <w:p w:rsidR="0031233F" w:rsidRPr="006518C9" w:rsidRDefault="0031233F" w:rsidP="00F60D70">
      <w:pPr>
        <w:ind w:left="720"/>
        <w:jc w:val="both"/>
        <w:rPr>
          <w:lang w:val="en-US"/>
        </w:rPr>
      </w:pPr>
    </w:p>
    <w:p w:rsidR="00507A7E" w:rsidRPr="006518C9" w:rsidRDefault="00507A7E" w:rsidP="00F60D70">
      <w:pPr>
        <w:pStyle w:val="berschrift1"/>
        <w:jc w:val="both"/>
      </w:pPr>
      <w:bookmarkStart w:id="270" w:name="_Toc526008660"/>
      <w:bookmarkStart w:id="271" w:name="_Toc153690678"/>
      <w:bookmarkStart w:id="272" w:name="_Toc155584023"/>
      <w:bookmarkStart w:id="273" w:name="_Toc156877875"/>
      <w:bookmarkStart w:id="274" w:name="_Toc476057294"/>
      <w:r w:rsidRPr="006518C9">
        <w:t>Intellectual Property Statement</w:t>
      </w:r>
      <w:bookmarkEnd w:id="270"/>
      <w:bookmarkEnd w:id="271"/>
      <w:bookmarkEnd w:id="272"/>
      <w:bookmarkEnd w:id="273"/>
      <w:bookmarkEnd w:id="274"/>
    </w:p>
    <w:p w:rsidR="008B6BE0" w:rsidRPr="006518C9" w:rsidRDefault="008B6BE0" w:rsidP="00F60D70">
      <w:pPr>
        <w:jc w:val="both"/>
        <w:rPr>
          <w:rFonts w:eastAsia="MS Mincho"/>
          <w:lang w:val="en-US" w:eastAsia="zh-CN"/>
        </w:rPr>
      </w:pPr>
      <w:proofErr w:type="gramStart"/>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w:t>
      </w:r>
      <w:proofErr w:type="gramEnd"/>
      <w:r w:rsidRPr="006518C9">
        <w:rPr>
          <w:rFonts w:eastAsia="MS Mincho"/>
          <w:lang w:val="en-US" w:eastAsia="zh-CN"/>
        </w:rPr>
        <w:t xml:space="preserve"> Copies of claims of rights made available for publication and any assurances of licenses to </w:t>
      </w:r>
      <w:proofErr w:type="gramStart"/>
      <w:r w:rsidRPr="006518C9">
        <w:rPr>
          <w:rFonts w:eastAsia="MS Mincho"/>
          <w:lang w:val="en-US" w:eastAsia="zh-CN"/>
        </w:rPr>
        <w:t>be made</w:t>
      </w:r>
      <w:proofErr w:type="gramEnd"/>
      <w:r w:rsidRPr="006518C9">
        <w:rPr>
          <w:rFonts w:eastAsia="MS Mincho"/>
          <w:lang w:val="en-US" w:eastAsia="zh-CN"/>
        </w:rPr>
        <w:t xml:space="preserve"> available, or the result of an attempt made to obtain a general license or permission for the use of such proprietary rights by implementers or users of this specification can be obtained from the PSI Chair.</w:t>
      </w:r>
    </w:p>
    <w:p w:rsidR="008B6BE0" w:rsidRPr="006518C9" w:rsidRDefault="008B6BE0" w:rsidP="00F60D70">
      <w:pPr>
        <w:jc w:val="both"/>
        <w:rPr>
          <w:rFonts w:eastAsia="MS Mincho"/>
          <w:lang w:val="en-US" w:eastAsia="zh-CN"/>
        </w:rPr>
      </w:pPr>
    </w:p>
    <w:p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6518C9" w:rsidRDefault="00852A2F" w:rsidP="00F60D70">
      <w:pPr>
        <w:jc w:val="both"/>
        <w:rPr>
          <w:highlight w:val="yellow"/>
          <w:lang w:val="en-US"/>
        </w:rPr>
      </w:pPr>
    </w:p>
    <w:p w:rsidR="00852A2F" w:rsidRPr="006518C9" w:rsidRDefault="00852A2F" w:rsidP="00F60D70">
      <w:pPr>
        <w:jc w:val="both"/>
        <w:rPr>
          <w:highlight w:val="yellow"/>
          <w:lang w:val="en-US"/>
        </w:rPr>
      </w:pPr>
    </w:p>
    <w:p w:rsidR="00507A7E" w:rsidRPr="006518C9" w:rsidRDefault="00507A7E" w:rsidP="00F60D70">
      <w:pPr>
        <w:pStyle w:val="berschrift1"/>
        <w:numPr>
          <w:ilvl w:val="0"/>
          <w:numId w:val="0"/>
        </w:numPr>
        <w:jc w:val="both"/>
      </w:pPr>
      <w:bookmarkStart w:id="275" w:name="_Toc153687291"/>
      <w:bookmarkStart w:id="276" w:name="_Toc155584024"/>
      <w:bookmarkStart w:id="277" w:name="_Toc156877876"/>
      <w:bookmarkStart w:id="278" w:name="_Toc476057295"/>
      <w:r w:rsidRPr="006518C9">
        <w:t>Copyright Notice</w:t>
      </w:r>
      <w:bookmarkEnd w:id="275"/>
      <w:bookmarkEnd w:id="276"/>
      <w:bookmarkEnd w:id="277"/>
      <w:bookmarkEnd w:id="278"/>
    </w:p>
    <w:p w:rsidR="008B6BE0" w:rsidRPr="006518C9" w:rsidRDefault="008B6BE0" w:rsidP="00F60D70">
      <w:pPr>
        <w:jc w:val="both"/>
        <w:rPr>
          <w:lang w:val="en-US"/>
        </w:rPr>
      </w:pPr>
      <w:proofErr w:type="gramStart"/>
      <w:r w:rsidRPr="006518C9">
        <w:rPr>
          <w:lang w:val="en-US"/>
        </w:rPr>
        <w:t>Copyright (C) Proteomics Standards Initiative (</w:t>
      </w:r>
      <w:r w:rsidR="001C6138" w:rsidRPr="006518C9">
        <w:rPr>
          <w:lang w:val="en-US"/>
        </w:rPr>
        <w:t>2016</w:t>
      </w:r>
      <w:r w:rsidRPr="006518C9">
        <w:rPr>
          <w:lang w:val="en-US"/>
        </w:rPr>
        <w:t>).</w:t>
      </w:r>
      <w:proofErr w:type="gramEnd"/>
      <w:r w:rsidRPr="006518C9">
        <w:rPr>
          <w:lang w:val="en-US"/>
        </w:rPr>
        <w:t xml:space="preserve"> All Rights Reserved.</w:t>
      </w:r>
    </w:p>
    <w:p w:rsidR="008B6BE0" w:rsidRPr="006518C9" w:rsidRDefault="008B6BE0" w:rsidP="00F60D70">
      <w:pPr>
        <w:jc w:val="both"/>
        <w:rPr>
          <w:lang w:val="en-US"/>
        </w:rPr>
      </w:pPr>
    </w:p>
    <w:p w:rsidR="008B6BE0" w:rsidRPr="006518C9" w:rsidRDefault="008B6BE0" w:rsidP="00F60D70">
      <w:pPr>
        <w:jc w:val="both"/>
        <w:rPr>
          <w:lang w:val="en-US"/>
        </w:rPr>
      </w:pPr>
      <w:proofErr w:type="gramStart"/>
      <w:r w:rsidRPr="006518C9">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w:t>
      </w:r>
      <w:proofErr w:type="gramEnd"/>
      <w:r w:rsidRPr="006518C9">
        <w:rPr>
          <w:lang w:val="en-US"/>
        </w:rPr>
        <w:t xml:space="preserve"> </w:t>
      </w:r>
      <w:proofErr w:type="gramStart"/>
      <w:r w:rsidRPr="006518C9">
        <w:rPr>
          <w:lang w:val="en-US"/>
        </w:rPr>
        <w:t xml:space="preserve">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roofErr w:type="gramEnd"/>
    </w:p>
    <w:p w:rsidR="008B6BE0" w:rsidRPr="006518C9" w:rsidRDefault="008B6BE0" w:rsidP="00F60D70">
      <w:pPr>
        <w:jc w:val="both"/>
        <w:rPr>
          <w:lang w:val="en-US"/>
        </w:rPr>
      </w:pPr>
    </w:p>
    <w:p w:rsidR="008B6BE0" w:rsidRPr="006518C9" w:rsidRDefault="008B6BE0" w:rsidP="00F60D70">
      <w:pPr>
        <w:jc w:val="both"/>
        <w:rPr>
          <w:lang w:val="en-US"/>
        </w:rPr>
      </w:pPr>
      <w:r w:rsidRPr="006518C9">
        <w:rPr>
          <w:lang w:val="en-US"/>
        </w:rPr>
        <w:t xml:space="preserve">The limited permissions granted above are perpetual and </w:t>
      </w:r>
      <w:proofErr w:type="gramStart"/>
      <w:r w:rsidRPr="006518C9">
        <w:rPr>
          <w:lang w:val="en-US"/>
        </w:rPr>
        <w:t>will not be revoked</w:t>
      </w:r>
      <w:proofErr w:type="gramEnd"/>
      <w:r w:rsidRPr="006518C9">
        <w:rPr>
          <w:lang w:val="en-US"/>
        </w:rPr>
        <w:t xml:space="preserve"> by the PSI or its successors or assigns.</w:t>
      </w:r>
    </w:p>
    <w:p w:rsidR="008B6BE0" w:rsidRPr="006518C9" w:rsidRDefault="008B6BE0" w:rsidP="00F60D70">
      <w:pPr>
        <w:jc w:val="both"/>
        <w:rPr>
          <w:lang w:val="en-US"/>
        </w:rPr>
      </w:pPr>
    </w:p>
    <w:p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9" w:name="29"/>
      <w:bookmarkStart w:id="280" w:name="30"/>
      <w:bookmarkStart w:id="281" w:name="31"/>
      <w:bookmarkEnd w:id="279"/>
      <w:bookmarkEnd w:id="280"/>
      <w:bookmarkEnd w:id="281"/>
    </w:p>
    <w:p w:rsidR="008B6BE0" w:rsidRPr="006518C9" w:rsidRDefault="008B6BE0" w:rsidP="00F60D70">
      <w:pPr>
        <w:jc w:val="both"/>
        <w:rPr>
          <w:lang w:val="en-US"/>
        </w:rPr>
      </w:pPr>
    </w:p>
    <w:p w:rsidR="0031233F" w:rsidRPr="006518C9" w:rsidRDefault="0031233F" w:rsidP="00466496">
      <w:pPr>
        <w:rPr>
          <w:lang w:val="en-US"/>
        </w:rPr>
      </w:pPr>
    </w:p>
    <w:p w:rsidR="00507A7E" w:rsidRPr="006518C9" w:rsidRDefault="00507A7E" w:rsidP="00466496">
      <w:pPr>
        <w:rPr>
          <w:lang w:val="en-US"/>
        </w:rPr>
      </w:pPr>
    </w:p>
    <w:sectPr w:rsidR="00507A7E" w:rsidRPr="006518C9" w:rsidSect="00060CAA">
      <w:headerReference w:type="default" r:id="rId454"/>
      <w:footerReference w:type="default" r:id="rId455"/>
      <w:headerReference w:type="first" r:id="rId456"/>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4BA1" w:rsidRDefault="00774BA1">
      <w:r>
        <w:separator/>
      </w:r>
    </w:p>
  </w:endnote>
  <w:endnote w:type="continuationSeparator" w:id="0">
    <w:p w:rsidR="00774BA1" w:rsidRDefault="00774B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FB" w:rsidRDefault="00F243FB" w:rsidP="008B5995">
    <w:pPr>
      <w:pStyle w:val="Fuzeile"/>
      <w:tabs>
        <w:tab w:val="clear" w:pos="4320"/>
      </w:tabs>
    </w:pPr>
    <w:hyperlink r:id="rId1" w:history="1">
      <w:r w:rsidRPr="0006081C">
        <w:rPr>
          <w:rStyle w:val="Hyperlink"/>
        </w:rPr>
        <w:t>http://www.psidev.info/</w:t>
      </w:r>
    </w:hyperlink>
    <w:r>
      <w:rPr>
        <w:rStyle w:val="Seitenzahl"/>
      </w:rPr>
      <w:tab/>
    </w:r>
    <w:r>
      <w:rPr>
        <w:rStyle w:val="Seitenzahl"/>
      </w:rPr>
      <w:fldChar w:fldCharType="begin"/>
    </w:r>
    <w:r>
      <w:rPr>
        <w:rStyle w:val="Seitenzahl"/>
      </w:rPr>
      <w:instrText xml:space="preserve"> PAGE </w:instrText>
    </w:r>
    <w:r>
      <w:rPr>
        <w:rStyle w:val="Seitenzahl"/>
      </w:rPr>
      <w:fldChar w:fldCharType="separate"/>
    </w:r>
    <w:r w:rsidR="00413583">
      <w:rPr>
        <w:rStyle w:val="Seitenzahl"/>
        <w:noProof/>
      </w:rPr>
      <w:t>63</w:t>
    </w:r>
    <w:r>
      <w:rPr>
        <w:rStyle w:val="Seitenzahl"/>
      </w:rPr>
      <w:fldChar w:fldCharType="end"/>
    </w:r>
    <w:r>
      <w:rPr>
        <w:rStyle w:val="Seitenzahl"/>
      </w:rPr>
      <w:t xml:space="preserve"> / </w:t>
    </w:r>
    <w:r>
      <w:rPr>
        <w:rStyle w:val="Seitenzahl"/>
      </w:rPr>
      <w:fldChar w:fldCharType="begin"/>
    </w:r>
    <w:r>
      <w:rPr>
        <w:rStyle w:val="Seitenzahl"/>
      </w:rPr>
      <w:instrText xml:space="preserve"> NUMPAGES   \* MERGEFORMAT </w:instrText>
    </w:r>
    <w:r>
      <w:rPr>
        <w:rStyle w:val="Seitenzahl"/>
      </w:rPr>
      <w:fldChar w:fldCharType="separate"/>
    </w:r>
    <w:r w:rsidR="00413583">
      <w:rPr>
        <w:rStyle w:val="Seitenzahl"/>
        <w:noProof/>
      </w:rPr>
      <w:t>89</w:t>
    </w:r>
    <w:r>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4BA1" w:rsidRDefault="00774BA1">
      <w:r>
        <w:separator/>
      </w:r>
    </w:p>
  </w:footnote>
  <w:footnote w:type="continuationSeparator" w:id="0">
    <w:p w:rsidR="00774BA1" w:rsidRDefault="00774B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FB" w:rsidRDefault="00F243FB" w:rsidP="008B5995">
    <w:pPr>
      <w:tabs>
        <w:tab w:val="left" w:pos="7938"/>
      </w:tabs>
    </w:pPr>
    <w:proofErr w:type="gramStart"/>
    <w:r>
      <w:t>mzIdentML</w:t>
    </w:r>
    <w:proofErr w:type="gramEnd"/>
    <w:r>
      <w:t xml:space="preserve"> Specification </w:t>
    </w:r>
    <w:r w:rsidRPr="002A5705">
      <w:t>version 1.</w:t>
    </w:r>
    <w:r>
      <w:t>2.0 final-rc</w:t>
    </w:r>
    <w:r>
      <w:tab/>
      <w:t>Jan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43FB" w:rsidRDefault="00F243FB" w:rsidP="00AC7651">
    <w:r>
      <w:t>PSI final recommendation</w:t>
    </w:r>
    <w:r>
      <w:tab/>
    </w:r>
    <w:r>
      <w:tab/>
    </w:r>
    <w:r>
      <w:tab/>
    </w:r>
    <w:r>
      <w:tab/>
    </w:r>
    <w:r>
      <w:tab/>
      <w:t xml:space="preserve">       PSI Proteomics Informatics Working Group</w:t>
    </w:r>
  </w:p>
  <w:p w:rsidR="00F243FB" w:rsidRDefault="00F243FB" w:rsidP="005B103B">
    <w:pPr>
      <w:jc w:val="right"/>
      <w:rPr>
        <w:lang w:val="pt-BR"/>
      </w:rPr>
    </w:pPr>
  </w:p>
  <w:p w:rsidR="00F243FB" w:rsidRPr="00B64B28" w:rsidRDefault="00F243FB" w:rsidP="005B103B">
    <w:pPr>
      <w:jc w:val="right"/>
    </w:pPr>
    <w:r w:rsidRPr="00B64B28">
      <w:t xml:space="preserve">Juan Antonio Vizcaíno, European Bioinformatics Institute </w:t>
    </w:r>
  </w:p>
  <w:p w:rsidR="00F243FB" w:rsidRDefault="00F243FB"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F243FB" w:rsidRDefault="00F243FB" w:rsidP="005B103B">
    <w:pPr>
      <w:jc w:val="right"/>
      <w:rPr>
        <w:lang w:val="de-DE"/>
      </w:rPr>
    </w:pPr>
    <w:r w:rsidRPr="008B5995">
      <w:rPr>
        <w:lang w:val="de-DE"/>
      </w:rPr>
      <w:t>Martin Eisenacher, Medizinisches Proteom-Center, Ruhr-Universität Bochum</w:t>
    </w:r>
  </w:p>
  <w:p w:rsidR="00F243FB" w:rsidRPr="00071A7F" w:rsidRDefault="00F243FB" w:rsidP="005B103B">
    <w:pPr>
      <w:jc w:val="right"/>
      <w:rPr>
        <w:lang w:val="en-US"/>
      </w:rPr>
    </w:pPr>
    <w:r w:rsidRPr="00071A7F">
      <w:rPr>
        <w:lang w:val="en-US"/>
      </w:rPr>
      <w:t>Sean Seymour, SCIEX</w:t>
    </w:r>
  </w:p>
  <w:p w:rsidR="00F243FB" w:rsidRDefault="00F243FB" w:rsidP="005B103B">
    <w:pPr>
      <w:jc w:val="right"/>
      <w:rPr>
        <w:lang w:val="en-US"/>
      </w:rPr>
    </w:pPr>
    <w:r w:rsidRPr="00071A7F">
      <w:rPr>
        <w:lang w:val="en-US"/>
      </w:rPr>
      <w:t>Terry Farrah, Institute for Systems Biology</w:t>
    </w:r>
  </w:p>
  <w:p w:rsidR="00F243FB" w:rsidRPr="00071A7F" w:rsidRDefault="00F243FB" w:rsidP="006518C9">
    <w:pPr>
      <w:jc w:val="right"/>
      <w:rPr>
        <w:lang w:val="en-US"/>
      </w:rPr>
    </w:pPr>
    <w:r>
      <w:rPr>
        <w:lang w:val="en-US"/>
      </w:rPr>
      <w:t xml:space="preserve">Eric Deutsch, </w:t>
    </w:r>
    <w:r w:rsidRPr="006518C9">
      <w:rPr>
        <w:lang w:val="en-US"/>
      </w:rPr>
      <w:t>Institute for Systems Biology</w:t>
    </w:r>
  </w:p>
  <w:p w:rsidR="00F243FB" w:rsidRDefault="00F243FB" w:rsidP="005B103B">
    <w:pPr>
      <w:jc w:val="right"/>
    </w:pPr>
    <w:r>
      <w:t>Andrew R Jones, University of Liverpool</w:t>
    </w:r>
  </w:p>
  <w:p w:rsidR="00F243FB" w:rsidRDefault="00F243FB" w:rsidP="005B103B">
    <w:pPr>
      <w:jc w:val="right"/>
    </w:pPr>
  </w:p>
  <w:p w:rsidR="00F243FB" w:rsidRDefault="00F243FB" w:rsidP="005B103B"/>
  <w:p w:rsidR="00F243FB" w:rsidRDefault="00F243FB" w:rsidP="007B733F">
    <w:pPr>
      <w:jc w:val="right"/>
    </w:pPr>
    <w:r>
      <w:t>Mar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1pt;height:12.1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1BD"/>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3583"/>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48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177A"/>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BA1"/>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43FB"/>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qFormat="1"/>
    <w:lsdException w:name="Plain Text" w:uiPriority="99"/>
    <w:lsdException w:name="Normal (Web)" w:uiPriority="99"/>
    <w:lsdException w:name="HTML Code" w:uiPriority="99"/>
    <w:lsdException w:name="HTML Preformatted"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343DC"/>
    <w:rPr>
      <w:rFonts w:ascii="Arial" w:hAnsi="Arial"/>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FollowedHyperlink" w:uiPriority="99"/>
    <w:lsdException w:name="Strong" w:semiHidden="0" w:uiPriority="22" w:unhideWhenUsed="0" w:qFormat="1"/>
    <w:lsdException w:name="Emphasis" w:semiHidden="0" w:unhideWhenUsed="0" w:qFormat="1"/>
    <w:lsdException w:name="Plain Text" w:uiPriority="99"/>
    <w:lsdException w:name="Normal (Web)" w:uiPriority="99"/>
    <w:lsdException w:name="HTML Code" w:uiPriority="99"/>
    <w:lsdException w:name="HTML Preformatted" w:uiPriority="99"/>
    <w:lsdException w:name="No List" w:uiPriority="99"/>
    <w:lsdException w:name="Balloon Tex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4343DC"/>
    <w:rPr>
      <w:rFonts w:ascii="Arial" w:hAnsi="Arial"/>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2" TargetMode="External"/><Relationship Id="rId299" Type="http://schemas.openxmlformats.org/officeDocument/2006/relationships/hyperlink" Target="http://www.ebi.ac.uk/ols/beta/ontologies/ms/terms?iri=http://purl.obolibrary.org/obo/MS_1001025" TargetMode="External"/><Relationship Id="rId21" Type="http://schemas.openxmlformats.org/officeDocument/2006/relationships/hyperlink" Target="http://www.ebi.ac.uk/chebi/"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3" TargetMode="External"/><Relationship Id="rId324" Type="http://schemas.openxmlformats.org/officeDocument/2006/relationships/hyperlink" Target="http://www.ebi.ac.uk/ols/beta/ontologies/ms/terms?iri=http://purl.obolibrary.org/obo/MS_1002490" TargetMode="External"/><Relationship Id="rId366" Type="http://schemas.openxmlformats.org/officeDocument/2006/relationships/image" Target="media/image14.png"/><Relationship Id="rId170" Type="http://schemas.openxmlformats.org/officeDocument/2006/relationships/hyperlink" Target="http://www.ebi.ac.uk/ols/beta/ontologies/ms/terms?iri=http://purl.obolibrary.org/obo/MS_1001513" TargetMode="External"/><Relationship Id="rId226" Type="http://schemas.openxmlformats.org/officeDocument/2006/relationships/hyperlink" Target="http://www.ebi.ac.uk/ols/beta/ontologies/ms/terms?iri=http://purl.obolibrary.org/obo/MS_1001155" TargetMode="External"/><Relationship Id="rId433" Type="http://schemas.openxmlformats.org/officeDocument/2006/relationships/hyperlink" Target="http://www.ebi.ac.uk/ols/beta/ontologies/ms/terms?iri=http://purl.obolibrary.org/obo/MS_1001153" TargetMode="External"/><Relationship Id="rId268" Type="http://schemas.openxmlformats.org/officeDocument/2006/relationships/hyperlink" Target="http://www.ebi.ac.uk/ols/beta/ontologies/ms/terms?iri=http://purl.obolibrary.org/obo/MS_1001266" TargetMode="External"/><Relationship Id="rId32" Type="http://schemas.openxmlformats.org/officeDocument/2006/relationships/image" Target="media/image8.png"/><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1040" TargetMode="External"/><Relationship Id="rId335" Type="http://schemas.openxmlformats.org/officeDocument/2006/relationships/hyperlink" Target="http://www.ebi.ac.uk/ols/beta/ontologies/ms/terms?iri=http://purl.obolibrary.org/obo/MS_1000536" TargetMode="External"/><Relationship Id="rId377" Type="http://schemas.openxmlformats.org/officeDocument/2006/relationships/hyperlink" Target="http://www.ebi.ac.uk/ols/beta/ontologies/ms/terms?iri=http://purl.obolibrary.org/obo/MS_1001036"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227" TargetMode="External"/><Relationship Id="rId237" Type="http://schemas.openxmlformats.org/officeDocument/2006/relationships/hyperlink" Target="http://www.ebi.ac.uk/ols/beta/ontologies/ms/terms?iri=http://purl.obolibrary.org/obo/MS_1001058" TargetMode="External"/><Relationship Id="rId402" Type="http://schemas.openxmlformats.org/officeDocument/2006/relationships/hyperlink" Target="http://www.ebi.ac.uk/ols/beta/ontologies/ms/terms?iri=http://purl.obolibrary.org/obo/MS_1001037" TargetMode="External"/><Relationship Id="rId279" Type="http://schemas.openxmlformats.org/officeDocument/2006/relationships/hyperlink" Target="http://www.ebi.ac.uk/ols/beta/ontologies/ms/terms?iri=http://purl.obolibrary.org/obo/MS_1001271" TargetMode="External"/><Relationship Id="rId444" Type="http://schemas.openxmlformats.org/officeDocument/2006/relationships/hyperlink" Target="http://www.ebi.ac.uk/ols/beta/ontologies/ms/terms?iri=http://purl.obolibrary.org/obo/MS_1001153"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040" TargetMode="External"/><Relationship Id="rId290" Type="http://schemas.openxmlformats.org/officeDocument/2006/relationships/hyperlink" Target="http://www.ebi.ac.uk/ols/beta/ontologies/ms/terms?iri=http://purl.obolibrary.org/obo/MS_1001014" TargetMode="External"/><Relationship Id="rId304" Type="http://schemas.openxmlformats.org/officeDocument/2006/relationships/hyperlink" Target="http://www.ebi.ac.uk/ols/beta/ontologies/ms/terms?iri=http://purl.obolibrary.org/obo/MS_1001471" TargetMode="External"/><Relationship Id="rId346" Type="http://schemas.openxmlformats.org/officeDocument/2006/relationships/hyperlink" Target="http://www.ebi.ac.uk/ols/beta/ontologies/ms/terms?iri=http://purl.obolibrary.org/obo/MS_1001189" TargetMode="External"/><Relationship Id="rId388" Type="http://schemas.openxmlformats.org/officeDocument/2006/relationships/hyperlink" Target="http://www.ebi.ac.uk/ols/beta/ontologies/ms/terms?iri=http://purl.obolibrary.org/obo/MS_1000776" TargetMode="External"/><Relationship Id="rId85" Type="http://schemas.openxmlformats.org/officeDocument/2006/relationships/hyperlink" Target="http://www.ebi.ac.uk/ols/beta/ontologies/ms/terms?iri=http://purl.obolibrary.org/obo/MS_1001468" TargetMode="External"/><Relationship Id="rId150" Type="http://schemas.openxmlformats.org/officeDocument/2006/relationships/hyperlink" Target="http://www.ebi.ac.uk/ols/beta/ontologies/ms/terms?iri=http://purl.obolibrary.org/obo/MS_1000614" TargetMode="External"/><Relationship Id="rId192" Type="http://schemas.openxmlformats.org/officeDocument/2006/relationships/hyperlink" Target="http://www.ebi.ac.uk/ols/beta/ontologies/ms/terms?iri=http://purl.obolibrary.org/obo/MS_1000586" TargetMode="External"/><Relationship Id="rId206" Type="http://schemas.openxmlformats.org/officeDocument/2006/relationships/hyperlink" Target="http://www.ebi.ac.uk/ols/beta/ontologies/ms/terms?iri=http://purl.obolibrary.org/obo/MS_1002415" TargetMode="External"/><Relationship Id="rId413" Type="http://schemas.openxmlformats.org/officeDocument/2006/relationships/hyperlink" Target="http://www.ebi.ac.uk/ols/beta/ontologies/ms/terms?iri=http://purl.obolibrary.org/obo/MS_1001159" TargetMode="External"/><Relationship Id="rId248" Type="http://schemas.openxmlformats.org/officeDocument/2006/relationships/hyperlink" Target="http://www.ebi.ac.uk/ols/beta/ontologies/ms/terms?iri=http://purl.obolibrary.org/obo/MS_1001101" TargetMode="External"/><Relationship Id="rId455" Type="http://schemas.openxmlformats.org/officeDocument/2006/relationships/footer" Target="footer1.xml"/><Relationship Id="rId12" Type="http://schemas.openxmlformats.org/officeDocument/2006/relationships/hyperlink" Target="http://www.psidev.info/groups/miape" TargetMode="External"/><Relationship Id="rId108" Type="http://schemas.openxmlformats.org/officeDocument/2006/relationships/hyperlink" Target="http://www.ebi.ac.uk/ols/beta/ontologies/ms/terms?iri=http://purl.obolibrary.org/obo/MS_1001201" TargetMode="External"/><Relationship Id="rId315" Type="http://schemas.openxmlformats.org/officeDocument/2006/relationships/hyperlink" Target="http://www.ebi.ac.uk/ols/beta/ontologies/ms/terms?iri=http://purl.obolibrary.org/obo/XLMOD:00004" TargetMode="External"/><Relationship Id="rId357" Type="http://schemas.openxmlformats.org/officeDocument/2006/relationships/hyperlink" Target="http://www.ebi.ac.uk/ols/beta/ontologies/ms/terms?iri=http://purl.obolibrary.org/obo/MS_1000798"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251" TargetMode="External"/><Relationship Id="rId161" Type="http://schemas.openxmlformats.org/officeDocument/2006/relationships/hyperlink" Target="http://www.ebi.ac.uk/ols/beta/ontologies/ms/terms?iri=http://purl.obolibrary.org/obo/MS_1001090" TargetMode="External"/><Relationship Id="rId217" Type="http://schemas.openxmlformats.org/officeDocument/2006/relationships/hyperlink" Target="http://www.ebi.ac.uk/ols/beta/ontologies/ms/terms?iri=http://purl.obolibrary.org/obo/MS_1001100" TargetMode="External"/><Relationship Id="rId399" Type="http://schemas.openxmlformats.org/officeDocument/2006/relationships/hyperlink" Target="http://www.ebi.ac.uk/ols/beta/ontologies/ms/terms?iri=http://purl.obolibrary.org/obo/MS_1001026" TargetMode="External"/><Relationship Id="rId259" Type="http://schemas.openxmlformats.org/officeDocument/2006/relationships/hyperlink" Target="http://www.ebi.ac.uk/ols/beta/ontologies/ms/terms?iri=http://purl.obolibrary.org/obo/MS_1001101" TargetMode="External"/><Relationship Id="rId424" Type="http://schemas.openxmlformats.org/officeDocument/2006/relationships/hyperlink" Target="http://www.ebi.ac.uk/ols/beta/ontologies/ms/terms?iri=http://purl.obolibrary.org/obo/MS_1001009" TargetMode="External"/><Relationship Id="rId23" Type="http://schemas.openxmlformats.org/officeDocument/2006/relationships/hyperlink" Target="http://www.psidev.info/mzidentml" TargetMode="External"/><Relationship Id="rId119" Type="http://schemas.openxmlformats.org/officeDocument/2006/relationships/hyperlink" Target="http://www.ebi.ac.uk/ols/beta/ontologies/ms/terms?iri=http://purl.obolibrary.org/obo/MS_1001348" TargetMode="External"/><Relationship Id="rId270" Type="http://schemas.openxmlformats.org/officeDocument/2006/relationships/hyperlink" Target="http://www.ebi.ac.uk/ols/beta/ontologies/ms/terms?iri=http://purl.obolibrary.org/obo/MS_1001268" TargetMode="External"/><Relationship Id="rId326" Type="http://schemas.openxmlformats.org/officeDocument/2006/relationships/hyperlink" Target="http://www.ebi.ac.uk/ols/beta/ontologies/ms/terms?iri=http://purl.obolibrary.org/obo/MS_1002492"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1107" TargetMode="External"/><Relationship Id="rId368" Type="http://schemas.openxmlformats.org/officeDocument/2006/relationships/hyperlink" Target="http://www.ebi.ac.uk/ols/beta/ontologies/ms/terms?iri=http://purl.obolibrary.org/obo/MS_1000016" TargetMode="External"/><Relationship Id="rId172" Type="http://schemas.openxmlformats.org/officeDocument/2006/relationships/hyperlink" Target="http://www.ebi.ac.uk/ols/beta/ontologies/ms/terms?iri=http://purl.obolibrary.org/obo/MS_1001221" TargetMode="External"/><Relationship Id="rId228" Type="http://schemas.openxmlformats.org/officeDocument/2006/relationships/hyperlink" Target="http://www.ebi.ac.uk/ols/beta/ontologies/ms/terms?iri=http://purl.obolibrary.org/obo/MS_1001157" TargetMode="External"/><Relationship Id="rId435" Type="http://schemas.openxmlformats.org/officeDocument/2006/relationships/hyperlink" Target="http://www.ebi.ac.uk/ols/beta/ontologies/ms/terms?iri=http://purl.obolibrary.org/obo/MS_1001155" TargetMode="External"/><Relationship Id="rId281" Type="http://schemas.openxmlformats.org/officeDocument/2006/relationships/hyperlink" Target="http://www.ebi.ac.uk/ols/beta/ontologies/ms/terms?iri=http://purl.obolibrary.org/obo/MS_1001267" TargetMode="External"/><Relationship Id="rId337" Type="http://schemas.openxmlformats.org/officeDocument/2006/relationships/hyperlink" Target="http://www.ebi.ac.uk/ols/beta/ontologies/ms/terms?iri=http://purl.obolibrary.org/obo/MS_1000539"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26" TargetMode="External"/><Relationship Id="rId379" Type="http://schemas.openxmlformats.org/officeDocument/2006/relationships/hyperlink" Target="http://www.ebi.ac.uk/ols/beta/ontologies/ms/terms?iri=http://purl.obolibrary.org/obo/MS_1000767"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1" TargetMode="External"/><Relationship Id="rId239" Type="http://schemas.openxmlformats.org/officeDocument/2006/relationships/hyperlink" Target="http://www.ebi.ac.uk/ols/beta/ontologies/ms/terms?iri=http://purl.obolibrary.org/obo/MS_1001364" TargetMode="External"/><Relationship Id="rId390" Type="http://schemas.openxmlformats.org/officeDocument/2006/relationships/hyperlink" Target="http://www.ebi.ac.uk/ols/beta/ontologies/ms/terms?iri=http://purl.obolibrary.org/obo/MS_1000767" TargetMode="External"/><Relationship Id="rId404" Type="http://schemas.openxmlformats.org/officeDocument/2006/relationships/hyperlink" Target="http://www.ebi.ac.uk/ols/beta/ontologies/ms/terms?iri=http://purl.obolibrary.org/obo/MS_1001042" TargetMode="External"/><Relationship Id="rId446" Type="http://schemas.openxmlformats.org/officeDocument/2006/relationships/hyperlink" Target="http://www.ebi.ac.uk/ols/beta/ontologies/ms/terms?iri=http://purl.obolibrary.org/obo/MS_1001494" TargetMode="External"/><Relationship Id="rId250" Type="http://schemas.openxmlformats.org/officeDocument/2006/relationships/hyperlink" Target="http://www.ebi.ac.uk/ols/beta/ontologies/ms/terms?iri=http://purl.obolibrary.org/obo/MS_1001592" TargetMode="External"/><Relationship Id="rId292" Type="http://schemas.openxmlformats.org/officeDocument/2006/relationships/hyperlink" Target="http://www.ebi.ac.uk/ols/beta/ontologies/ms/terms?iri=http://purl.obolibrary.org/obo/MS_1001016" TargetMode="External"/><Relationship Id="rId306" Type="http://schemas.openxmlformats.org/officeDocument/2006/relationships/hyperlink" Target="http://www.ebi.ac.uk/ols/beta/ontologies/ms/terms?iri=http://purl.obolibrary.org/obo/MS_1001524"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70" TargetMode="External"/><Relationship Id="rId110" Type="http://schemas.openxmlformats.org/officeDocument/2006/relationships/hyperlink" Target="http://www.ebi.ac.uk/ols/beta/ontologies/ms/terms?iri=http://purl.obolibrary.org/obo/MS_1001203" TargetMode="External"/><Relationship Id="rId348" Type="http://schemas.openxmlformats.org/officeDocument/2006/relationships/hyperlink" Target="http://www.ebi.ac.uk/ols/beta/ontologies/ms/terms?iri=http://purl.obolibrary.org/obo/MS_1001875" TargetMode="External"/><Relationship Id="rId152" Type="http://schemas.openxmlformats.org/officeDocument/2006/relationships/hyperlink" Target="http://www.ebi.ac.uk/ols/beta/ontologies/ms/terms?iri=http://purl.obolibrary.org/obo/MS_1001511" TargetMode="External"/><Relationship Id="rId194" Type="http://schemas.openxmlformats.org/officeDocument/2006/relationships/hyperlink" Target="http://www.ebi.ac.uk/ols/beta/ontologies/ms/terms?iri=http://purl.obolibrary.org/obo/MS_1001413" TargetMode="External"/><Relationship Id="rId208" Type="http://schemas.openxmlformats.org/officeDocument/2006/relationships/hyperlink" Target="http://www.ebi.ac.uk/ols/beta/ontologies/ms/terms?iri=http://purl.obolibrary.org/obo/MS_1002475" TargetMode="External"/><Relationship Id="rId415" Type="http://schemas.openxmlformats.org/officeDocument/2006/relationships/hyperlink" Target="http://www.ebi.ac.uk/ols/beta/ontologies/ms/terms?iri=http://purl.obolibrary.org/obo/MS_1001161" TargetMode="External"/><Relationship Id="rId457" Type="http://schemas.openxmlformats.org/officeDocument/2006/relationships/fontTable" Target="fontTable.xml"/><Relationship Id="rId261" Type="http://schemas.openxmlformats.org/officeDocument/2006/relationships/hyperlink" Target="http://www.ebi.ac.uk/ols/beta/ontologies/ms/terms?iri=http://purl.obolibrary.org/obo/MS_1001184" TargetMode="External"/><Relationship Id="rId14" Type="http://schemas.openxmlformats.org/officeDocument/2006/relationships/hyperlink" Target="http://www.psidev.info/mzquantml"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MS_1001080" TargetMode="External"/><Relationship Id="rId359" Type="http://schemas.openxmlformats.org/officeDocument/2006/relationships/hyperlink" Target="http://www.ebi.ac.uk/ols/beta/ontologies/ms/terms?iri=http://purl.obolibrary.org/obo/MS_1000904" TargetMode="External"/><Relationship Id="rId98" Type="http://schemas.openxmlformats.org/officeDocument/2006/relationships/hyperlink" Target="http://www.ebi.ac.uk/ols/beta/ontologies/ms/terms?iri=http://purl.obolibrary.org/obo/MS_1001304" TargetMode="External"/><Relationship Id="rId121" Type="http://schemas.openxmlformats.org/officeDocument/2006/relationships/hyperlink" Target="http://www.ebi.ac.uk/ols/beta/ontologies/ms/terms?iri=http://purl.obolibrary.org/obo/MS_1001350" TargetMode="External"/><Relationship Id="rId163" Type="http://schemas.openxmlformats.org/officeDocument/2006/relationships/hyperlink" Target="http://www.ebi.ac.uk/ols/beta/ontologies/ms/terms?iri=http://purl.obolibrary.org/obo/MS_1001202" TargetMode="External"/><Relationship Id="rId219" Type="http://schemas.openxmlformats.org/officeDocument/2006/relationships/hyperlink" Target="http://www.ebi.ac.uk/ols/beta/ontologies/ms/terms?iri=http://purl.obolibrary.org/obo/MS_1001157" TargetMode="External"/><Relationship Id="rId370" Type="http://schemas.openxmlformats.org/officeDocument/2006/relationships/hyperlink" Target="http://www.ebi.ac.uk/ols/beta/ontologies/ms/terms?iri=http://purl.obolibrary.org/obo/MS_1000797" TargetMode="External"/><Relationship Id="rId426" Type="http://schemas.openxmlformats.org/officeDocument/2006/relationships/hyperlink" Target="http://www.ebi.ac.uk/ols/beta/ontologies/ms/terms?iri=http://purl.obolibrary.org/obo/MS_1001028" TargetMode="External"/><Relationship Id="rId230" Type="http://schemas.openxmlformats.org/officeDocument/2006/relationships/hyperlink" Target="http://www.ebi.ac.uk/ols/beta/ontologies/ms/terms?iri=http://purl.obolibrary.org/obo/MS_1001159" TargetMode="External"/><Relationship Id="rId25" Type="http://schemas.openxmlformats.org/officeDocument/2006/relationships/image" Target="media/image2.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70" TargetMode="External"/><Relationship Id="rId328" Type="http://schemas.openxmlformats.org/officeDocument/2006/relationships/hyperlink" Target="http://www.ebi.ac.uk/ols/beta/ontologies/ms/terms?iri=http://purl.obolibrary.org/obo/MS_1001080" TargetMode="External"/><Relationship Id="rId132" Type="http://schemas.openxmlformats.org/officeDocument/2006/relationships/hyperlink" Target="http://www.ebi.ac.uk/ols/beta/ontologies/ms/terms?iri=http://purl.obolibrary.org/obo/MS_1001200" TargetMode="External"/><Relationship Id="rId174" Type="http://schemas.openxmlformats.org/officeDocument/2006/relationships/hyperlink" Target="http://www.ebi.ac.uk/ols/beta/ontologies/ms/terms?iri=http://purl.obolibrary.org/obo/MS_1000904" TargetMode="External"/><Relationship Id="rId381" Type="http://schemas.openxmlformats.org/officeDocument/2006/relationships/hyperlink" Target="http://www.ebi.ac.uk/ols/beta/ontologies/ms/terms?iri=http://purl.obolibrary.org/obo/MS_1000769" TargetMode="External"/><Relationship Id="rId241" Type="http://schemas.openxmlformats.org/officeDocument/2006/relationships/hyperlink" Target="http://www.ebi.ac.uk/ols/beta/ontologies/ms/terms?iri=http://purl.obolibrary.org/obo/MS_1001448" TargetMode="External"/><Relationship Id="rId437" Type="http://schemas.openxmlformats.org/officeDocument/2006/relationships/hyperlink" Target="http://www.ebi.ac.uk/ols/beta/ontologies/ms/terms?iri=http://purl.obolibrary.org/obo/MS_1001157"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9" TargetMode="External"/><Relationship Id="rId339" Type="http://schemas.openxmlformats.org/officeDocument/2006/relationships/hyperlink" Target="http://www.ebi.ac.uk/ols/beta/ontologies/ms/terms?iri=http://purl.obolibrary.org/obo/MS_1000600"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7" TargetMode="External"/><Relationship Id="rId143" Type="http://schemas.openxmlformats.org/officeDocument/2006/relationships/hyperlink" Target="http://www.ebi.ac.uk/ols/beta/ontologies/ms/terms?iri=http://purl.obolibrary.org/obo/MS_1000563" TargetMode="External"/><Relationship Id="rId185" Type="http://schemas.openxmlformats.org/officeDocument/2006/relationships/hyperlink" Target="http://www.ebi.ac.uk/ols/beta/ontologies/ms/terms?iri=http://purl.obolibrary.org/obo/MS_1001346" TargetMode="External"/><Relationship Id="rId350" Type="http://schemas.openxmlformats.org/officeDocument/2006/relationships/hyperlink" Target="http://www.ebi.ac.uk/ols/beta/ontologies/ms/terms?iri=http://purl.obolibrary.org/obo/MS_1002057" TargetMode="External"/><Relationship Id="rId406" Type="http://schemas.openxmlformats.org/officeDocument/2006/relationships/hyperlink" Target="http://www.ebi.ac.uk/ols/beta/ontologies/ms/terms?iri=http://purl.obolibrary.org/obo/MS_1001302" TargetMode="External"/><Relationship Id="rId9" Type="http://schemas.openxmlformats.org/officeDocument/2006/relationships/hyperlink" Target="http://www.psidev.info/mzidentml" TargetMode="External"/><Relationship Id="rId210" Type="http://schemas.openxmlformats.org/officeDocument/2006/relationships/hyperlink" Target="http://www.ebi.ac.uk/ols/beta/ontologies/ms/terms?iri=http://purl.obolibrary.org/obo/MS_1002403" TargetMode="External"/><Relationship Id="rId392" Type="http://schemas.openxmlformats.org/officeDocument/2006/relationships/hyperlink" Target="http://www.ebi.ac.uk/ols/beta/ontologies/ms/terms?iri=http://purl.obolibrary.org/obo/MS_1001530" TargetMode="External"/><Relationship Id="rId448" Type="http://schemas.openxmlformats.org/officeDocument/2006/relationships/hyperlink" Target="http://www.ebi.ac.uk/ols/beta/ontologies/ms/terms?iri=http://purl.obolibrary.org/obo/MS_1001025" TargetMode="External"/><Relationship Id="rId252" Type="http://schemas.openxmlformats.org/officeDocument/2006/relationships/hyperlink" Target="http://www.ebi.ac.uk/ols/beta/ontologies/ms/terms?iri=http://purl.obolibrary.org/obo/MS_1001594" TargetMode="External"/><Relationship Id="rId294" Type="http://schemas.openxmlformats.org/officeDocument/2006/relationships/hyperlink" Target="http://www.ebi.ac.uk/ols/beta/ontologies/ms/terms?iri=http://purl.obolibrary.org/obo/MS_1001020" TargetMode="External"/><Relationship Id="rId308" Type="http://schemas.openxmlformats.org/officeDocument/2006/relationships/hyperlink" Target="http://www.ebi.ac.uk/ols/beta/ontologies/ms/terms?iri=http://purl.obolibrary.org/obo/MS_1001972"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90" TargetMode="External"/><Relationship Id="rId112" Type="http://schemas.openxmlformats.org/officeDocument/2006/relationships/hyperlink" Target="http://www.ebi.ac.uk/ols/beta/ontologies/ms/terms?iri=http://purl.obolibrary.org/obo/MS_1001467" TargetMode="External"/><Relationship Id="rId154" Type="http://schemas.openxmlformats.org/officeDocument/2006/relationships/hyperlink" Target="http://www.ebi.ac.uk/ols/beta/ontologies/ms/terms?iri=http://purl.obolibrary.org/obo/MS_1001021" TargetMode="External"/><Relationship Id="rId361" Type="http://schemas.openxmlformats.org/officeDocument/2006/relationships/hyperlink" Target="http://www.ebi.ac.uk/ols/beta/ontologies/ms/terms?iri=http://purl.obolibrary.org/obo/MS_1001030" TargetMode="External"/><Relationship Id="rId196" Type="http://schemas.openxmlformats.org/officeDocument/2006/relationships/hyperlink" Target="http://www.ebi.ac.uk/ols/beta/ontologies/ms/terms?iri=http://purl.obolibrary.org/obo/MS_1000588" TargetMode="External"/><Relationship Id="rId417" Type="http://schemas.openxmlformats.org/officeDocument/2006/relationships/hyperlink" Target="http://www.ebi.ac.uk/ols/beta/ontologies/ms/terms?iri=http://purl.obolibrary.org/obo/MS_1001163" TargetMode="External"/><Relationship Id="rId16" Type="http://schemas.openxmlformats.org/officeDocument/2006/relationships/hyperlink" Target="http://www.psidev.info/groups/molecular-interactions" TargetMode="External"/><Relationship Id="rId221" Type="http://schemas.openxmlformats.org/officeDocument/2006/relationships/hyperlink" Target="http://www.ebi.ac.uk/ols/beta/ontologies/ms/terms?iri=http://purl.obolibrary.org/obo/MS_1001169" TargetMode="External"/><Relationship Id="rId263" Type="http://schemas.openxmlformats.org/officeDocument/2006/relationships/hyperlink" Target="http://www.ebi.ac.uk/ols/beta/ontologies/ms/terms?iri=http://purl.obolibrary.org/obo/MS_1001036" TargetMode="External"/><Relationship Id="rId319" Type="http://schemas.openxmlformats.org/officeDocument/2006/relationships/hyperlink" Target="http://www.ebi.ac.uk/ols/beta/ontologies/ms/terms?iri=http://purl.obolibrary.org/obo/MS_1001031"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2" TargetMode="External"/><Relationship Id="rId330" Type="http://schemas.openxmlformats.org/officeDocument/2006/relationships/hyperlink" Target="http://www.ebi.ac.uk/ols/beta/ontologies/ms/terms?iri=http://purl.obolibrary.org/obo/MS_1001456" TargetMode="External"/><Relationship Id="rId165" Type="http://schemas.openxmlformats.org/officeDocument/2006/relationships/hyperlink" Target="http://www.ebi.ac.uk/ols/beta/ontologies/ms/terms?iri=http://purl.obolibrary.org/obo/MS_1001204" TargetMode="External"/><Relationship Id="rId372" Type="http://schemas.openxmlformats.org/officeDocument/2006/relationships/hyperlink" Target="http://www.ebi.ac.uk/ols/beta/ontologies/ms/terms?iri=http://purl.obolibrary.org/obo/MS_1000903" TargetMode="External"/><Relationship Id="rId428" Type="http://schemas.openxmlformats.org/officeDocument/2006/relationships/hyperlink" Target="http://www.ebi.ac.uk/ols/beta/ontologies/ms/terms?iri=http://purl.obolibrary.org/obo/MS_1001037" TargetMode="External"/><Relationship Id="rId232" Type="http://schemas.openxmlformats.org/officeDocument/2006/relationships/hyperlink" Target="http://www.ebi.ac.uk/ols/beta/ontologies/ms/terms?iri=http://purl.obolibrary.org/obo/MS_1001161" TargetMode="External"/><Relationship Id="rId274" Type="http://schemas.openxmlformats.org/officeDocument/2006/relationships/hyperlink" Target="http://www.ebi.ac.uk/ols/beta/ontologies/ms/terms?iri=http://purl.obolibrary.org/obo/MS_1001266" TargetMode="External"/><Relationship Id="rId27" Type="http://schemas.openxmlformats.org/officeDocument/2006/relationships/image" Target="media/image4.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3" TargetMode="External"/><Relationship Id="rId80" Type="http://schemas.openxmlformats.org/officeDocument/2006/relationships/hyperlink" Target="http://www.ebi.ac.uk/ols/beta/ontologies/ms/terms?iri=http://purl.obolibrary.org/obo/MS_1001088" TargetMode="External"/><Relationship Id="rId176" Type="http://schemas.openxmlformats.org/officeDocument/2006/relationships/hyperlink" Target="http://www.ebi.ac.uk/ols/beta/ontologies/ms/terms?iri=http://purl.obolibrary.org/obo/MS_1001220" TargetMode="External"/><Relationship Id="rId341" Type="http://schemas.openxmlformats.org/officeDocument/2006/relationships/hyperlink" Target="http://www.ebi.ac.uk/ols/beta/ontologies/ms/terms?iri=http://purl.obolibrary.org/obo/MS_1001456" TargetMode="External"/><Relationship Id="rId383" Type="http://schemas.openxmlformats.org/officeDocument/2006/relationships/hyperlink" Target="http://www.ebi.ac.uk/ols/beta/ontologies/ms/terms?iri=http://purl.obolibrary.org/obo/MS_1000771" TargetMode="External"/><Relationship Id="rId439" Type="http://schemas.openxmlformats.org/officeDocument/2006/relationships/hyperlink" Target="http://www.ebi.ac.uk/ols/beta/ontologies/ms/terms?iri=http://purl.obolibrary.org/obo/MS_1001159" TargetMode="External"/><Relationship Id="rId201" Type="http://schemas.openxmlformats.org/officeDocument/2006/relationships/hyperlink" Target="http://www.ebi.ac.uk/ols/beta/ontologies/ms/terms?iri=http://purl.obolibrary.org/obo/MS_1001164" TargetMode="External"/><Relationship Id="rId243" Type="http://schemas.openxmlformats.org/officeDocument/2006/relationships/hyperlink" Target="http://www.ebi.ac.uk/ols/beta/ontologies/ms/terms?iri=http://purl.obolibrary.org/obo/MS_1001491" TargetMode="External"/><Relationship Id="rId285" Type="http://schemas.openxmlformats.org/officeDocument/2006/relationships/hyperlink" Target="http://www.ebi.ac.uk/ols/beta/ontologies/ms/terms?iri=http://purl.obolibrary.org/obo/MS_1001271" TargetMode="External"/><Relationship Id="rId450" Type="http://schemas.openxmlformats.org/officeDocument/2006/relationships/hyperlink" Target="http://www.ncbi.nlm.nih.gov/IEB/ToolBox/SDKDOCS/SEQFEAT.HTML"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9" TargetMode="External"/><Relationship Id="rId310" Type="http://schemas.openxmlformats.org/officeDocument/2006/relationships/hyperlink" Target="http://www.ebi.ac.uk/ols/beta/ontologies/ms/terms?iri=http://purl.obolibrary.org/obo/MS_1002029" TargetMode="External"/><Relationship Id="rId91" Type="http://schemas.openxmlformats.org/officeDocument/2006/relationships/hyperlink" Target="http://www.ebi.ac.uk/ols/beta/ontologies/ms/terms?iri=http://purl.obolibrary.org/obo/MS_1001468" TargetMode="External"/><Relationship Id="rId145" Type="http://schemas.openxmlformats.org/officeDocument/2006/relationships/hyperlink" Target="http://www.ebi.ac.uk/ols/beta/ontologies/ms/terms?iri=http://purl.obolibrary.org/obo/MS_1000565" TargetMode="External"/><Relationship Id="rId187" Type="http://schemas.openxmlformats.org/officeDocument/2006/relationships/hyperlink" Target="http://www.ebi.ac.uk/ols/beta/ontologies/ms/terms?iri=http://purl.obolibrary.org/obo/MS_1001225" TargetMode="External"/><Relationship Id="rId352" Type="http://schemas.openxmlformats.org/officeDocument/2006/relationships/image" Target="media/image12.png"/><Relationship Id="rId394" Type="http://schemas.openxmlformats.org/officeDocument/2006/relationships/hyperlink" Target="http://www.ebi.ac.uk/ols/beta/ontologies/ms/terms?iri=http://purl.obolibrary.org/obo/MS_1001532" TargetMode="External"/><Relationship Id="rId408" Type="http://schemas.openxmlformats.org/officeDocument/2006/relationships/hyperlink" Target="http://www.ebi.ac.uk/ols/beta/ontologies/ms/terms?iri=http://purl.obolibrary.org/obo/MS_1001154" TargetMode="External"/><Relationship Id="rId212" Type="http://schemas.openxmlformats.org/officeDocument/2006/relationships/hyperlink" Target="http://www.ebi.ac.uk/ols/beta/ontologies/ms/terms?iri=http://purl.obolibrary.org/obo/MS_1001088" TargetMode="External"/><Relationship Id="rId254" Type="http://schemas.openxmlformats.org/officeDocument/2006/relationships/hyperlink" Target="http://www.ebi.ac.uk/ols/beta/ontologies/ms/terms?iri=http://purl.obolibrary.org/obo/MS_1001596"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9" TargetMode="External"/><Relationship Id="rId296" Type="http://schemas.openxmlformats.org/officeDocument/2006/relationships/hyperlink" Target="http://www.ebi.ac.uk/ols/beta/ontologies/ms/terms?iri=http://purl.obolibrary.org/obo/MS_1001022" TargetMode="Externa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3" TargetMode="External"/><Relationship Id="rId198" Type="http://schemas.openxmlformats.org/officeDocument/2006/relationships/hyperlink" Target="http://www.ebi.ac.uk/ols/beta/ontologies/ms/terms?iri=http://purl.obolibrary.org/obo/MS_1000589" TargetMode="External"/><Relationship Id="rId321" Type="http://schemas.openxmlformats.org/officeDocument/2006/relationships/hyperlink" Target="http://www.ebi.ac.uk/ols/beta/ontologies/ms/terms?iri=http://purl.obolibrary.org/obo/MS_1001082" TargetMode="External"/><Relationship Id="rId363" Type="http://schemas.openxmlformats.org/officeDocument/2006/relationships/hyperlink" Target="http://www.ebi.ac.uk/ols/beta/ontologies/ms/terms?iri=http://purl.obolibrary.org/obo/MS_1001036" TargetMode="External"/><Relationship Id="rId419" Type="http://schemas.openxmlformats.org/officeDocument/2006/relationships/hyperlink" Target="http://www.ebi.ac.uk/ols/beta/ontologies/ms/terms?iri=http://purl.obolibrary.org/obo/MS_1001494" TargetMode="External"/><Relationship Id="rId223" Type="http://schemas.openxmlformats.org/officeDocument/2006/relationships/hyperlink" Target="http://www.ebi.ac.uk/ols/beta/ontologies/ms/terms?iri=http://purl.obolibrary.org/obo/MS_1002402" TargetMode="External"/><Relationship Id="rId430" Type="http://schemas.openxmlformats.org/officeDocument/2006/relationships/hyperlink" Target="http://www.ebi.ac.uk/ols/beta/ontologies/ms/terms?iri=http://purl.obolibrary.org/obo/MS_1001042" TargetMode="External"/><Relationship Id="rId18" Type="http://schemas.openxmlformats.org/officeDocument/2006/relationships/hyperlink" Target="http://www.unimod.org/obo/unimod.obo" TargetMode="External"/><Relationship Id="rId265" Type="http://schemas.openxmlformats.org/officeDocument/2006/relationships/hyperlink" Target="http://www.ebi.ac.uk/ols/beta/ontologies/ms/terms?iri=http://purl.obolibrary.org/obo/MS_1002404" TargetMode="External"/><Relationship Id="rId125" Type="http://schemas.openxmlformats.org/officeDocument/2006/relationships/hyperlink" Target="http://www.ebi.ac.uk/ols/beta/ontologies/ms/terms?iri=http://purl.obolibrary.org/obo/MS_1001462" TargetMode="External"/><Relationship Id="rId167" Type="http://schemas.openxmlformats.org/officeDocument/2006/relationships/hyperlink" Target="http://www.ebi.ac.uk/ols/beta/ontologies/ms/terms?iri=http://purl.obolibrary.org/obo/MS_1001468" TargetMode="External"/><Relationship Id="rId332" Type="http://schemas.openxmlformats.org/officeDocument/2006/relationships/hyperlink" Target="http://www.ebi.ac.uk/ols/beta/ontologies/ms/terms?iri=http://purl.obolibrary.org/obo/MS_1000533" TargetMode="External"/><Relationship Id="rId374" Type="http://schemas.openxmlformats.org/officeDocument/2006/relationships/hyperlink" Target="http://www.ebi.ac.uk/ols/beta/ontologies/ms/terms?iri=http://purl.obolibrary.org/obo/MS_100092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3" TargetMode="External"/><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hyperlink" Target="http://www.ebi.ac.uk/ols/beta/ontologies/ms/terms?iri=http://purl.obolibrary.org/obo/MS_1001597" TargetMode="External"/><Relationship Id="rId276" Type="http://schemas.openxmlformats.org/officeDocument/2006/relationships/hyperlink" Target="http://www.ebi.ac.uk/ols/beta/ontologies/ms/terms?iri=http://purl.obolibrary.org/obo/MS_1001268" TargetMode="External"/><Relationship Id="rId297" Type="http://schemas.openxmlformats.org/officeDocument/2006/relationships/hyperlink" Target="http://www.ebi.ac.uk/ols/beta/ontologies/ms/terms?iri=http://purl.obolibrary.org/obo/MS_1001023" TargetMode="External"/><Relationship Id="rId441" Type="http://schemas.openxmlformats.org/officeDocument/2006/relationships/hyperlink" Target="http://www.ebi.ac.uk/ols/beta/ontologies/ms/terms?iri=http://purl.obolibrary.org/obo/MS_1001161"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70" TargetMode="External"/><Relationship Id="rId136" Type="http://schemas.openxmlformats.org/officeDocument/2006/relationships/hyperlink" Target="http://www.ebi.ac.uk/ols/beta/ontologies/ms/terms?iri=http://purl.obolibrary.org/obo/MS_1001276" TargetMode="External"/><Relationship Id="rId157" Type="http://schemas.openxmlformats.org/officeDocument/2006/relationships/hyperlink" Target="http://www.ebi.ac.uk/ols/beta/ontologies/ms/terms?iri=http://purl.obolibrary.org/obo/MS_1001027" TargetMode="External"/><Relationship Id="rId178" Type="http://schemas.openxmlformats.org/officeDocument/2006/relationships/hyperlink" Target="http://www.ebi.ac.uk/ols/beta/ontologies/ms/terms?iri=http://purl.obolibrary.org/obo/MS_1001223" TargetMode="External"/><Relationship Id="rId301" Type="http://schemas.openxmlformats.org/officeDocument/2006/relationships/hyperlink" Target="http://www.ebi.ac.uk/ols/beta/ontologies/ms/terms?iri=http://purl.obolibrary.org/obo/MS_1002509" TargetMode="External"/><Relationship Id="rId322" Type="http://schemas.openxmlformats.org/officeDocument/2006/relationships/hyperlink" Target="http://www.ebi.ac.uk/ols/beta/ontologies/ms/terms?iri=http://purl.obolibrary.org/obo/MS_1001083" TargetMode="External"/><Relationship Id="rId343" Type="http://schemas.openxmlformats.org/officeDocument/2006/relationships/hyperlink" Target="http://www.ebi.ac.uk/ols/beta/ontologies/ms/terms?iri=http://purl.obolibrary.org/obo/MS_1000568" TargetMode="External"/><Relationship Id="rId364" Type="http://schemas.openxmlformats.org/officeDocument/2006/relationships/hyperlink" Target="http://www.ebi.ac.uk/ols/beta/ontologies/ms/terms?iri=http://purl.obolibrary.org/obo/MS_1001405"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343" TargetMode="External"/><Relationship Id="rId199" Type="http://schemas.openxmlformats.org/officeDocument/2006/relationships/hyperlink" Target="http://www.ebi.ac.uk/ols/beta/ontologies/ms/terms?iri=http://purl.obolibrary.org/obo/MS_1002415" TargetMode="External"/><Relationship Id="rId203" Type="http://schemas.openxmlformats.org/officeDocument/2006/relationships/hyperlink" Target="http://www.ebi.ac.uk/ols/beta/ontologies/ms/terms?iri=http://purl.obolibrary.org/obo/MS_1001301" TargetMode="External"/><Relationship Id="rId385" Type="http://schemas.openxmlformats.org/officeDocument/2006/relationships/hyperlink" Target="http://www.ebi.ac.uk/ols/beta/ontologies/ms/terms?iri=http://purl.obolibrary.org/obo/MS_1000773" TargetMode="External"/><Relationship Id="rId19" Type="http://schemas.openxmlformats.org/officeDocument/2006/relationships/hyperlink" Target="https://raw.githubusercontent.com/HUPO-PSI/mzIdentML/master/cv/XLMOD.obo" TargetMode="External"/><Relationship Id="rId224" Type="http://schemas.openxmlformats.org/officeDocument/2006/relationships/hyperlink" Target="http://www.ebi.ac.uk/ols/beta/ontologies/ms/terms?iri=http://purl.obolibrary.org/obo/MS_1001153" TargetMode="External"/><Relationship Id="rId245" Type="http://schemas.openxmlformats.org/officeDocument/2006/relationships/hyperlink" Target="http://www.ebi.ac.uk/ols/beta/ontologies/ms/terms?iri=http://purl.obolibrary.org/obo/MS_100157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0568" TargetMode="External"/><Relationship Id="rId410" Type="http://schemas.openxmlformats.org/officeDocument/2006/relationships/hyperlink" Target="http://www.ebi.ac.uk/ols/beta/ontologies/ms/terms?iri=http://purl.obolibrary.org/obo/MS_1001156" TargetMode="External"/><Relationship Id="rId431" Type="http://schemas.openxmlformats.org/officeDocument/2006/relationships/hyperlink" Target="http://www.ebi.ac.uk/ols/beta/ontologies/ms/terms?iri=http://purl.obolibrary.org/obo/MS_1001046" TargetMode="External"/><Relationship Id="rId452" Type="http://schemas.openxmlformats.org/officeDocument/2006/relationships/hyperlink" Target="http://www.pcre.org" TargetMode="External"/><Relationship Id="rId30" Type="http://schemas.openxmlformats.org/officeDocument/2006/relationships/hyperlink" Target="https://github.com/HUPO-PSI/mzIdentML/tree/master/examples/1_2examples" TargetMode="External"/><Relationship Id="rId105" Type="http://schemas.openxmlformats.org/officeDocument/2006/relationships/hyperlink" Target="http://www.ebi.ac.uk/ols/beta/ontologies/ms/terms?iri=http://purl.obolibrary.org/obo/MS_1001045" TargetMode="External"/><Relationship Id="rId126" Type="http://schemas.openxmlformats.org/officeDocument/2006/relationships/hyperlink" Target="http://www.ebi.ac.uk/ols/beta/ontologies/ms/terms?iri=http://purl.obolibrary.org/obo/MS_1002659" TargetMode="External"/><Relationship Id="rId147" Type="http://schemas.openxmlformats.org/officeDocument/2006/relationships/hyperlink" Target="http://www.ebi.ac.uk/ols/beta/ontologies/ms/terms?iri=http://purl.obolibrary.org/obo/MS_1000567" TargetMode="External"/><Relationship Id="rId168" Type="http://schemas.openxmlformats.org/officeDocument/2006/relationships/hyperlink" Target="http://www.ebi.ac.uk/ols/beta/ontologies/ms/terms?iri=http://purl.obolibrary.org/obo/MS_1001469" TargetMode="External"/><Relationship Id="rId312" Type="http://schemas.openxmlformats.org/officeDocument/2006/relationships/hyperlink" Target="http://www.ebi.ac.uk/ols/beta/ontologies/ms/terms?iri=http://purl.obolibrary.org/obo/MS_1001460" TargetMode="External"/><Relationship Id="rId333" Type="http://schemas.openxmlformats.org/officeDocument/2006/relationships/hyperlink" Target="http://www.ebi.ac.uk/ols/beta/ontologies/ms/terms?iri=http://purl.obolibrary.org/obo/MS_1000534" TargetMode="External"/><Relationship Id="rId354" Type="http://schemas.openxmlformats.org/officeDocument/2006/relationships/hyperlink" Target="http://www.ebi.ac.uk/ols/beta/ontologies/ms/terms?iri=http://purl.obolibrary.org/obo/MS_1000016"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70" TargetMode="External"/><Relationship Id="rId189" Type="http://schemas.openxmlformats.org/officeDocument/2006/relationships/hyperlink" Target="http://www.ebi.ac.uk/ols/beta/ontologies/ms/terms?iri=http://purl.obolibrary.org/obo/MS_1000588" TargetMode="External"/><Relationship Id="rId375" Type="http://schemas.openxmlformats.org/officeDocument/2006/relationships/hyperlink" Target="http://www.ebi.ac.uk/ols/beta/ontologies/ms/terms?iri=http://purl.obolibrary.org/obo/MS_1001030" TargetMode="External"/><Relationship Id="rId396" Type="http://schemas.openxmlformats.org/officeDocument/2006/relationships/hyperlink" Target="http://www.ebi.ac.uk/ols/beta/ontologies/ms/terms?iri=http://purl.obolibrary.org/obo/MS_1001005"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7" TargetMode="External"/><Relationship Id="rId235" Type="http://schemas.openxmlformats.org/officeDocument/2006/relationships/hyperlink" Target="http://www.ebi.ac.uk/ols/beta/ontologies/ms/terms?iri=http://purl.obolibrary.org/obo/MS_1001153" TargetMode="External"/><Relationship Id="rId256" Type="http://schemas.openxmlformats.org/officeDocument/2006/relationships/hyperlink" Target="http://www.ebi.ac.uk/ols/beta/ontologies/ms/terms?iri=http://purl.obolibrary.org/obo/MS_1001598" TargetMode="External"/><Relationship Id="rId277" Type="http://schemas.openxmlformats.org/officeDocument/2006/relationships/hyperlink" Target="http://www.ebi.ac.uk/ols/beta/ontologies/ms/terms?iri=http://purl.obolibrary.org/obo/MS_1001269" TargetMode="External"/><Relationship Id="rId298" Type="http://schemas.openxmlformats.org/officeDocument/2006/relationships/hyperlink" Target="http://www.ebi.ac.uk/ols/beta/ontologies/ms/terms?iri=http://purl.obolibrary.org/obo/MS_1001024" TargetMode="External"/><Relationship Id="rId400" Type="http://schemas.openxmlformats.org/officeDocument/2006/relationships/hyperlink" Target="http://www.ebi.ac.uk/ols/beta/ontologies/ms/terms?iri=http://purl.obolibrary.org/obo/MS_1001028" TargetMode="External"/><Relationship Id="rId421" Type="http://schemas.openxmlformats.org/officeDocument/2006/relationships/hyperlink" Target="http://www.ebi.ac.uk/ols/beta/ontologies/ms/terms?iri=http://purl.obolibrary.org/obo/MS_1001302" TargetMode="External"/><Relationship Id="rId442" Type="http://schemas.openxmlformats.org/officeDocument/2006/relationships/hyperlink" Target="http://www.ebi.ac.uk/ols/beta/ontologies/ms/terms?iri=http://purl.obolibrary.org/obo/MS_1001162" TargetMode="External"/><Relationship Id="rId116" Type="http://schemas.openxmlformats.org/officeDocument/2006/relationships/hyperlink" Target="http://www.ebi.ac.uk/ols/beta/ontologies/ms/terms?iri=http://purl.obolibrary.org/obo/MS_1001513" TargetMode="External"/><Relationship Id="rId137" Type="http://schemas.openxmlformats.org/officeDocument/2006/relationships/hyperlink" Target="http://www.ebi.ac.uk/ols/beta/ontologies/ms/terms?iri=http://purl.obolibrary.org/obo/MS_1001399" TargetMode="External"/><Relationship Id="rId158" Type="http://schemas.openxmlformats.org/officeDocument/2006/relationships/hyperlink" Target="http://www.ebi.ac.uk/ols/beta/ontologies/ms/terms?iri=http://purl.obolibrary.org/obo/MS_1001412" TargetMode="External"/><Relationship Id="rId302" Type="http://schemas.openxmlformats.org/officeDocument/2006/relationships/hyperlink" Target="http://www.ebi.ac.uk/ols/beta/ontologies/ms/terms?iri=http://purl.obolibrary.org/obo/MS_1002510" TargetMode="External"/><Relationship Id="rId323" Type="http://schemas.openxmlformats.org/officeDocument/2006/relationships/hyperlink" Target="http://www.ebi.ac.uk/ols/beta/ontologies/ms/terms?iri=http://purl.obolibrary.org/obo/MS_1001584" TargetMode="External"/><Relationship Id="rId344" Type="http://schemas.openxmlformats.org/officeDocument/2006/relationships/hyperlink" Target="http://www.ebi.ac.uk/ols/beta/ontologies/ms/terms?iri=http://purl.obolibrary.org/obo/MS_1000569" TargetMode="External"/><Relationship Id="rId20" Type="http://schemas.openxmlformats.org/officeDocument/2006/relationships/hyperlink" Target="http://bioportal.bioontology.org/ontologies/UO?p=classes&amp;conceptid=root"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4" TargetMode="External"/><Relationship Id="rId179" Type="http://schemas.openxmlformats.org/officeDocument/2006/relationships/hyperlink" Target="http://www.ebi.ac.uk/ols/beta/ontologies/ms/terms?iri=http://purl.obolibrary.org/obo/MS_1001224" TargetMode="External"/><Relationship Id="rId365" Type="http://schemas.openxmlformats.org/officeDocument/2006/relationships/image" Target="media/image13.png"/><Relationship Id="rId386" Type="http://schemas.openxmlformats.org/officeDocument/2006/relationships/hyperlink" Target="http://www.ebi.ac.uk/ols/beta/ontologies/ms/terms?iri=http://purl.obolibrary.org/obo/MS_1000774" TargetMode="External"/><Relationship Id="rId190" Type="http://schemas.openxmlformats.org/officeDocument/2006/relationships/hyperlink" Target="http://www.ebi.ac.uk/ols/beta/ontologies/ms/terms?iri=http://purl.obolibrary.org/obo/MS_1000587" TargetMode="External"/><Relationship Id="rId204" Type="http://schemas.openxmlformats.org/officeDocument/2006/relationships/hyperlink" Target="http://www.ebi.ac.uk/ols/beta/ontologies/ms/terms?iri=http://purl.obolibrary.org/obo/MS_1002236" TargetMode="External"/><Relationship Id="rId225" Type="http://schemas.openxmlformats.org/officeDocument/2006/relationships/hyperlink" Target="http://www.ebi.ac.uk/ols/beta/ontologies/ms/terms?iri=http://purl.obolibrary.org/obo/MS_1001154" TargetMode="External"/><Relationship Id="rId246" Type="http://schemas.openxmlformats.org/officeDocument/2006/relationships/hyperlink" Target="http://www.ebi.ac.uk/ols/beta/ontologies/ms/terms?iri=http://purl.obolibrary.org/obo/MS_1002055" TargetMode="External"/><Relationship Id="rId267" Type="http://schemas.openxmlformats.org/officeDocument/2006/relationships/image" Target="media/image10.png"/><Relationship Id="rId288" Type="http://schemas.openxmlformats.org/officeDocument/2006/relationships/hyperlink" Target="http://www.ebi.ac.uk/ols/beta/ontologies/ms/terms?iri=http://purl.obolibrary.org/obo/MS_1000569" TargetMode="External"/><Relationship Id="rId411" Type="http://schemas.openxmlformats.org/officeDocument/2006/relationships/hyperlink" Target="http://www.ebi.ac.uk/ols/beta/ontologies/ms/terms?iri=http://purl.obolibrary.org/obo/MS_1001157" TargetMode="External"/><Relationship Id="rId432" Type="http://schemas.openxmlformats.org/officeDocument/2006/relationships/hyperlink" Target="http://www.ebi.ac.uk/ols/beta/ontologies/ms/terms?iri=http://purl.obolibrary.org/obo/MS_1001302" TargetMode="External"/><Relationship Id="rId453" Type="http://schemas.openxmlformats.org/officeDocument/2006/relationships/hyperlink" Target="mailto:andrew.jones@liv.ac.uk" TargetMode="External"/><Relationship Id="rId106" Type="http://schemas.openxmlformats.org/officeDocument/2006/relationships/hyperlink" Target="http://www.ebi.ac.uk/ols/beta/ontologies/ms/terms?iri=http://purl.obolibrary.org/obo/MS_1001512" TargetMode="External"/><Relationship Id="rId127" Type="http://schemas.openxmlformats.org/officeDocument/2006/relationships/hyperlink" Target="http://www.ebi.ac.uk/ols/beta/ontologies/ms/terms?iri=http://purl.obolibrary.org/obo/MS_1002660" TargetMode="External"/><Relationship Id="rId313" Type="http://schemas.openxmlformats.org/officeDocument/2006/relationships/hyperlink" Target="http://www.ebi.ac.uk/ols/beta/ontologies/ms/terms?iri=http://purl.obolibrary.org/obo/XLMOD:00002" TargetMode="External"/><Relationship Id="rId10" Type="http://schemas.openxmlformats.org/officeDocument/2006/relationships/hyperlink" Target="http://www.w3.org/XML/Schema" TargetMode="External"/><Relationship Id="rId31" Type="http://schemas.openxmlformats.org/officeDocument/2006/relationships/image" Target="media/image7.emf"/><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045" TargetMode="External"/><Relationship Id="rId148" Type="http://schemas.openxmlformats.org/officeDocument/2006/relationships/hyperlink" Target="http://www.ebi.ac.uk/ols/beta/ontologies/ms/terms?iri=http://purl.obolibrary.org/obo/MS_1000584" TargetMode="External"/><Relationship Id="rId169" Type="http://schemas.openxmlformats.org/officeDocument/2006/relationships/hyperlink" Target="http://www.ebi.ac.uk/ols/beta/ontologies/ms/terms?iri=http://purl.obolibrary.org/obo/MS_1001470" TargetMode="External"/><Relationship Id="rId334" Type="http://schemas.openxmlformats.org/officeDocument/2006/relationships/hyperlink" Target="http://www.ebi.ac.uk/ols/beta/ontologies/ms/terms?iri=http://purl.obolibrary.org/obo/MS_1000535" TargetMode="External"/><Relationship Id="rId355" Type="http://schemas.openxmlformats.org/officeDocument/2006/relationships/hyperlink" Target="http://www.ebi.ac.uk/ols/beta/ontologies/ms/terms?iri=http://purl.obolibrary.org/obo/MS_1000796" TargetMode="External"/><Relationship Id="rId376" Type="http://schemas.openxmlformats.org/officeDocument/2006/relationships/hyperlink" Target="http://www.ebi.ac.uk/ols/beta/ontologies/ms/terms?iri=http://purl.obolibrary.org/obo/MS_1001035" TargetMode="External"/><Relationship Id="rId397" Type="http://schemas.openxmlformats.org/officeDocument/2006/relationships/hyperlink" Target="http://www.ebi.ac.uk/ols/beta/ontologies/ms/terms?iri=http://purl.obolibrary.org/obo/MS_1001007"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225" TargetMode="External"/><Relationship Id="rId215" Type="http://schemas.openxmlformats.org/officeDocument/2006/relationships/hyperlink" Target="http://www.ebi.ac.uk/ols/beta/ontologies/ms/terms?iri=http://purl.obolibrary.org/obo/MS_1001098" TargetMode="External"/><Relationship Id="rId236" Type="http://schemas.openxmlformats.org/officeDocument/2006/relationships/hyperlink" Target="http://www.ebi.ac.uk/ols/beta/ontologies/ms/terms?iri=http://purl.obolibrary.org/obo/MS_1001060" TargetMode="External"/><Relationship Id="rId257" Type="http://schemas.openxmlformats.org/officeDocument/2006/relationships/hyperlink" Target="http://www.ebi.ac.uk/ols/beta/ontologies/ms/terms?iri=http://purl.obolibrary.org/obo/MS_1001599" TargetMode="External"/><Relationship Id="rId278" Type="http://schemas.openxmlformats.org/officeDocument/2006/relationships/hyperlink" Target="http://www.ebi.ac.uk/ols/beta/ontologies/ms/terms?iri=http://purl.obolibrary.org/obo/MS_1001270" TargetMode="External"/><Relationship Id="rId401" Type="http://schemas.openxmlformats.org/officeDocument/2006/relationships/hyperlink" Target="http://www.ebi.ac.uk/ols/beta/ontologies/ms/terms?iri=http://purl.obolibrary.org/obo/MS_1001032" TargetMode="External"/><Relationship Id="rId422" Type="http://schemas.openxmlformats.org/officeDocument/2006/relationships/hyperlink" Target="http://www.ebi.ac.uk/ols/beta/ontologies/ms/terms?iri=http://purl.obolibrary.org/obo/MS_1001005" TargetMode="External"/><Relationship Id="rId443" Type="http://schemas.openxmlformats.org/officeDocument/2006/relationships/hyperlink" Target="http://www.ebi.ac.uk/ols/beta/ontologies/ms/terms?iri=http://purl.obolibrary.org/obo/MS_1001163" TargetMode="External"/><Relationship Id="rId303" Type="http://schemas.openxmlformats.org/officeDocument/2006/relationships/hyperlink" Target="http://www.ebi.ac.uk/ols/beta/ontologies/ms/terms?iri=http://purl.obolibrary.org/obo/UNIMOD:0"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467" TargetMode="External"/><Relationship Id="rId138" Type="http://schemas.openxmlformats.org/officeDocument/2006/relationships/hyperlink" Target="http://www.ebi.ac.uk/ols/beta/ontologies/ms/terms?iri=http://purl.obolibrary.org/obo/MS_1001400" TargetMode="External"/><Relationship Id="rId345" Type="http://schemas.openxmlformats.org/officeDocument/2006/relationships/hyperlink" Target="http://www.ebi.ac.uk/ols/beta/ontologies/ms/terms?iri=http://purl.obolibrary.org/obo/MS_1001056" TargetMode="External"/><Relationship Id="rId387" Type="http://schemas.openxmlformats.org/officeDocument/2006/relationships/hyperlink" Target="http://www.ebi.ac.uk/ols/beta/ontologies/ms/terms?iri=http://purl.obolibrary.org/obo/MS_1000775" TargetMode="External"/><Relationship Id="rId191" Type="http://schemas.openxmlformats.org/officeDocument/2006/relationships/hyperlink" Target="http://www.ebi.ac.uk/ols/beta/ontologies/ms/terms?iri=http://purl.obolibrary.org/obo/MS_1000589" TargetMode="External"/><Relationship Id="rId205" Type="http://schemas.openxmlformats.org/officeDocument/2006/relationships/hyperlink" Target="http://www.ebi.ac.uk/ols/beta/ontologies/ms/terms?iri=http://purl.obolibrary.org/obo/MS_1002407" TargetMode="External"/><Relationship Id="rId247" Type="http://schemas.openxmlformats.org/officeDocument/2006/relationships/hyperlink" Target="http://www.ebi.ac.uk/ols/beta/ontologies/ms/terms?iri=http://purl.obolibrary.org/obo/MS_1001060" TargetMode="External"/><Relationship Id="rId412" Type="http://schemas.openxmlformats.org/officeDocument/2006/relationships/hyperlink" Target="http://www.ebi.ac.uk/ols/beta/ontologies/ms/terms?iri=http://purl.obolibrary.org/obo/MS_1001158" TargetMode="External"/><Relationship Id="rId107" Type="http://schemas.openxmlformats.org/officeDocument/2006/relationships/hyperlink" Target="http://www.ebi.ac.uk/ols/beta/ontologies/ms/terms?iri=http://purl.obolibrary.org/obo/MS_1001090" TargetMode="External"/><Relationship Id="rId289" Type="http://schemas.openxmlformats.org/officeDocument/2006/relationships/hyperlink" Target="http://www.ebi.ac.uk/ols/beta/ontologies/ms/terms?iri=http://purl.obolibrary.org/obo/MS_1001011" TargetMode="External"/><Relationship Id="rId454" Type="http://schemas.openxmlformats.org/officeDocument/2006/relationships/header" Target="header1.xml"/><Relationship Id="rId11" Type="http://schemas.openxmlformats.org/officeDocument/2006/relationships/hyperlink" Target="http://www.ietf.org/rfc/rfc2119.txt"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613" TargetMode="External"/><Relationship Id="rId314" Type="http://schemas.openxmlformats.org/officeDocument/2006/relationships/hyperlink" Target="http://www.ebi.ac.uk/ols/beta/ontologies/ms/terms?iri=http://purl.obolibrary.org/obo/MS_1002504" TargetMode="External"/><Relationship Id="rId356" Type="http://schemas.openxmlformats.org/officeDocument/2006/relationships/hyperlink" Target="http://www.ebi.ac.uk/ols/beta/ontologies/ms/terms?iri=http://purl.obolibrary.org/obo/MS_1000797" TargetMode="External"/><Relationship Id="rId398" Type="http://schemas.openxmlformats.org/officeDocument/2006/relationships/hyperlink" Target="http://www.ebi.ac.uk/ols/beta/ontologies/ms/terms?iri=http://purl.obolibrary.org/obo/MS_1001009" TargetMode="External"/><Relationship Id="rId95" Type="http://schemas.openxmlformats.org/officeDocument/2006/relationships/hyperlink" Target="http://www.ebi.ac.uk/ols/beta/ontologies/ms/terms?iri=http://purl.obolibrary.org/obo/MS_1001091" TargetMode="External"/><Relationship Id="rId160" Type="http://schemas.openxmlformats.org/officeDocument/2006/relationships/hyperlink" Target="http://www.ebi.ac.uk/ols/beta/ontologies/ms/terms?iri=http://purl.obolibrary.org/obo/MS_1001512" TargetMode="External"/><Relationship Id="rId216" Type="http://schemas.openxmlformats.org/officeDocument/2006/relationships/hyperlink" Target="http://www.ebi.ac.uk/ols/beta/ontologies/ms/terms?iri=http://purl.obolibrary.org/obo/MS_1001099" TargetMode="External"/><Relationship Id="rId423" Type="http://schemas.openxmlformats.org/officeDocument/2006/relationships/hyperlink" Target="http://www.ebi.ac.uk/ols/beta/ontologies/ms/terms?iri=http://purl.obolibrary.org/obo/MS_1001007" TargetMode="External"/><Relationship Id="rId258" Type="http://schemas.openxmlformats.org/officeDocument/2006/relationships/hyperlink" Target="http://www.ebi.ac.uk/ols/beta/ontologies/ms/terms?iri=http://purl.obolibrary.org/obo/MS_1002213" TargetMode="External"/><Relationship Id="rId22" Type="http://schemas.openxmlformats.org/officeDocument/2006/relationships/hyperlink" Target="http://psidev.cvs.sourceforge.net/viewvc/psidev/psi/mod/data/PSI-MOD.obo"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347" TargetMode="External"/><Relationship Id="rId325" Type="http://schemas.openxmlformats.org/officeDocument/2006/relationships/hyperlink" Target="http://www.ebi.ac.uk/ols/beta/ontologies/ms/terms?iri=http://purl.obolibrary.org/obo/MS_1002491" TargetMode="External"/><Relationship Id="rId367" Type="http://schemas.openxmlformats.org/officeDocument/2006/relationships/hyperlink" Target="http://www.ebi.ac.uk/ols/beta/ontologies/ms/terms?iri=http://purl.obolibrary.org/obo/MS_1001405" TargetMode="External"/><Relationship Id="rId171" Type="http://schemas.openxmlformats.org/officeDocument/2006/relationships/hyperlink" Target="http://www.ebi.ac.uk/ols/beta/ontologies/ms/terms?iri=http://purl.obolibrary.org/obo/MS_1001512" TargetMode="External"/><Relationship Id="rId227" Type="http://schemas.openxmlformats.org/officeDocument/2006/relationships/hyperlink" Target="http://www.ebi.ac.uk/ols/beta/ontologies/ms/terms?iri=http://purl.obolibrary.org/obo/MS_1001156" TargetMode="External"/><Relationship Id="rId269" Type="http://schemas.openxmlformats.org/officeDocument/2006/relationships/hyperlink" Target="http://www.ebi.ac.uk/ols/beta/ontologies/ms/terms?iri=http://purl.obolibrary.org/obo/MS_1001267" TargetMode="External"/><Relationship Id="rId434" Type="http://schemas.openxmlformats.org/officeDocument/2006/relationships/hyperlink" Target="http://www.ebi.ac.uk/ols/beta/ontologies/ms/terms?iri=http://purl.obolibrary.org/obo/MS_1001154"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0742" TargetMode="External"/><Relationship Id="rId280" Type="http://schemas.openxmlformats.org/officeDocument/2006/relationships/hyperlink" Target="http://www.ebi.ac.uk/ols/beta/ontologies/ms/terms?iri=http://purl.obolibrary.org/obo/MS_1001266" TargetMode="External"/><Relationship Id="rId336" Type="http://schemas.openxmlformats.org/officeDocument/2006/relationships/hyperlink" Target="http://www.ebi.ac.uk/ols/beta/ontologies/ms/terms?iri=http://purl.obolibrary.org/obo/MS_1000537"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0560" TargetMode="External"/><Relationship Id="rId182" Type="http://schemas.openxmlformats.org/officeDocument/2006/relationships/hyperlink" Target="http://www.ebi.ac.uk/ols/beta/ontologies/ms/terms?iri=http://purl.obolibrary.org/obo/MS_1001228" TargetMode="External"/><Relationship Id="rId378" Type="http://schemas.openxmlformats.org/officeDocument/2006/relationships/hyperlink" Target="http://www.ebi.ac.uk/ols/beta/ontologies/ms/terms?iri=http://purl.obolibrary.org/obo/MS_1001405" TargetMode="External"/><Relationship Id="rId403" Type="http://schemas.openxmlformats.org/officeDocument/2006/relationships/hyperlink" Target="http://www.ebi.ac.uk/ols/beta/ontologies/ms/terms?iri=http://purl.obolibrary.org/obo/MS_1001038"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194" TargetMode="External"/><Relationship Id="rId445" Type="http://schemas.openxmlformats.org/officeDocument/2006/relationships/hyperlink" Target="http://www.ebi.ac.uk/ols/beta/ontologies/ms/terms?iri=http://purl.obolibrary.org/obo/MS_1001447" TargetMode="External"/><Relationship Id="rId291" Type="http://schemas.openxmlformats.org/officeDocument/2006/relationships/hyperlink" Target="http://www.ebi.ac.uk/ols/beta/ontologies/ms/terms?iri=http://purl.obolibrary.org/obo/MS_1001015" TargetMode="External"/><Relationship Id="rId305" Type="http://schemas.openxmlformats.org/officeDocument/2006/relationships/hyperlink" Target="http://www.ebi.ac.uk/ols/beta/ontologies/ms/terms?iri=http://purl.obolibrary.org/obo/MS_1001460" TargetMode="External"/><Relationship Id="rId347" Type="http://schemas.openxmlformats.org/officeDocument/2006/relationships/hyperlink" Target="http://www.ebi.ac.uk/ols/beta/ontologies/ms/terms?iri=http://purl.obolibrary.org/obo/MS_1001190"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9" TargetMode="External"/><Relationship Id="rId151" Type="http://schemas.openxmlformats.org/officeDocument/2006/relationships/hyperlink" Target="http://www.ebi.ac.uk/ols/beta/ontologies/ms/terms?iri=http://purl.obolibrary.org/obo/MS_1000560" TargetMode="External"/><Relationship Id="rId389" Type="http://schemas.openxmlformats.org/officeDocument/2006/relationships/hyperlink" Target="http://www.ebi.ac.uk/ols/beta/ontologies/ms/terms?iri=http://purl.obolibrary.org/obo/MS_1000777" TargetMode="External"/><Relationship Id="rId193" Type="http://schemas.openxmlformats.org/officeDocument/2006/relationships/hyperlink" Target="http://www.ebi.ac.uk/ols/beta/ontologies/ms/terms?iri=http://purl.obolibrary.org/obo/MS_1001412" TargetMode="External"/><Relationship Id="rId207" Type="http://schemas.openxmlformats.org/officeDocument/2006/relationships/hyperlink" Target="http://www.ebi.ac.uk/ols/beta/ontologies/ms/terms?iri=http://purl.obolibrary.org/obo/MS_1002474" TargetMode="External"/><Relationship Id="rId249" Type="http://schemas.openxmlformats.org/officeDocument/2006/relationships/hyperlink" Target="http://www.ebi.ac.uk/ols/beta/ontologies/ms/terms?iri=http://purl.obolibrary.org/obo/MS_1001591" TargetMode="External"/><Relationship Id="rId414" Type="http://schemas.openxmlformats.org/officeDocument/2006/relationships/hyperlink" Target="http://www.ebi.ac.uk/ols/beta/ontologies/ms/terms?iri=http://purl.obolibrary.org/obo/MS_1001160" TargetMode="External"/><Relationship Id="rId456" Type="http://schemas.openxmlformats.org/officeDocument/2006/relationships/header" Target="header2.xml"/><Relationship Id="rId13" Type="http://schemas.openxmlformats.org/officeDocument/2006/relationships/hyperlink" Target="http://www.psidev.info/mzml" TargetMode="External"/><Relationship Id="rId109" Type="http://schemas.openxmlformats.org/officeDocument/2006/relationships/hyperlink" Target="http://www.ebi.ac.uk/ols/beta/ontologies/ms/terms?iri=http://purl.obolibrary.org/obo/MS_1001202" TargetMode="External"/><Relationship Id="rId260" Type="http://schemas.openxmlformats.org/officeDocument/2006/relationships/hyperlink" Target="http://www.ebi.ac.uk/ols/beta/ontologies/ms/terms?iri=http://purl.obolibrary.org/obo/MS_1002401" TargetMode="External"/><Relationship Id="rId316" Type="http://schemas.openxmlformats.org/officeDocument/2006/relationships/hyperlink" Target="http://www.ebi.ac.uk/ols/beta/ontologies/ms/terms?iri=http://purl.obolibrary.org/obo/MOD:00000"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303" TargetMode="External"/><Relationship Id="rId120" Type="http://schemas.openxmlformats.org/officeDocument/2006/relationships/hyperlink" Target="http://www.ebi.ac.uk/ols/beta/ontologies/ms/terms?iri=http://purl.obolibrary.org/obo/MS_1001349" TargetMode="External"/><Relationship Id="rId358" Type="http://schemas.openxmlformats.org/officeDocument/2006/relationships/hyperlink" Target="http://www.ebi.ac.uk/ols/beta/ontologies/ms/terms?iri=http://purl.obolibrary.org/obo/MS_1000903" TargetMode="External"/><Relationship Id="rId162" Type="http://schemas.openxmlformats.org/officeDocument/2006/relationships/hyperlink" Target="http://www.ebi.ac.uk/ols/beta/ontologies/ms/terms?iri=http://purl.obolibrary.org/obo/MS_1001201" TargetMode="External"/><Relationship Id="rId218" Type="http://schemas.openxmlformats.org/officeDocument/2006/relationships/hyperlink" Target="http://www.ebi.ac.uk/ols/beta/ontologies/ms/terms?iri=http://purl.obolibrary.org/obo/MS_1001125" TargetMode="External"/><Relationship Id="rId425" Type="http://schemas.openxmlformats.org/officeDocument/2006/relationships/hyperlink" Target="http://www.ebi.ac.uk/ols/beta/ontologies/ms/terms?iri=http://purl.obolibrary.org/obo/MS_1001026" TargetMode="External"/><Relationship Id="rId271" Type="http://schemas.openxmlformats.org/officeDocument/2006/relationships/hyperlink" Target="http://www.ebi.ac.uk/ols/beta/ontologies/ms/terms?iri=http://purl.obolibrary.org/obo/MS_1001269" TargetMode="External"/><Relationship Id="rId24" Type="http://schemas.openxmlformats.org/officeDocument/2006/relationships/hyperlink" Target="http://psidev-ms-vocab@lists.sourceforge.net" TargetMode="External"/><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99" TargetMode="External"/><Relationship Id="rId327" Type="http://schemas.openxmlformats.org/officeDocument/2006/relationships/hyperlink" Target="http://www.ebi.ac.uk/ols/beta/ontologies/ms/terms?iri=http://purl.obolibrary.org/obo/MS_1002493" TargetMode="External"/><Relationship Id="rId369" Type="http://schemas.openxmlformats.org/officeDocument/2006/relationships/hyperlink" Target="http://www.ebi.ac.uk/ols/beta/ontologies/ms/terms?iri=http://purl.obolibrary.org/obo/MS_1000796" TargetMode="External"/><Relationship Id="rId173" Type="http://schemas.openxmlformats.org/officeDocument/2006/relationships/hyperlink" Target="http://www.ebi.ac.uk/ols/beta/ontologies/ms/terms?iri=http://purl.obolibrary.org/obo/MS_1000903" TargetMode="External"/><Relationship Id="rId229" Type="http://schemas.openxmlformats.org/officeDocument/2006/relationships/hyperlink" Target="http://www.ebi.ac.uk/ols/beta/ontologies/ms/terms?iri=http://purl.obolibrary.org/obo/MS_1001158" TargetMode="External"/><Relationship Id="rId380" Type="http://schemas.openxmlformats.org/officeDocument/2006/relationships/hyperlink" Target="http://www.ebi.ac.uk/ols/beta/ontologies/ms/terms?iri=http://purl.obolibrary.org/obo/MS_1000768" TargetMode="External"/><Relationship Id="rId436" Type="http://schemas.openxmlformats.org/officeDocument/2006/relationships/hyperlink" Target="http://www.ebi.ac.uk/ols/beta/ontologies/ms/terms?iri=http://purl.obolibrary.org/obo/MS_1001156" TargetMode="External"/><Relationship Id="rId240" Type="http://schemas.openxmlformats.org/officeDocument/2006/relationships/hyperlink" Target="http://www.ebi.ac.uk/ols/beta/ontologies/ms/terms?iri=http://purl.obolibrary.org/obo/MS_1001447"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6" TargetMode="External"/><Relationship Id="rId282" Type="http://schemas.openxmlformats.org/officeDocument/2006/relationships/hyperlink" Target="http://www.ebi.ac.uk/ols/beta/ontologies/ms/terms?iri=http://purl.obolibrary.org/obo/MS_1001268" TargetMode="External"/><Relationship Id="rId338" Type="http://schemas.openxmlformats.org/officeDocument/2006/relationships/hyperlink" Target="http://www.ebi.ac.uk/ols/beta/ontologies/ms/terms?iri=http://purl.obolibrary.org/obo/MS_1000551"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2" TargetMode="External"/><Relationship Id="rId184" Type="http://schemas.openxmlformats.org/officeDocument/2006/relationships/hyperlink" Target="http://www.ebi.ac.uk/ols/beta/ontologies/ms/terms?iri=http://purl.obolibrary.org/obo/MS_1001354" TargetMode="External"/><Relationship Id="rId391" Type="http://schemas.openxmlformats.org/officeDocument/2006/relationships/hyperlink" Target="http://www.ebi.ac.uk/ols/beta/ontologies/ms/terms?iri=http://purl.obolibrary.org/obo/MS_1001529" TargetMode="External"/><Relationship Id="rId405" Type="http://schemas.openxmlformats.org/officeDocument/2006/relationships/hyperlink" Target="http://www.ebi.ac.uk/ols/beta/ontologies/ms/terms?iri=http://purl.obolibrary.org/obo/MS_1001046" TargetMode="External"/><Relationship Id="rId447" Type="http://schemas.openxmlformats.org/officeDocument/2006/relationships/hyperlink" Target="http://www.ebi.ac.uk/ols/beta/ontologies/ms/terms?iri=http://purl.obolibrary.org/obo/MS_1001410" TargetMode="External"/><Relationship Id="rId251" Type="http://schemas.openxmlformats.org/officeDocument/2006/relationships/hyperlink" Target="http://www.ebi.ac.uk/ols/beta/ontologies/ms/terms?iri=http://purl.obolibrary.org/obo/MS_1001593"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7" TargetMode="External"/><Relationship Id="rId307" Type="http://schemas.openxmlformats.org/officeDocument/2006/relationships/hyperlink" Target="http://www.ebi.ac.uk/ols/beta/ontologies/ms/terms?iri=http://purl.obolibrary.org/obo/MS_1001525" TargetMode="External"/><Relationship Id="rId349" Type="http://schemas.openxmlformats.org/officeDocument/2006/relationships/hyperlink" Target="http://www.ebi.ac.uk/ols/beta/ontologies/ms/terms?iri=http://purl.obolibrary.org/obo/MS_1001876" TargetMode="External"/><Relationship Id="rId88" Type="http://schemas.openxmlformats.org/officeDocument/2006/relationships/hyperlink" Target="http://www.ebi.ac.uk/ols/beta/ontologies/ms/terms?iri=http://purl.obolibrary.org/obo/MS_1001089" TargetMode="External"/><Relationship Id="rId111" Type="http://schemas.openxmlformats.org/officeDocument/2006/relationships/hyperlink" Target="http://www.ebi.ac.uk/ols/beta/ontologies/ms/terms?iri=http://purl.obolibrary.org/obo/MS_1001204" TargetMode="External"/><Relationship Id="rId153" Type="http://schemas.openxmlformats.org/officeDocument/2006/relationships/hyperlink" Target="http://www.ebi.ac.uk/ols/beta/ontologies/ms/terms?iri=http://purl.obolibrary.org/obo/MS_1001020" TargetMode="External"/><Relationship Id="rId195" Type="http://schemas.openxmlformats.org/officeDocument/2006/relationships/hyperlink" Target="http://www.ebi.ac.uk/ols/beta/ontologies/ms/terms?iri=http://purl.obolibrary.org/obo/MS_1001355" TargetMode="External"/><Relationship Id="rId209" Type="http://schemas.openxmlformats.org/officeDocument/2006/relationships/hyperlink" Target="http://www.ebi.ac.uk/ols/beta/ontologies/ms/terms?iri=http://purl.obolibrary.org/obo/MS_1002663" TargetMode="External"/><Relationship Id="rId360" Type="http://schemas.openxmlformats.org/officeDocument/2006/relationships/hyperlink" Target="http://www.ebi.ac.uk/ols/beta/ontologies/ms/terms?iri=http://purl.obolibrary.org/obo/MS_1000926" TargetMode="External"/><Relationship Id="rId416" Type="http://schemas.openxmlformats.org/officeDocument/2006/relationships/hyperlink" Target="http://www.ebi.ac.uk/ols/beta/ontologies/ms/terms?iri=http://purl.obolibrary.org/obo/MS_1001162" TargetMode="External"/><Relationship Id="rId220" Type="http://schemas.openxmlformats.org/officeDocument/2006/relationships/hyperlink" Target="http://www.ebi.ac.uk/ols/beta/ontologies/ms/terms?iri=http://purl.obolibrary.org/obo/MS_1001158" TargetMode="External"/><Relationship Id="rId458" Type="http://schemas.openxmlformats.org/officeDocument/2006/relationships/theme" Target="theme/theme1.xml"/><Relationship Id="rId15" Type="http://schemas.openxmlformats.org/officeDocument/2006/relationships/hyperlink" Target="http://www.psidev.info/mztab"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035" TargetMode="External"/><Relationship Id="rId318" Type="http://schemas.openxmlformats.org/officeDocument/2006/relationships/hyperlink" Target="http://www.ebi.ac.uk/ols/beta/ontologies/ms/terms?iri=http://purl.obolibrary.org/obo/MS_1001010" TargetMode="External"/><Relationship Id="rId99" Type="http://schemas.openxmlformats.org/officeDocument/2006/relationships/hyperlink" Target="http://www.ebi.ac.uk/ols/beta/ontologies/ms/terms?iri=http://purl.obolibrary.org/obo/MS_1001305" TargetMode="External"/><Relationship Id="rId122" Type="http://schemas.openxmlformats.org/officeDocument/2006/relationships/hyperlink" Target="http://www.ebi.ac.uk/ols/beta/ontologies/ms/terms?iri=http://purl.obolibrary.org/obo/MS_1001351" TargetMode="External"/><Relationship Id="rId164" Type="http://schemas.openxmlformats.org/officeDocument/2006/relationships/hyperlink" Target="http://www.ebi.ac.uk/ols/beta/ontologies/ms/terms?iri=http://purl.obolibrary.org/obo/MS_1001203" TargetMode="External"/><Relationship Id="rId371" Type="http://schemas.openxmlformats.org/officeDocument/2006/relationships/hyperlink" Target="http://www.ebi.ac.uk/ols/beta/ontologies/ms/terms?iri=http://purl.obolibrary.org/obo/MS_1000798" TargetMode="External"/><Relationship Id="rId427" Type="http://schemas.openxmlformats.org/officeDocument/2006/relationships/hyperlink" Target="http://www.ebi.ac.uk/ols/beta/ontologies/ms/terms?iri=http://purl.obolibrary.org/obo/MS_1001032" TargetMode="External"/><Relationship Id="rId26" Type="http://schemas.openxmlformats.org/officeDocument/2006/relationships/image" Target="media/image3.emf"/><Relationship Id="rId231" Type="http://schemas.openxmlformats.org/officeDocument/2006/relationships/hyperlink" Target="http://www.ebi.ac.uk/ols/beta/ontologies/ms/terms?iri=http://purl.obolibrary.org/obo/MS_1001160" TargetMode="External"/><Relationship Id="rId273" Type="http://schemas.openxmlformats.org/officeDocument/2006/relationships/hyperlink" Target="http://www.ebi.ac.uk/ols/beta/ontologies/ms/terms?iri=http://purl.obolibrary.org/obo/MS_1001271" TargetMode="External"/><Relationship Id="rId329" Type="http://schemas.openxmlformats.org/officeDocument/2006/relationships/image" Target="media/image11.png"/><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42" TargetMode="External"/><Relationship Id="rId175" Type="http://schemas.openxmlformats.org/officeDocument/2006/relationships/hyperlink" Target="http://www.ebi.ac.uk/ols/beta/ontologies/ms/terms?iri=http://purl.obolibrary.org/obo/MS_1000926" TargetMode="External"/><Relationship Id="rId340" Type="http://schemas.openxmlformats.org/officeDocument/2006/relationships/hyperlink" Target="http://www.ebi.ac.uk/ols/beta/ontologies/ms/terms?iri=http://purl.obolibrary.org/obo/MS_1000601" TargetMode="External"/><Relationship Id="rId200" Type="http://schemas.openxmlformats.org/officeDocument/2006/relationships/hyperlink" Target="http://www.ebi.ac.uk/ols/beta/ontologies/ms/terms?iri=http://purl.obolibrary.org/obo/MS_1001147" TargetMode="External"/><Relationship Id="rId382" Type="http://schemas.openxmlformats.org/officeDocument/2006/relationships/hyperlink" Target="http://www.ebi.ac.uk/ols/beta/ontologies/ms/terms?iri=http://purl.obolibrary.org/obo/MS_1000770" TargetMode="External"/><Relationship Id="rId438" Type="http://schemas.openxmlformats.org/officeDocument/2006/relationships/hyperlink" Target="http://www.ebi.ac.uk/ols/beta/ontologies/ms/terms?iri=http://purl.obolibrary.org/obo/MS_1001158" TargetMode="External"/><Relationship Id="rId242" Type="http://schemas.openxmlformats.org/officeDocument/2006/relationships/hyperlink" Target="http://www.ebi.ac.uk/ols/beta/ontologies/ms/terms?iri=http://purl.obolibrary.org/obo/MS_1001454" TargetMode="External"/><Relationship Id="rId284" Type="http://schemas.openxmlformats.org/officeDocument/2006/relationships/hyperlink" Target="http://www.ebi.ac.uk/ols/beta/ontologies/ms/terms?iri=http://purl.obolibrary.org/obo/MS_1001270"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hyperlink" Target="http://www.ebi.ac.uk/ols/beta/ontologies/ms/terms?iri=http://purl.obolibrary.org/obo/MS_1001342" TargetMode="External"/><Relationship Id="rId102" Type="http://schemas.openxmlformats.org/officeDocument/2006/relationships/hyperlink" Target="http://www.ebi.ac.uk/ols/beta/ontologies/ms/terms?iri=http://purl.obolibrary.org/obo/MS_1001308" TargetMode="External"/><Relationship Id="rId144" Type="http://schemas.openxmlformats.org/officeDocument/2006/relationships/hyperlink" Target="http://www.ebi.ac.uk/ols/beta/ontologies/ms/terms?iri=http://purl.obolibrary.org/obo/MS_1000564" TargetMode="External"/><Relationship Id="rId90" Type="http://schemas.openxmlformats.org/officeDocument/2006/relationships/hyperlink" Target="http://www.ebi.ac.uk/ols/beta/ontologies/ms/terms?iri=http://purl.obolibrary.org/obo/MS_1001467" TargetMode="External"/><Relationship Id="rId186" Type="http://schemas.openxmlformats.org/officeDocument/2006/relationships/hyperlink" Target="http://www.ebi.ac.uk/ols/beta/ontologies/ms/terms?iri=http://purl.obolibrary.org/obo/MS_1001226" TargetMode="External"/><Relationship Id="rId351" Type="http://schemas.openxmlformats.org/officeDocument/2006/relationships/hyperlink" Target="http://www.ebi.ac.uk/ols/beta/ontologies/ms/terms?iri=http://purl.obolibrary.org/obo/MS_1002058" TargetMode="External"/><Relationship Id="rId393" Type="http://schemas.openxmlformats.org/officeDocument/2006/relationships/hyperlink" Target="http://www.ebi.ac.uk/ols/beta/ontologies/ms/terms?iri=http://purl.obolibrary.org/obo/MS_1001531" TargetMode="External"/><Relationship Id="rId407" Type="http://schemas.openxmlformats.org/officeDocument/2006/relationships/hyperlink" Target="http://www.ebi.ac.uk/ols/beta/ontologies/ms/terms?iri=http://purl.obolibrary.org/obo/MS_1001153" TargetMode="External"/><Relationship Id="rId449" Type="http://schemas.openxmlformats.org/officeDocument/2006/relationships/hyperlink" Target="http://www.ebi.ac.uk/ols/beta/ontologies/ms/terms?iri=http://purl.obolibrary.org/obo/MS_1001423" TargetMode="External"/><Relationship Id="rId211" Type="http://schemas.openxmlformats.org/officeDocument/2006/relationships/hyperlink" Target="http://www.ebi.ac.uk/ols/beta/ontologies/ms/terms?iri=http://purl.obolibrary.org/obo/MS_1001116" TargetMode="External"/><Relationship Id="rId253" Type="http://schemas.openxmlformats.org/officeDocument/2006/relationships/hyperlink" Target="http://www.ebi.ac.uk/ols/beta/ontologies/ms/terms?iri=http://purl.obolibrary.org/obo/MS_1001595" TargetMode="External"/><Relationship Id="rId295" Type="http://schemas.openxmlformats.org/officeDocument/2006/relationships/hyperlink" Target="http://www.ebi.ac.uk/ols/beta/ontologies/ms/terms?iri=http://purl.obolibrary.org/obo/MS_1001021" TargetMode="External"/><Relationship Id="rId309" Type="http://schemas.openxmlformats.org/officeDocument/2006/relationships/hyperlink" Target="http://www.ebi.ac.uk/ols/beta/ontologies/ms/terms?iri=http://purl.obolibrary.org/obo/MS_1002028" TargetMode="Externa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8" TargetMode="External"/><Relationship Id="rId320" Type="http://schemas.openxmlformats.org/officeDocument/2006/relationships/hyperlink" Target="http://www.ebi.ac.uk/ols/beta/ontologies/ms/terms?iri=http://purl.obolibrary.org/obo/MS_1001081" TargetMode="External"/><Relationship Id="rId155" Type="http://schemas.openxmlformats.org/officeDocument/2006/relationships/hyperlink" Target="http://www.ebi.ac.uk/ols/beta/ontologies/ms/terms?iri=http://purl.obolibrary.org/obo/MS_1001022" TargetMode="External"/><Relationship Id="rId197" Type="http://schemas.openxmlformats.org/officeDocument/2006/relationships/hyperlink" Target="http://www.ebi.ac.uk/ols/beta/ontologies/ms/terms?iri=http://purl.obolibrary.org/obo/MS_1000587" TargetMode="External"/><Relationship Id="rId362" Type="http://schemas.openxmlformats.org/officeDocument/2006/relationships/hyperlink" Target="http://www.ebi.ac.uk/ols/beta/ontologies/ms/terms?iri=http://purl.obolibrary.org/obo/MS_1001035" TargetMode="External"/><Relationship Id="rId418" Type="http://schemas.openxmlformats.org/officeDocument/2006/relationships/hyperlink" Target="http://www.ebi.ac.uk/ols/beta/ontologies/ms/terms?iri=http://purl.obolibrary.org/obo/MS_1001153" TargetMode="External"/><Relationship Id="rId222" Type="http://schemas.openxmlformats.org/officeDocument/2006/relationships/hyperlink" Target="http://www.ebi.ac.uk/ols/beta/ontologies/ms/terms?iri=http://purl.obolibrary.org/obo/MS_1001116" TargetMode="External"/><Relationship Id="rId264" Type="http://schemas.openxmlformats.org/officeDocument/2006/relationships/hyperlink" Target="http://www.ebi.ac.uk/ols/beta/ontologies/ms/terms?iri=http://purl.obolibrary.org/obo/MS_1001177" TargetMode="External"/><Relationship Id="rId17" Type="http://schemas.openxmlformats.org/officeDocument/2006/relationships/hyperlink" Target="mailto:psidev-ms-vocab@lists.sourceforge.net"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3"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467" TargetMode="External"/><Relationship Id="rId331" Type="http://schemas.openxmlformats.org/officeDocument/2006/relationships/hyperlink" Target="http://www.ebi.ac.uk/ols/beta/ontologies/ms/terms?iri=http://purl.obolibrary.org/obo/MS_1000532" TargetMode="External"/><Relationship Id="rId373" Type="http://schemas.openxmlformats.org/officeDocument/2006/relationships/hyperlink" Target="http://www.ebi.ac.uk/ols/beta/ontologies/ms/terms?iri=http://purl.obolibrary.org/obo/MS_1000904" TargetMode="External"/><Relationship Id="rId429" Type="http://schemas.openxmlformats.org/officeDocument/2006/relationships/hyperlink" Target="http://www.ebi.ac.uk/ols/beta/ontologies/ms/terms?iri=http://purl.obolibrary.org/obo/MS_1001038"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2" TargetMode="External"/><Relationship Id="rId440" Type="http://schemas.openxmlformats.org/officeDocument/2006/relationships/hyperlink" Target="http://www.ebi.ac.uk/ols/beta/ontologies/ms/terms?iri=http://purl.obolibrary.org/obo/MS_1001160" TargetMode="External"/><Relationship Id="rId28" Type="http://schemas.openxmlformats.org/officeDocument/2006/relationships/image" Target="media/image5.emf"/><Relationship Id="rId275" Type="http://schemas.openxmlformats.org/officeDocument/2006/relationships/hyperlink" Target="http://www.ebi.ac.uk/ols/beta/ontologies/ms/terms?iri=http://purl.obolibrary.org/obo/MS_1001267" TargetMode="External"/><Relationship Id="rId300" Type="http://schemas.openxmlformats.org/officeDocument/2006/relationships/hyperlink" Target="http://www.ebi.ac.uk/ols/beta/ontologies/ms/terms?iri=http://purl.obolibrary.org/obo/MS_1001011" TargetMode="External"/><Relationship Id="rId81" Type="http://schemas.openxmlformats.org/officeDocument/2006/relationships/hyperlink" Target="http://www.ebi.ac.uk/ols/beta/ontologies/ms/terms?iri=http://purl.obolibrary.org/obo/MS_1001090" TargetMode="External"/><Relationship Id="rId135" Type="http://schemas.openxmlformats.org/officeDocument/2006/relationships/hyperlink" Target="http://www.ebi.ac.uk/ols/beta/ontologies/ms/terms?iri=http://purl.obolibrary.org/obo/MS_1001275" TargetMode="External"/><Relationship Id="rId177" Type="http://schemas.openxmlformats.org/officeDocument/2006/relationships/hyperlink" Target="http://www.ebi.ac.uk/ols/beta/ontologies/ms/terms?iri=http://purl.obolibrary.org/obo/MS_1001222" TargetMode="External"/><Relationship Id="rId342" Type="http://schemas.openxmlformats.org/officeDocument/2006/relationships/hyperlink" Target="http://www.ebi.ac.uk/ols/beta/ontologies/ms/terms?iri=http://purl.obolibrary.org/obo/MS_1000561" TargetMode="External"/><Relationship Id="rId384" Type="http://schemas.openxmlformats.org/officeDocument/2006/relationships/hyperlink" Target="http://www.ebi.ac.uk/ols/beta/ontologies/ms/terms?iri=http://purl.obolibrary.org/obo/MS_1000772" TargetMode="External"/><Relationship Id="rId202" Type="http://schemas.openxmlformats.org/officeDocument/2006/relationships/hyperlink" Target="http://www.ebi.ac.uk/ols/beta/ontologies/ms/terms?iri=http://purl.obolibrary.org/obo/MS_1001165" TargetMode="External"/><Relationship Id="rId244" Type="http://schemas.openxmlformats.org/officeDocument/2006/relationships/hyperlink" Target="http://www.ebi.ac.uk/ols/beta/ontologies/ms/terms?iri=http://purl.obolibrary.org/obo/MS_1001494"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0561" TargetMode="External"/><Relationship Id="rId451" Type="http://schemas.openxmlformats.org/officeDocument/2006/relationships/hyperlink" Target="http://www.matrixscience.com/help/fragmentation_help.html"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10" TargetMode="External"/><Relationship Id="rId146" Type="http://schemas.openxmlformats.org/officeDocument/2006/relationships/hyperlink" Target="http://www.ebi.ac.uk/ols/beta/ontologies/ms/terms?iri=http://purl.obolibrary.org/obo/MS_1000566" TargetMode="External"/><Relationship Id="rId188" Type="http://schemas.openxmlformats.org/officeDocument/2006/relationships/hyperlink" Target="http://www.ebi.ac.uk/ols/beta/ontologies/ms/terms?iri=http://purl.obolibrary.org/obo/MS_1001227" TargetMode="External"/><Relationship Id="rId311" Type="http://schemas.openxmlformats.org/officeDocument/2006/relationships/hyperlink" Target="http://www.ebi.ac.uk/ols/beta/ontologies/ms/terms?iri=http://purl.obolibrary.org/obo/MS_1002030" TargetMode="External"/><Relationship Id="rId353" Type="http://schemas.openxmlformats.org/officeDocument/2006/relationships/hyperlink" Target="http://www.ebi.ac.uk/ols/beta/ontologies/ms/terms?iri=http://purl.obolibrary.org/obo/MS_1001405" TargetMode="External"/><Relationship Id="rId395" Type="http://schemas.openxmlformats.org/officeDocument/2006/relationships/hyperlink" Target="http://www.ebi.ac.uk/ols/beta/ontologies/ms/terms?iri=http://purl.obolibrary.org/obo/MS_1001302" TargetMode="External"/><Relationship Id="rId409" Type="http://schemas.openxmlformats.org/officeDocument/2006/relationships/hyperlink" Target="http://www.ebi.ac.uk/ols/beta/ontologies/ms/terms?iri=http://purl.obolibrary.org/obo/MS_1001155" TargetMode="External"/><Relationship Id="rId92" Type="http://schemas.openxmlformats.org/officeDocument/2006/relationships/hyperlink" Target="http://www.ebi.ac.uk/ols/beta/ontologies/ms/terms?iri=http://purl.obolibrary.org/obo/MS_1001469" TargetMode="External"/><Relationship Id="rId213" Type="http://schemas.openxmlformats.org/officeDocument/2006/relationships/hyperlink" Target="http://www.ebi.ac.uk/ols/beta/ontologies/ms/terms?iri=http://purl.obolibrary.org/obo/MS_1001093" TargetMode="External"/><Relationship Id="rId420" Type="http://schemas.openxmlformats.org/officeDocument/2006/relationships/hyperlink" Target="http://www.ebi.ac.uk/ols/beta/ontologies/ms/terms?iri=http://purl.obolibrary.org/obo/MS_1001448"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7CABA-97A7-45E6-B346-4B723FBF3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43919</Words>
  <Characters>276693</Characters>
  <Application>Microsoft Office Word</Application>
  <DocSecurity>0</DocSecurity>
  <Lines>2305</Lines>
  <Paragraphs>6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9973</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9</cp:revision>
  <cp:lastPrinted>2017-03-14T13:02:00Z</cp:lastPrinted>
  <dcterms:created xsi:type="dcterms:W3CDTF">2017-03-14T13:00:00Z</dcterms:created>
  <dcterms:modified xsi:type="dcterms:W3CDTF">2018-09-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